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CC38BE" w14:textId="2CE52E5C" w:rsidR="008911F9" w:rsidRPr="0005502D" w:rsidRDefault="008911F9" w:rsidP="00E17B5A">
      <w:pPr>
        <w:pStyle w:val="Title"/>
      </w:pPr>
      <w:r w:rsidRPr="0005502D">
        <w:t xml:space="preserve">False Bay </w:t>
      </w:r>
      <w:r w:rsidR="008F700D">
        <w:t xml:space="preserve">Physical Oceanography </w:t>
      </w:r>
      <w:r w:rsidRPr="0005502D">
        <w:t xml:space="preserve">Literature Review </w:t>
      </w:r>
    </w:p>
    <w:sdt>
      <w:sdtPr>
        <w:rPr>
          <w:rFonts w:asciiTheme="minorHAnsi" w:eastAsiaTheme="minorEastAsia" w:hAnsiTheme="minorHAnsi" w:cstheme="minorBidi"/>
          <w:b w:val="0"/>
          <w:bCs w:val="0"/>
          <w:smallCaps w:val="0"/>
          <w:color w:val="auto"/>
          <w:sz w:val="22"/>
          <w:szCs w:val="22"/>
        </w:rPr>
        <w:id w:val="-921718287"/>
        <w:docPartObj>
          <w:docPartGallery w:val="Table of Contents"/>
          <w:docPartUnique/>
        </w:docPartObj>
      </w:sdtPr>
      <w:sdtContent>
        <w:p w14:paraId="782B9715" w14:textId="58DE55A3" w:rsidR="005467D2" w:rsidRPr="0005502D" w:rsidRDefault="005467D2" w:rsidP="005467D2">
          <w:pPr>
            <w:pStyle w:val="TOCHeading"/>
            <w:numPr>
              <w:ilvl w:val="0"/>
              <w:numId w:val="0"/>
            </w:numPr>
            <w:ind w:left="432"/>
          </w:pPr>
          <w:r w:rsidRPr="0005502D">
            <w:t>Contents</w:t>
          </w:r>
        </w:p>
        <w:p w14:paraId="683AB86B" w14:textId="0644577A" w:rsidR="008B5225" w:rsidRDefault="005467D2">
          <w:pPr>
            <w:pStyle w:val="TOC1"/>
            <w:tabs>
              <w:tab w:val="left" w:pos="480"/>
              <w:tab w:val="right" w:leader="dot" w:pos="9016"/>
            </w:tabs>
            <w:rPr>
              <w:noProof/>
              <w:kern w:val="2"/>
              <w:sz w:val="24"/>
              <w:szCs w:val="24"/>
              <w:lang w:eastAsia="en-ZA"/>
              <w14:ligatures w14:val="standardContextual"/>
            </w:rPr>
          </w:pPr>
          <w:r w:rsidRPr="0005502D">
            <w:fldChar w:fldCharType="begin"/>
          </w:r>
          <w:r w:rsidRPr="0005502D">
            <w:instrText xml:space="preserve"> TOC \o "1-3" \h \z \u </w:instrText>
          </w:r>
          <w:r w:rsidRPr="0005502D">
            <w:fldChar w:fldCharType="separate"/>
          </w:r>
          <w:hyperlink w:anchor="_Toc206743050" w:history="1">
            <w:r w:rsidR="008B5225" w:rsidRPr="00E50444">
              <w:rPr>
                <w:rStyle w:val="Hyperlink"/>
                <w:noProof/>
              </w:rPr>
              <w:t>1</w:t>
            </w:r>
            <w:r w:rsidR="008B5225">
              <w:rPr>
                <w:noProof/>
                <w:kern w:val="2"/>
                <w:sz w:val="24"/>
                <w:szCs w:val="24"/>
                <w:lang w:eastAsia="en-ZA"/>
                <w14:ligatures w14:val="standardContextual"/>
              </w:rPr>
              <w:tab/>
            </w:r>
            <w:r w:rsidR="008B5225" w:rsidRPr="00E50444">
              <w:rPr>
                <w:rStyle w:val="Hyperlink"/>
                <w:noProof/>
              </w:rPr>
              <w:t>History of False Bay</w:t>
            </w:r>
            <w:r w:rsidR="008B5225">
              <w:rPr>
                <w:noProof/>
                <w:webHidden/>
              </w:rPr>
              <w:tab/>
            </w:r>
            <w:r w:rsidR="008B5225">
              <w:rPr>
                <w:noProof/>
                <w:webHidden/>
              </w:rPr>
              <w:fldChar w:fldCharType="begin"/>
            </w:r>
            <w:r w:rsidR="008B5225">
              <w:rPr>
                <w:noProof/>
                <w:webHidden/>
              </w:rPr>
              <w:instrText xml:space="preserve"> PAGEREF _Toc206743050 \h </w:instrText>
            </w:r>
            <w:r w:rsidR="008B5225">
              <w:rPr>
                <w:noProof/>
                <w:webHidden/>
              </w:rPr>
            </w:r>
            <w:r w:rsidR="008B5225">
              <w:rPr>
                <w:noProof/>
                <w:webHidden/>
              </w:rPr>
              <w:fldChar w:fldCharType="separate"/>
            </w:r>
            <w:r w:rsidR="000D1796">
              <w:rPr>
                <w:noProof/>
                <w:webHidden/>
              </w:rPr>
              <w:t>2</w:t>
            </w:r>
            <w:r w:rsidR="008B5225">
              <w:rPr>
                <w:noProof/>
                <w:webHidden/>
              </w:rPr>
              <w:fldChar w:fldCharType="end"/>
            </w:r>
          </w:hyperlink>
        </w:p>
        <w:p w14:paraId="2FC1BD7C" w14:textId="739AB0D2" w:rsidR="008B5225" w:rsidRDefault="008B5225">
          <w:pPr>
            <w:pStyle w:val="TOC1"/>
            <w:tabs>
              <w:tab w:val="left" w:pos="480"/>
              <w:tab w:val="right" w:leader="dot" w:pos="9016"/>
            </w:tabs>
            <w:rPr>
              <w:noProof/>
              <w:kern w:val="2"/>
              <w:sz w:val="24"/>
              <w:szCs w:val="24"/>
              <w:lang w:eastAsia="en-ZA"/>
              <w14:ligatures w14:val="standardContextual"/>
            </w:rPr>
          </w:pPr>
          <w:hyperlink w:anchor="_Toc206743051" w:history="1">
            <w:r w:rsidRPr="00E50444">
              <w:rPr>
                <w:rStyle w:val="Hyperlink"/>
                <w:noProof/>
              </w:rPr>
              <w:t>2</w:t>
            </w:r>
            <w:r>
              <w:rPr>
                <w:noProof/>
                <w:kern w:val="2"/>
                <w:sz w:val="24"/>
                <w:szCs w:val="24"/>
                <w:lang w:eastAsia="en-ZA"/>
                <w14:ligatures w14:val="standardContextual"/>
              </w:rPr>
              <w:tab/>
            </w:r>
            <w:r w:rsidRPr="00E50444">
              <w:rPr>
                <w:rStyle w:val="Hyperlink"/>
                <w:noProof/>
              </w:rPr>
              <w:t>Surrounding Waters – Regional influences</w:t>
            </w:r>
            <w:r>
              <w:rPr>
                <w:noProof/>
                <w:webHidden/>
              </w:rPr>
              <w:tab/>
            </w:r>
            <w:r>
              <w:rPr>
                <w:noProof/>
                <w:webHidden/>
              </w:rPr>
              <w:fldChar w:fldCharType="begin"/>
            </w:r>
            <w:r>
              <w:rPr>
                <w:noProof/>
                <w:webHidden/>
              </w:rPr>
              <w:instrText xml:space="preserve"> PAGEREF _Toc206743051 \h </w:instrText>
            </w:r>
            <w:r>
              <w:rPr>
                <w:noProof/>
                <w:webHidden/>
              </w:rPr>
            </w:r>
            <w:r>
              <w:rPr>
                <w:noProof/>
                <w:webHidden/>
              </w:rPr>
              <w:fldChar w:fldCharType="separate"/>
            </w:r>
            <w:r w:rsidR="000D1796">
              <w:rPr>
                <w:noProof/>
                <w:webHidden/>
              </w:rPr>
              <w:t>2</w:t>
            </w:r>
            <w:r>
              <w:rPr>
                <w:noProof/>
                <w:webHidden/>
              </w:rPr>
              <w:fldChar w:fldCharType="end"/>
            </w:r>
          </w:hyperlink>
        </w:p>
        <w:p w14:paraId="368F0501" w14:textId="5A4DD49C" w:rsidR="008B5225" w:rsidRDefault="008B5225">
          <w:pPr>
            <w:pStyle w:val="TOC1"/>
            <w:tabs>
              <w:tab w:val="left" w:pos="480"/>
              <w:tab w:val="right" w:leader="dot" w:pos="9016"/>
            </w:tabs>
            <w:rPr>
              <w:noProof/>
              <w:kern w:val="2"/>
              <w:sz w:val="24"/>
              <w:szCs w:val="24"/>
              <w:lang w:eastAsia="en-ZA"/>
              <w14:ligatures w14:val="standardContextual"/>
            </w:rPr>
          </w:pPr>
          <w:hyperlink w:anchor="_Toc206743052" w:history="1">
            <w:r w:rsidRPr="00E50444">
              <w:rPr>
                <w:rStyle w:val="Hyperlink"/>
                <w:noProof/>
              </w:rPr>
              <w:t>3</w:t>
            </w:r>
            <w:r>
              <w:rPr>
                <w:noProof/>
                <w:kern w:val="2"/>
                <w:sz w:val="24"/>
                <w:szCs w:val="24"/>
                <w:lang w:eastAsia="en-ZA"/>
                <w14:ligatures w14:val="standardContextual"/>
              </w:rPr>
              <w:tab/>
            </w:r>
            <w:r w:rsidRPr="00E50444">
              <w:rPr>
                <w:rStyle w:val="Hyperlink"/>
                <w:noProof/>
              </w:rPr>
              <w:t>Physical Characteristics of False Bay</w:t>
            </w:r>
            <w:r>
              <w:rPr>
                <w:noProof/>
                <w:webHidden/>
              </w:rPr>
              <w:tab/>
            </w:r>
            <w:r>
              <w:rPr>
                <w:noProof/>
                <w:webHidden/>
              </w:rPr>
              <w:fldChar w:fldCharType="begin"/>
            </w:r>
            <w:r>
              <w:rPr>
                <w:noProof/>
                <w:webHidden/>
              </w:rPr>
              <w:instrText xml:space="preserve"> PAGEREF _Toc206743052 \h </w:instrText>
            </w:r>
            <w:r>
              <w:rPr>
                <w:noProof/>
                <w:webHidden/>
              </w:rPr>
            </w:r>
            <w:r>
              <w:rPr>
                <w:noProof/>
                <w:webHidden/>
              </w:rPr>
              <w:fldChar w:fldCharType="separate"/>
            </w:r>
            <w:r w:rsidR="000D1796">
              <w:rPr>
                <w:noProof/>
                <w:webHidden/>
              </w:rPr>
              <w:t>3</w:t>
            </w:r>
            <w:r>
              <w:rPr>
                <w:noProof/>
                <w:webHidden/>
              </w:rPr>
              <w:fldChar w:fldCharType="end"/>
            </w:r>
          </w:hyperlink>
        </w:p>
        <w:p w14:paraId="27BFD1BB" w14:textId="6093589D" w:rsidR="008B5225" w:rsidRDefault="008B5225">
          <w:pPr>
            <w:pStyle w:val="TOC2"/>
            <w:tabs>
              <w:tab w:val="left" w:pos="960"/>
              <w:tab w:val="right" w:leader="dot" w:pos="9016"/>
            </w:tabs>
            <w:rPr>
              <w:noProof/>
              <w:kern w:val="2"/>
              <w:sz w:val="24"/>
              <w:szCs w:val="24"/>
              <w:lang w:eastAsia="en-ZA"/>
              <w14:ligatures w14:val="standardContextual"/>
            </w:rPr>
          </w:pPr>
          <w:hyperlink w:anchor="_Toc206743053" w:history="1">
            <w:r w:rsidRPr="00E50444">
              <w:rPr>
                <w:rStyle w:val="Hyperlink"/>
                <w:noProof/>
              </w:rPr>
              <w:t>3.1</w:t>
            </w:r>
            <w:r>
              <w:rPr>
                <w:noProof/>
                <w:kern w:val="2"/>
                <w:sz w:val="24"/>
                <w:szCs w:val="24"/>
                <w:lang w:eastAsia="en-ZA"/>
                <w14:ligatures w14:val="standardContextual"/>
              </w:rPr>
              <w:tab/>
            </w:r>
            <w:r w:rsidRPr="00E50444">
              <w:rPr>
                <w:rStyle w:val="Hyperlink"/>
                <w:noProof/>
              </w:rPr>
              <w:t>Bathymetry and Surrounding Topography</w:t>
            </w:r>
            <w:r>
              <w:rPr>
                <w:noProof/>
                <w:webHidden/>
              </w:rPr>
              <w:tab/>
            </w:r>
            <w:r>
              <w:rPr>
                <w:noProof/>
                <w:webHidden/>
              </w:rPr>
              <w:fldChar w:fldCharType="begin"/>
            </w:r>
            <w:r>
              <w:rPr>
                <w:noProof/>
                <w:webHidden/>
              </w:rPr>
              <w:instrText xml:space="preserve"> PAGEREF _Toc206743053 \h </w:instrText>
            </w:r>
            <w:r>
              <w:rPr>
                <w:noProof/>
                <w:webHidden/>
              </w:rPr>
            </w:r>
            <w:r>
              <w:rPr>
                <w:noProof/>
                <w:webHidden/>
              </w:rPr>
              <w:fldChar w:fldCharType="separate"/>
            </w:r>
            <w:r w:rsidR="000D1796">
              <w:rPr>
                <w:noProof/>
                <w:webHidden/>
              </w:rPr>
              <w:t>3</w:t>
            </w:r>
            <w:r>
              <w:rPr>
                <w:noProof/>
                <w:webHidden/>
              </w:rPr>
              <w:fldChar w:fldCharType="end"/>
            </w:r>
          </w:hyperlink>
        </w:p>
        <w:p w14:paraId="04DDA8A9" w14:textId="23E83D0C" w:rsidR="008B5225" w:rsidRDefault="008B5225">
          <w:pPr>
            <w:pStyle w:val="TOC2"/>
            <w:tabs>
              <w:tab w:val="left" w:pos="960"/>
              <w:tab w:val="right" w:leader="dot" w:pos="9016"/>
            </w:tabs>
            <w:rPr>
              <w:noProof/>
              <w:kern w:val="2"/>
              <w:sz w:val="24"/>
              <w:szCs w:val="24"/>
              <w:lang w:eastAsia="en-ZA"/>
              <w14:ligatures w14:val="standardContextual"/>
            </w:rPr>
          </w:pPr>
          <w:hyperlink w:anchor="_Toc206743054" w:history="1">
            <w:r w:rsidRPr="00E50444">
              <w:rPr>
                <w:rStyle w:val="Hyperlink"/>
                <w:noProof/>
              </w:rPr>
              <w:t>3.2</w:t>
            </w:r>
            <w:r>
              <w:rPr>
                <w:noProof/>
                <w:kern w:val="2"/>
                <w:sz w:val="24"/>
                <w:szCs w:val="24"/>
                <w:lang w:eastAsia="en-ZA"/>
                <w14:ligatures w14:val="standardContextual"/>
              </w:rPr>
              <w:tab/>
            </w:r>
            <w:r w:rsidRPr="00E50444">
              <w:rPr>
                <w:rStyle w:val="Hyperlink"/>
                <w:noProof/>
              </w:rPr>
              <w:t>Wind Climate</w:t>
            </w:r>
            <w:r>
              <w:rPr>
                <w:noProof/>
                <w:webHidden/>
              </w:rPr>
              <w:tab/>
            </w:r>
            <w:r>
              <w:rPr>
                <w:noProof/>
                <w:webHidden/>
              </w:rPr>
              <w:fldChar w:fldCharType="begin"/>
            </w:r>
            <w:r>
              <w:rPr>
                <w:noProof/>
                <w:webHidden/>
              </w:rPr>
              <w:instrText xml:space="preserve"> PAGEREF _Toc206743054 \h </w:instrText>
            </w:r>
            <w:r>
              <w:rPr>
                <w:noProof/>
                <w:webHidden/>
              </w:rPr>
            </w:r>
            <w:r>
              <w:rPr>
                <w:noProof/>
                <w:webHidden/>
              </w:rPr>
              <w:fldChar w:fldCharType="separate"/>
            </w:r>
            <w:r w:rsidR="000D1796">
              <w:rPr>
                <w:noProof/>
                <w:webHidden/>
              </w:rPr>
              <w:t>4</w:t>
            </w:r>
            <w:r>
              <w:rPr>
                <w:noProof/>
                <w:webHidden/>
              </w:rPr>
              <w:fldChar w:fldCharType="end"/>
            </w:r>
          </w:hyperlink>
        </w:p>
        <w:p w14:paraId="469C17F0" w14:textId="400DA704" w:rsidR="008B5225" w:rsidRDefault="008B5225">
          <w:pPr>
            <w:pStyle w:val="TOC2"/>
            <w:tabs>
              <w:tab w:val="left" w:pos="960"/>
              <w:tab w:val="right" w:leader="dot" w:pos="9016"/>
            </w:tabs>
            <w:rPr>
              <w:noProof/>
              <w:kern w:val="2"/>
              <w:sz w:val="24"/>
              <w:szCs w:val="24"/>
              <w:lang w:eastAsia="en-ZA"/>
              <w14:ligatures w14:val="standardContextual"/>
            </w:rPr>
          </w:pPr>
          <w:hyperlink w:anchor="_Toc206743055" w:history="1">
            <w:r w:rsidRPr="00E50444">
              <w:rPr>
                <w:rStyle w:val="Hyperlink"/>
                <w:noProof/>
              </w:rPr>
              <w:t>3.3</w:t>
            </w:r>
            <w:r>
              <w:rPr>
                <w:noProof/>
                <w:kern w:val="2"/>
                <w:sz w:val="24"/>
                <w:szCs w:val="24"/>
                <w:lang w:eastAsia="en-ZA"/>
                <w14:ligatures w14:val="standardContextual"/>
              </w:rPr>
              <w:tab/>
            </w:r>
            <w:r w:rsidRPr="00E50444">
              <w:rPr>
                <w:rStyle w:val="Hyperlink"/>
                <w:noProof/>
              </w:rPr>
              <w:t>Wave Climate</w:t>
            </w:r>
            <w:r>
              <w:rPr>
                <w:noProof/>
                <w:webHidden/>
              </w:rPr>
              <w:tab/>
            </w:r>
            <w:r>
              <w:rPr>
                <w:noProof/>
                <w:webHidden/>
              </w:rPr>
              <w:fldChar w:fldCharType="begin"/>
            </w:r>
            <w:r>
              <w:rPr>
                <w:noProof/>
                <w:webHidden/>
              </w:rPr>
              <w:instrText xml:space="preserve"> PAGEREF _Toc206743055 \h </w:instrText>
            </w:r>
            <w:r>
              <w:rPr>
                <w:noProof/>
                <w:webHidden/>
              </w:rPr>
            </w:r>
            <w:r>
              <w:rPr>
                <w:noProof/>
                <w:webHidden/>
              </w:rPr>
              <w:fldChar w:fldCharType="separate"/>
            </w:r>
            <w:r w:rsidR="000D1796">
              <w:rPr>
                <w:noProof/>
                <w:webHidden/>
              </w:rPr>
              <w:t>8</w:t>
            </w:r>
            <w:r>
              <w:rPr>
                <w:noProof/>
                <w:webHidden/>
              </w:rPr>
              <w:fldChar w:fldCharType="end"/>
            </w:r>
          </w:hyperlink>
        </w:p>
        <w:p w14:paraId="6D4F2308" w14:textId="67FE5EAC" w:rsidR="008B5225" w:rsidRDefault="008B5225">
          <w:pPr>
            <w:pStyle w:val="TOC2"/>
            <w:tabs>
              <w:tab w:val="left" w:pos="960"/>
              <w:tab w:val="right" w:leader="dot" w:pos="9016"/>
            </w:tabs>
            <w:rPr>
              <w:noProof/>
              <w:kern w:val="2"/>
              <w:sz w:val="24"/>
              <w:szCs w:val="24"/>
              <w:lang w:eastAsia="en-ZA"/>
              <w14:ligatures w14:val="standardContextual"/>
            </w:rPr>
          </w:pPr>
          <w:hyperlink w:anchor="_Toc206743056" w:history="1">
            <w:r w:rsidRPr="00E50444">
              <w:rPr>
                <w:rStyle w:val="Hyperlink"/>
                <w:noProof/>
              </w:rPr>
              <w:t>3.4</w:t>
            </w:r>
            <w:r>
              <w:rPr>
                <w:noProof/>
                <w:kern w:val="2"/>
                <w:sz w:val="24"/>
                <w:szCs w:val="24"/>
                <w:lang w:eastAsia="en-ZA"/>
                <w14:ligatures w14:val="standardContextual"/>
              </w:rPr>
              <w:tab/>
            </w:r>
            <w:r w:rsidRPr="00E50444">
              <w:rPr>
                <w:rStyle w:val="Hyperlink"/>
                <w:noProof/>
              </w:rPr>
              <w:t>Tides</w:t>
            </w:r>
            <w:r>
              <w:rPr>
                <w:noProof/>
                <w:webHidden/>
              </w:rPr>
              <w:tab/>
            </w:r>
            <w:r>
              <w:rPr>
                <w:noProof/>
                <w:webHidden/>
              </w:rPr>
              <w:fldChar w:fldCharType="begin"/>
            </w:r>
            <w:r>
              <w:rPr>
                <w:noProof/>
                <w:webHidden/>
              </w:rPr>
              <w:instrText xml:space="preserve"> PAGEREF _Toc206743056 \h </w:instrText>
            </w:r>
            <w:r>
              <w:rPr>
                <w:noProof/>
                <w:webHidden/>
              </w:rPr>
            </w:r>
            <w:r>
              <w:rPr>
                <w:noProof/>
                <w:webHidden/>
              </w:rPr>
              <w:fldChar w:fldCharType="separate"/>
            </w:r>
            <w:r w:rsidR="000D1796">
              <w:rPr>
                <w:noProof/>
                <w:webHidden/>
              </w:rPr>
              <w:t>11</w:t>
            </w:r>
            <w:r>
              <w:rPr>
                <w:noProof/>
                <w:webHidden/>
              </w:rPr>
              <w:fldChar w:fldCharType="end"/>
            </w:r>
          </w:hyperlink>
        </w:p>
        <w:p w14:paraId="0FFFE9BD" w14:textId="4AF04DF1" w:rsidR="008B5225" w:rsidRDefault="008B5225">
          <w:pPr>
            <w:pStyle w:val="TOC2"/>
            <w:tabs>
              <w:tab w:val="left" w:pos="960"/>
              <w:tab w:val="right" w:leader="dot" w:pos="9016"/>
            </w:tabs>
            <w:rPr>
              <w:noProof/>
              <w:kern w:val="2"/>
              <w:sz w:val="24"/>
              <w:szCs w:val="24"/>
              <w:lang w:eastAsia="en-ZA"/>
              <w14:ligatures w14:val="standardContextual"/>
            </w:rPr>
          </w:pPr>
          <w:hyperlink w:anchor="_Toc206743057" w:history="1">
            <w:r w:rsidRPr="00E50444">
              <w:rPr>
                <w:rStyle w:val="Hyperlink"/>
                <w:noProof/>
              </w:rPr>
              <w:t>3.5</w:t>
            </w:r>
            <w:r>
              <w:rPr>
                <w:noProof/>
                <w:kern w:val="2"/>
                <w:sz w:val="24"/>
                <w:szCs w:val="24"/>
                <w:lang w:eastAsia="en-ZA"/>
                <w14:ligatures w14:val="standardContextual"/>
              </w:rPr>
              <w:tab/>
            </w:r>
            <w:r w:rsidRPr="00E50444">
              <w:rPr>
                <w:rStyle w:val="Hyperlink"/>
                <w:noProof/>
              </w:rPr>
              <w:t>Inertial Motion</w:t>
            </w:r>
            <w:r>
              <w:rPr>
                <w:noProof/>
                <w:webHidden/>
              </w:rPr>
              <w:tab/>
            </w:r>
            <w:r>
              <w:rPr>
                <w:noProof/>
                <w:webHidden/>
              </w:rPr>
              <w:fldChar w:fldCharType="begin"/>
            </w:r>
            <w:r>
              <w:rPr>
                <w:noProof/>
                <w:webHidden/>
              </w:rPr>
              <w:instrText xml:space="preserve"> PAGEREF _Toc206743057 \h </w:instrText>
            </w:r>
            <w:r>
              <w:rPr>
                <w:noProof/>
                <w:webHidden/>
              </w:rPr>
            </w:r>
            <w:r>
              <w:rPr>
                <w:noProof/>
                <w:webHidden/>
              </w:rPr>
              <w:fldChar w:fldCharType="separate"/>
            </w:r>
            <w:r w:rsidR="000D1796">
              <w:rPr>
                <w:noProof/>
                <w:webHidden/>
              </w:rPr>
              <w:t>12</w:t>
            </w:r>
            <w:r>
              <w:rPr>
                <w:noProof/>
                <w:webHidden/>
              </w:rPr>
              <w:fldChar w:fldCharType="end"/>
            </w:r>
          </w:hyperlink>
        </w:p>
        <w:p w14:paraId="67B6A6A3" w14:textId="722F0858" w:rsidR="008B5225" w:rsidRDefault="008B5225">
          <w:pPr>
            <w:pStyle w:val="TOC2"/>
            <w:tabs>
              <w:tab w:val="left" w:pos="960"/>
              <w:tab w:val="right" w:leader="dot" w:pos="9016"/>
            </w:tabs>
            <w:rPr>
              <w:noProof/>
              <w:kern w:val="2"/>
              <w:sz w:val="24"/>
              <w:szCs w:val="24"/>
              <w:lang w:eastAsia="en-ZA"/>
              <w14:ligatures w14:val="standardContextual"/>
            </w:rPr>
          </w:pPr>
          <w:hyperlink w:anchor="_Toc206743058" w:history="1">
            <w:r w:rsidRPr="00E50444">
              <w:rPr>
                <w:rStyle w:val="Hyperlink"/>
                <w:noProof/>
              </w:rPr>
              <w:t>3.6</w:t>
            </w:r>
            <w:r>
              <w:rPr>
                <w:noProof/>
                <w:kern w:val="2"/>
                <w:sz w:val="24"/>
                <w:szCs w:val="24"/>
                <w:lang w:eastAsia="en-ZA"/>
                <w14:ligatures w14:val="standardContextual"/>
              </w:rPr>
              <w:tab/>
            </w:r>
            <w:r w:rsidRPr="00E50444">
              <w:rPr>
                <w:rStyle w:val="Hyperlink"/>
                <w:noProof/>
              </w:rPr>
              <w:t>Large scale climate variability</w:t>
            </w:r>
            <w:r>
              <w:rPr>
                <w:noProof/>
                <w:webHidden/>
              </w:rPr>
              <w:tab/>
            </w:r>
            <w:r>
              <w:rPr>
                <w:noProof/>
                <w:webHidden/>
              </w:rPr>
              <w:fldChar w:fldCharType="begin"/>
            </w:r>
            <w:r>
              <w:rPr>
                <w:noProof/>
                <w:webHidden/>
              </w:rPr>
              <w:instrText xml:space="preserve"> PAGEREF _Toc206743058 \h </w:instrText>
            </w:r>
            <w:r>
              <w:rPr>
                <w:noProof/>
                <w:webHidden/>
              </w:rPr>
            </w:r>
            <w:r>
              <w:rPr>
                <w:noProof/>
                <w:webHidden/>
              </w:rPr>
              <w:fldChar w:fldCharType="separate"/>
            </w:r>
            <w:r w:rsidR="000D1796">
              <w:rPr>
                <w:noProof/>
                <w:webHidden/>
              </w:rPr>
              <w:t>12</w:t>
            </w:r>
            <w:r>
              <w:rPr>
                <w:noProof/>
                <w:webHidden/>
              </w:rPr>
              <w:fldChar w:fldCharType="end"/>
            </w:r>
          </w:hyperlink>
        </w:p>
        <w:p w14:paraId="6523B725" w14:textId="2C2ABD26" w:rsidR="008B5225" w:rsidRDefault="008B5225">
          <w:pPr>
            <w:pStyle w:val="TOC2"/>
            <w:tabs>
              <w:tab w:val="left" w:pos="960"/>
              <w:tab w:val="right" w:leader="dot" w:pos="9016"/>
            </w:tabs>
            <w:rPr>
              <w:noProof/>
              <w:kern w:val="2"/>
              <w:sz w:val="24"/>
              <w:szCs w:val="24"/>
              <w:lang w:eastAsia="en-ZA"/>
              <w14:ligatures w14:val="standardContextual"/>
            </w:rPr>
          </w:pPr>
          <w:hyperlink w:anchor="_Toc206743059" w:history="1">
            <w:r w:rsidRPr="00E50444">
              <w:rPr>
                <w:rStyle w:val="Hyperlink"/>
                <w:noProof/>
              </w:rPr>
              <w:t>3.7</w:t>
            </w:r>
            <w:r>
              <w:rPr>
                <w:noProof/>
                <w:kern w:val="2"/>
                <w:sz w:val="24"/>
                <w:szCs w:val="24"/>
                <w:lang w:eastAsia="en-ZA"/>
                <w14:ligatures w14:val="standardContextual"/>
              </w:rPr>
              <w:tab/>
            </w:r>
            <w:r w:rsidRPr="00E50444">
              <w:rPr>
                <w:rStyle w:val="Hyperlink"/>
                <w:noProof/>
              </w:rPr>
              <w:t>Thermal Structure</w:t>
            </w:r>
            <w:r>
              <w:rPr>
                <w:noProof/>
                <w:webHidden/>
              </w:rPr>
              <w:tab/>
            </w:r>
            <w:r>
              <w:rPr>
                <w:noProof/>
                <w:webHidden/>
              </w:rPr>
              <w:fldChar w:fldCharType="begin"/>
            </w:r>
            <w:r>
              <w:rPr>
                <w:noProof/>
                <w:webHidden/>
              </w:rPr>
              <w:instrText xml:space="preserve"> PAGEREF _Toc206743059 \h </w:instrText>
            </w:r>
            <w:r>
              <w:rPr>
                <w:noProof/>
                <w:webHidden/>
              </w:rPr>
            </w:r>
            <w:r>
              <w:rPr>
                <w:noProof/>
                <w:webHidden/>
              </w:rPr>
              <w:fldChar w:fldCharType="separate"/>
            </w:r>
            <w:r w:rsidR="000D1796">
              <w:rPr>
                <w:noProof/>
                <w:webHidden/>
              </w:rPr>
              <w:t>13</w:t>
            </w:r>
            <w:r>
              <w:rPr>
                <w:noProof/>
                <w:webHidden/>
              </w:rPr>
              <w:fldChar w:fldCharType="end"/>
            </w:r>
          </w:hyperlink>
        </w:p>
        <w:p w14:paraId="2635F0EB" w14:textId="6F48135C" w:rsidR="008B5225" w:rsidRDefault="008B5225">
          <w:pPr>
            <w:pStyle w:val="TOC2"/>
            <w:tabs>
              <w:tab w:val="left" w:pos="960"/>
              <w:tab w:val="right" w:leader="dot" w:pos="9016"/>
            </w:tabs>
            <w:rPr>
              <w:noProof/>
              <w:kern w:val="2"/>
              <w:sz w:val="24"/>
              <w:szCs w:val="24"/>
              <w:lang w:eastAsia="en-ZA"/>
              <w14:ligatures w14:val="standardContextual"/>
            </w:rPr>
          </w:pPr>
          <w:hyperlink w:anchor="_Toc206743060" w:history="1">
            <w:r w:rsidRPr="00E50444">
              <w:rPr>
                <w:rStyle w:val="Hyperlink"/>
                <w:noProof/>
              </w:rPr>
              <w:t>3.8</w:t>
            </w:r>
            <w:r>
              <w:rPr>
                <w:noProof/>
                <w:kern w:val="2"/>
                <w:sz w:val="24"/>
                <w:szCs w:val="24"/>
                <w:lang w:eastAsia="en-ZA"/>
                <w14:ligatures w14:val="standardContextual"/>
              </w:rPr>
              <w:tab/>
            </w:r>
            <w:r w:rsidRPr="00E50444">
              <w:rPr>
                <w:rStyle w:val="Hyperlink"/>
                <w:noProof/>
              </w:rPr>
              <w:t>Circulation</w:t>
            </w:r>
            <w:r>
              <w:rPr>
                <w:noProof/>
                <w:webHidden/>
              </w:rPr>
              <w:tab/>
            </w:r>
            <w:r>
              <w:rPr>
                <w:noProof/>
                <w:webHidden/>
              </w:rPr>
              <w:fldChar w:fldCharType="begin"/>
            </w:r>
            <w:r>
              <w:rPr>
                <w:noProof/>
                <w:webHidden/>
              </w:rPr>
              <w:instrText xml:space="preserve"> PAGEREF _Toc206743060 \h </w:instrText>
            </w:r>
            <w:r>
              <w:rPr>
                <w:noProof/>
                <w:webHidden/>
              </w:rPr>
            </w:r>
            <w:r>
              <w:rPr>
                <w:noProof/>
                <w:webHidden/>
              </w:rPr>
              <w:fldChar w:fldCharType="separate"/>
            </w:r>
            <w:r w:rsidR="000D1796">
              <w:rPr>
                <w:noProof/>
                <w:webHidden/>
              </w:rPr>
              <w:t>13</w:t>
            </w:r>
            <w:r>
              <w:rPr>
                <w:noProof/>
                <w:webHidden/>
              </w:rPr>
              <w:fldChar w:fldCharType="end"/>
            </w:r>
          </w:hyperlink>
        </w:p>
        <w:p w14:paraId="7E681F1D" w14:textId="30EEF4E4" w:rsidR="008B5225" w:rsidRDefault="008B5225">
          <w:pPr>
            <w:pStyle w:val="TOC1"/>
            <w:tabs>
              <w:tab w:val="left" w:pos="480"/>
              <w:tab w:val="right" w:leader="dot" w:pos="9016"/>
            </w:tabs>
            <w:rPr>
              <w:noProof/>
              <w:kern w:val="2"/>
              <w:sz w:val="24"/>
              <w:szCs w:val="24"/>
              <w:lang w:eastAsia="en-ZA"/>
              <w14:ligatures w14:val="standardContextual"/>
            </w:rPr>
          </w:pPr>
          <w:hyperlink w:anchor="_Toc206743061" w:history="1">
            <w:r w:rsidRPr="00E50444">
              <w:rPr>
                <w:rStyle w:val="Hyperlink"/>
                <w:noProof/>
              </w:rPr>
              <w:t>4</w:t>
            </w:r>
            <w:r>
              <w:rPr>
                <w:noProof/>
                <w:kern w:val="2"/>
                <w:sz w:val="24"/>
                <w:szCs w:val="24"/>
                <w:lang w:eastAsia="en-ZA"/>
                <w14:ligatures w14:val="standardContextual"/>
              </w:rPr>
              <w:tab/>
            </w:r>
            <w:r w:rsidRPr="00E50444">
              <w:rPr>
                <w:rStyle w:val="Hyperlink"/>
                <w:noProof/>
              </w:rPr>
              <w:t>Bibliography</w:t>
            </w:r>
            <w:r>
              <w:rPr>
                <w:noProof/>
                <w:webHidden/>
              </w:rPr>
              <w:tab/>
            </w:r>
            <w:r>
              <w:rPr>
                <w:noProof/>
                <w:webHidden/>
              </w:rPr>
              <w:fldChar w:fldCharType="begin"/>
            </w:r>
            <w:r>
              <w:rPr>
                <w:noProof/>
                <w:webHidden/>
              </w:rPr>
              <w:instrText xml:space="preserve"> PAGEREF _Toc206743061 \h </w:instrText>
            </w:r>
            <w:r>
              <w:rPr>
                <w:noProof/>
                <w:webHidden/>
              </w:rPr>
            </w:r>
            <w:r>
              <w:rPr>
                <w:noProof/>
                <w:webHidden/>
              </w:rPr>
              <w:fldChar w:fldCharType="separate"/>
            </w:r>
            <w:r w:rsidR="000D1796">
              <w:rPr>
                <w:noProof/>
                <w:webHidden/>
              </w:rPr>
              <w:t>14</w:t>
            </w:r>
            <w:r>
              <w:rPr>
                <w:noProof/>
                <w:webHidden/>
              </w:rPr>
              <w:fldChar w:fldCharType="end"/>
            </w:r>
          </w:hyperlink>
        </w:p>
        <w:p w14:paraId="126B7669" w14:textId="7B7EA121" w:rsidR="005B7236" w:rsidRDefault="005467D2" w:rsidP="005467D2">
          <w:pPr>
            <w:rPr>
              <w:b/>
              <w:bCs/>
            </w:rPr>
          </w:pPr>
          <w:r w:rsidRPr="0005502D">
            <w:rPr>
              <w:b/>
              <w:bCs/>
            </w:rPr>
            <w:fldChar w:fldCharType="end"/>
          </w:r>
        </w:p>
        <w:p w14:paraId="4A6DFA63" w14:textId="7C17BF2E" w:rsidR="005467D2" w:rsidRPr="005B7236" w:rsidRDefault="005B7236" w:rsidP="005467D2">
          <w:pPr>
            <w:rPr>
              <w:b/>
              <w:bCs/>
            </w:rPr>
          </w:pPr>
          <w:r>
            <w:rPr>
              <w:b/>
              <w:bCs/>
            </w:rPr>
            <w:br w:type="page"/>
          </w:r>
        </w:p>
      </w:sdtContent>
    </w:sdt>
    <w:p w14:paraId="30F2803C" w14:textId="439CBA44" w:rsidR="009720AD" w:rsidRDefault="000F1614" w:rsidP="006B38F7">
      <w:pPr>
        <w:pStyle w:val="Heading1"/>
      </w:pPr>
      <w:bookmarkStart w:id="0" w:name="_Toc206743050"/>
      <w:r>
        <w:rPr>
          <w:noProof/>
        </w:rPr>
        <w:lastRenderedPageBreak/>
        <mc:AlternateContent>
          <mc:Choice Requires="wpg">
            <w:drawing>
              <wp:anchor distT="0" distB="0" distL="114300" distR="114300" simplePos="0" relativeHeight="251666432" behindDoc="0" locked="0" layoutInCell="1" allowOverlap="1" wp14:anchorId="6EA29E43" wp14:editId="3A41017A">
                <wp:simplePos x="0" y="0"/>
                <wp:positionH relativeFrom="column">
                  <wp:posOffset>-702310</wp:posOffset>
                </wp:positionH>
                <wp:positionV relativeFrom="paragraph">
                  <wp:posOffset>605155</wp:posOffset>
                </wp:positionV>
                <wp:extent cx="2386800" cy="4391025"/>
                <wp:effectExtent l="19050" t="19050" r="13970" b="9525"/>
                <wp:wrapSquare wrapText="bothSides"/>
                <wp:docPr id="12394832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386800" cy="4391025"/>
                          <a:chOff x="0" y="0"/>
                          <a:chExt cx="2387600" cy="4390741"/>
                        </a:xfrm>
                      </wpg:grpSpPr>
                      <pic:pic xmlns:pic="http://schemas.openxmlformats.org/drawingml/2006/picture">
                        <pic:nvPicPr>
                          <pic:cNvPr id="572110850" name="Picture 10"/>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2387600" cy="3791585"/>
                          </a:xfrm>
                          <a:prstGeom prst="rect">
                            <a:avLst/>
                          </a:prstGeom>
                          <a:ln>
                            <a:solidFill>
                              <a:schemeClr val="tx1"/>
                            </a:solidFill>
                          </a:ln>
                        </pic:spPr>
                      </pic:pic>
                      <wps:wsp>
                        <wps:cNvPr id="2061812273" name="Text Box 1"/>
                        <wps:cNvSpPr txBox="1"/>
                        <wps:spPr>
                          <a:xfrm>
                            <a:off x="0" y="3845311"/>
                            <a:ext cx="2387130" cy="545430"/>
                          </a:xfrm>
                          <a:prstGeom prst="rect">
                            <a:avLst/>
                          </a:prstGeom>
                          <a:solidFill>
                            <a:prstClr val="white"/>
                          </a:solidFill>
                          <a:ln>
                            <a:noFill/>
                          </a:ln>
                        </wps:spPr>
                        <wps:txbx>
                          <w:txbxContent>
                            <w:p w14:paraId="3CAE6EB9" w14:textId="5267D81B" w:rsidR="000F1614" w:rsidRPr="0079785F" w:rsidRDefault="000F1614" w:rsidP="000F1614">
                              <w:pPr>
                                <w:pStyle w:val="Caption"/>
                                <w:rPr>
                                  <w:b/>
                                  <w:bCs/>
                                  <w:smallCaps/>
                                  <w:noProof/>
                                  <w:color w:val="000000" w:themeColor="text1"/>
                                  <w:sz w:val="36"/>
                                  <w:szCs w:val="36"/>
                                </w:rPr>
                              </w:pPr>
                              <w:r>
                                <w:t xml:space="preserve">Figure </w:t>
                              </w:r>
                              <w:r w:rsidR="00901E01">
                                <w:fldChar w:fldCharType="begin"/>
                              </w:r>
                              <w:r w:rsidR="00901E01">
                                <w:instrText xml:space="preserve"> SEQ Figure \* ARABIC </w:instrText>
                              </w:r>
                              <w:r w:rsidR="00901E01">
                                <w:fldChar w:fldCharType="separate"/>
                              </w:r>
                              <w:r w:rsidR="0057057D">
                                <w:rPr>
                                  <w:noProof/>
                                </w:rPr>
                                <w:t>1</w:t>
                              </w:r>
                              <w:r w:rsidR="00901E01">
                                <w:rPr>
                                  <w:noProof/>
                                </w:rPr>
                                <w:fldChar w:fldCharType="end"/>
                              </w:r>
                              <w:r>
                                <w:t xml:space="preserve">) Map of False Bay and the Cape Peninsula drawn by Simon van der Stel in 1687 </w:t>
                              </w:r>
                              <w:r w:rsidR="00EF501C">
                                <w:t>(From</w:t>
                              </w:r>
                              <w:r w:rsidR="00EF501C" w:rsidRPr="00EF501C">
                                <w:rPr>
                                  <w:rFonts w:ascii="Aptos" w:hAnsi="Aptos" w:cs="Times New Roman"/>
                                  <w:i w:val="0"/>
                                  <w:iCs w:val="0"/>
                                  <w:color w:val="auto"/>
                                  <w:sz w:val="22"/>
                                  <w:szCs w:val="22"/>
                                </w:rPr>
                                <w:t xml:space="preserve"> </w:t>
                              </w:r>
                              <w:r w:rsidR="00EF501C" w:rsidRPr="00EF501C">
                                <w:t>Gründlingh and Largier, 1988</w:t>
                              </w:r>
                              <w:r w:rsidR="00EF501C">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EA29E43" id="Group 11" o:spid="_x0000_s1026" style="position:absolute;left:0;text-align:left;margin-left:-55.3pt;margin-top:47.65pt;width:187.95pt;height:345.75pt;z-index:251666432;mso-width-relative:margin;mso-height-relative:margin" coordsize="23876,43907"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width:23876;height:379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" stroked="t" strokecolor="black [3213]">
                  <v:imagedata r:id="rId9" o:title=""/>
                  <v:path arrowok="t"/>
                </v:shape>
                <v:shapetype id="_x0000_t202" coordsize="21600,21600" o:spt="202" path="m,l,21600r21600,l21600,xe">
                  <v:stroke joinstyle="miter"/>
                  <v:path gradientshapeok="t" o:connecttype="rect"/>
                </v:shapetype>
                <v:shape id="Text Box 1" o:spid="_x0000_s1028" type="#_x0000_t202" style="position:absolute;top:38453;width:23871;height:54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" stroked="f">
                  <v:textbox style="mso-fit-shape-to-text:t" inset="0,0,0,0">
                    <w:txbxContent>
                      <w:p w14:paraId="3CAE6EB9" w14:textId="5267D81B" w:rsidR="000F1614" w:rsidRPr="0079785F" w:rsidRDefault="000F1614" w:rsidP="000F1614">
                        <w:pPr>
                          <w:pStyle w:val="Caption"/>
                          <w:rPr>
                            <w:b/>
                            <w:bCs/>
                            <w:smallCaps/>
                            <w:noProof/>
                            <w:color w:val="000000" w:themeColor="text1"/>
                            <w:sz w:val="36"/>
                            <w:szCs w:val="36"/>
                          </w:rPr>
                        </w:pPr>
                        <w:r>
                          <w:t xml:space="preserve">Figure </w:t>
                        </w:r>
                        <w:r w:rsidR="00901E01">
                          <w:fldChar w:fldCharType="begin"/>
                        </w:r>
                        <w:r w:rsidR="00901E01">
                          <w:instrText xml:space="preserve"> SEQ Figure \* ARABIC </w:instrText>
                        </w:r>
                        <w:r w:rsidR="00901E01">
                          <w:fldChar w:fldCharType="separate"/>
                        </w:r>
                        <w:r w:rsidR="0057057D">
                          <w:rPr>
                            <w:noProof/>
                          </w:rPr>
                          <w:t>1</w:t>
                        </w:r>
                        <w:r w:rsidR="00901E01">
                          <w:rPr>
                            <w:noProof/>
                          </w:rPr>
                          <w:fldChar w:fldCharType="end"/>
                        </w:r>
                        <w:r>
                          <w:t xml:space="preserve">) Map of False Bay and the Cape Peninsula drawn by Simon van der Stel in 1687 </w:t>
                        </w:r>
                        <w:r w:rsidR="00EF501C">
                          <w:t>(From</w:t>
                        </w:r>
                        <w:r w:rsidR="00EF501C" w:rsidRPr="00EF501C">
                          <w:rPr>
                            <w:rFonts w:ascii="Aptos" w:hAnsi="Aptos" w:cs="Times New Roman"/>
                            <w:i w:val="0"/>
                            <w:iCs w:val="0"/>
                            <w:color w:val="auto"/>
                            <w:sz w:val="22"/>
                            <w:szCs w:val="22"/>
                          </w:rPr>
                          <w:t xml:space="preserve"> </w:t>
                        </w:r>
                        <w:r w:rsidR="00EF501C" w:rsidRPr="00EF501C">
                          <w:t>Gründlingh and Largier, 1988</w:t>
                        </w:r>
                        <w:r w:rsidR="00EF501C">
                          <w:t>).</w:t>
                        </w:r>
                      </w:p>
                    </w:txbxContent>
                  </v:textbox>
                </v:shape>
                <w10:wrap type="square"/>
              </v:group>
            </w:pict>
          </mc:Fallback>
        </mc:AlternateContent>
      </w:r>
      <w:r w:rsidR="006B38F7">
        <w:t>History of False Bay</w:t>
      </w:r>
      <w:bookmarkEnd w:id="0"/>
    </w:p>
    <w:p w14:paraId="21274FF5" w14:textId="4533E2BB" w:rsidR="00246DD6" w:rsidRDefault="0096048E" w:rsidP="006B38F7">
      <w:r>
        <w:t>T</w:t>
      </w:r>
      <w:r w:rsidR="00040675">
        <w:t>he Cape of Good Hope</w:t>
      </w:r>
      <w:r w:rsidR="00C67F14">
        <w:t xml:space="preserve"> (Cape Point)</w:t>
      </w:r>
      <w:r w:rsidR="00040675">
        <w:t xml:space="preserve"> </w:t>
      </w:r>
      <w:r w:rsidR="00152B7F">
        <w:t>is one of the most</w:t>
      </w:r>
      <w:r w:rsidR="005E430E">
        <w:t xml:space="preserve"> distinguished </w:t>
      </w:r>
      <w:r w:rsidR="005B09A7">
        <w:t xml:space="preserve">capes in maritime history and was </w:t>
      </w:r>
      <w:r w:rsidR="00C67F14">
        <w:t xml:space="preserve">first </w:t>
      </w:r>
      <w:r w:rsidR="005B09A7">
        <w:t xml:space="preserve">named </w:t>
      </w:r>
      <w:r w:rsidR="00C67F14" w:rsidRPr="00C67F14">
        <w:rPr>
          <w:i/>
          <w:iCs/>
          <w:lang w:val="pt-PT"/>
        </w:rPr>
        <w:t>Cabo das tempestades</w:t>
      </w:r>
      <w:r w:rsidR="00C67F14">
        <w:rPr>
          <w:i/>
          <w:iCs/>
          <w:lang w:val="pt-PT"/>
        </w:rPr>
        <w:t xml:space="preserve"> (Cape of Storms) </w:t>
      </w:r>
      <w:r w:rsidR="00CD7074">
        <w:t xml:space="preserve">by the </w:t>
      </w:r>
      <w:r w:rsidR="00FC38B9">
        <w:t xml:space="preserve">Portuguese explorer </w:t>
      </w:r>
      <w:r w:rsidR="00C66193" w:rsidRPr="00C66193">
        <w:t>Bartolomeu Dias</w:t>
      </w:r>
      <w:r w:rsidR="00C66193">
        <w:t xml:space="preserve"> </w:t>
      </w:r>
      <w:r w:rsidR="00944739">
        <w:t>in 1488</w:t>
      </w:r>
      <w:r w:rsidR="00CD1FFB">
        <w:t xml:space="preserve"> </w:t>
      </w:r>
      <w:r w:rsidR="00CD1FFB">
        <w:fldChar w:fldCharType="begin"/>
      </w:r>
      <w:r w:rsidR="00CD1FFB">
        <w:instrText xml:space="preserve"> ADDIN ZOTERO_ITEM CSL_CITATION {"citationID":"oHa3Ju98","properties":{"formattedCitation":"(Burman, 1977)","plainCitation":"(Burman, 1977)","noteIndex":0},"citationItems":[{"id":957,"uris":["http://zotero.org/users/14070386/items/RFYI9G28"],"itemData":{"id":957,"type":"book","event-place":"Cape Town, Pretoria","ISBN":"978-0-7981-0777-8","language":"eng","number-of-pages":"181","publisher":"Human &amp; Rousseau Publ","publisher-place":"Cape Town, Pretoria","source":"K10plus ISBN","title":"The false bay story","author":[{"family":"Burman","given":"Jose"}],"issued":{"date-parts":[["1977"]]}}}],"schema":"https://github.com/citation-style-language/schema/raw/master/csl-citation.json"} </w:instrText>
      </w:r>
      <w:r w:rsidR="00CD1FFB">
        <w:fldChar w:fldCharType="separate"/>
      </w:r>
      <w:r w:rsidR="00CD1FFB" w:rsidRPr="00CD1FFB">
        <w:rPr>
          <w:rFonts w:ascii="Aptos" w:hAnsi="Aptos"/>
        </w:rPr>
        <w:t>(Burman, 1977)</w:t>
      </w:r>
      <w:r w:rsidR="00CD1FFB">
        <w:fldChar w:fldCharType="end"/>
      </w:r>
      <w:r w:rsidR="00944739">
        <w:t xml:space="preserve">. </w:t>
      </w:r>
      <w:r w:rsidR="00645670" w:rsidRPr="00645670">
        <w:t xml:space="preserve">Later, King John II of Portugal renamed it </w:t>
      </w:r>
      <w:r w:rsidR="00645670">
        <w:rPr>
          <w:i/>
          <w:iCs/>
        </w:rPr>
        <w:t>Cabo de Boa Esperanza</w:t>
      </w:r>
      <w:r w:rsidR="00645670" w:rsidRPr="00645670">
        <w:t xml:space="preserve"> </w:t>
      </w:r>
      <w:r w:rsidR="00645670">
        <w:t>“</w:t>
      </w:r>
      <w:r w:rsidR="00645670" w:rsidRPr="00645670">
        <w:t>Cape of Good Hope</w:t>
      </w:r>
      <w:r w:rsidR="00645670">
        <w:t>”</w:t>
      </w:r>
      <w:r w:rsidR="00645670" w:rsidRPr="00645670">
        <w:t xml:space="preserve"> to reflect the optimism about a new sea route to the East</w:t>
      </w:r>
      <w:r w:rsidR="00645670">
        <w:t xml:space="preserve"> </w:t>
      </w:r>
      <w:r w:rsidR="006E2EA1">
        <w:fldChar w:fldCharType="begin"/>
      </w:r>
      <w:r w:rsidR="006E2EA1">
        <w:instrText xml:space="preserve"> ADDIN ZOTERO_ITEM CSL_CITATION {"citationID":"UGU3miBF","properties":{"formattedCitation":"(Burman, 1977)","plainCitation":"(Burman, 1977)","noteIndex":0},"citationItems":[{"id":957,"uris":["http://zotero.org/users/14070386/items/RFYI9G28"],"itemData":{"id":957,"type":"book","event-place":"Cape Town, Pretoria","ISBN":"978-0-7981-0777-8","language":"eng","number-of-pages":"181","publisher":"Human &amp; Rousseau Publ","publisher-place":"Cape Town, Pretoria","source":"K10plus ISBN","title":"The false bay story","author":[{"family":"Burman","given":"Jose"}],"issued":{"date-parts":[["1977"]]}}}],"schema":"https://github.com/citation-style-language/schema/raw/master/csl-citation.json"} </w:instrText>
      </w:r>
      <w:r w:rsidR="006E2EA1">
        <w:fldChar w:fldCharType="separate"/>
      </w:r>
      <w:r w:rsidR="006E2EA1" w:rsidRPr="006E2EA1">
        <w:rPr>
          <w:rFonts w:ascii="Aptos" w:hAnsi="Aptos"/>
        </w:rPr>
        <w:t>(Burman, 1977)</w:t>
      </w:r>
      <w:r w:rsidR="006E2EA1">
        <w:fldChar w:fldCharType="end"/>
      </w:r>
      <w:r w:rsidR="00645670" w:rsidRPr="00645670">
        <w:t>.</w:t>
      </w:r>
      <w:r w:rsidR="006E2EA1">
        <w:t xml:space="preserve"> </w:t>
      </w:r>
      <w:r w:rsidR="00C7152A">
        <w:t>The establishment of a new trade route</w:t>
      </w:r>
      <w:r w:rsidR="00A5322C">
        <w:t xml:space="preserve"> caused an influx of ship traffic</w:t>
      </w:r>
      <w:r w:rsidR="000E3706">
        <w:t xml:space="preserve"> around the Point</w:t>
      </w:r>
      <w:r w:rsidR="00A605DE">
        <w:t xml:space="preserve"> </w:t>
      </w:r>
    </w:p>
    <w:p w14:paraId="48B5EB67" w14:textId="55363851" w:rsidR="006B38F7" w:rsidRDefault="00CC1BA8" w:rsidP="006B38F7">
      <w:r>
        <w:t>H</w:t>
      </w:r>
      <w:r w:rsidR="00D32618">
        <w:t xml:space="preserve">eedless sailors mistook </w:t>
      </w:r>
      <w:r>
        <w:t xml:space="preserve">Cape Hangklip for Cape Point </w:t>
      </w:r>
      <w:r w:rsidR="00DD3ADE">
        <w:t>while sailing</w:t>
      </w:r>
      <w:r>
        <w:t xml:space="preserve"> westward</w:t>
      </w:r>
      <w:r w:rsidR="00F56814">
        <w:t xml:space="preserve"> on their journey back to Europe. </w:t>
      </w:r>
      <w:r w:rsidR="00DD3ADE">
        <w:t>Th</w:t>
      </w:r>
      <w:r w:rsidR="00A252FE">
        <w:t xml:space="preserve">ese unfortunate men found themselves in the bay with no northward </w:t>
      </w:r>
      <w:r w:rsidR="007744ED">
        <w:t>thoroughfare.</w:t>
      </w:r>
      <w:r w:rsidR="00A252FE">
        <w:t xml:space="preserve"> </w:t>
      </w:r>
      <w:r w:rsidR="000005AD">
        <w:t xml:space="preserve">Following from </w:t>
      </w:r>
      <w:r w:rsidR="007744ED">
        <w:t>this,</w:t>
      </w:r>
      <w:r w:rsidR="000005AD">
        <w:t xml:space="preserve"> the second cape to the east (Cape Hangklip) was </w:t>
      </w:r>
      <w:r w:rsidR="001B076C">
        <w:t xml:space="preserve">called </w:t>
      </w:r>
      <w:r w:rsidR="001B076C" w:rsidRPr="00656FCB">
        <w:rPr>
          <w:i/>
          <w:iCs/>
        </w:rPr>
        <w:t xml:space="preserve">Cabo </w:t>
      </w:r>
      <w:r w:rsidR="00682C9D" w:rsidRPr="00656FCB">
        <w:rPr>
          <w:i/>
          <w:iCs/>
        </w:rPr>
        <w:t>Falso</w:t>
      </w:r>
      <w:r w:rsidR="00682C9D">
        <w:t xml:space="preserve"> (the false cape). </w:t>
      </w:r>
      <w:r w:rsidR="007A455F">
        <w:t xml:space="preserve">Hence the </w:t>
      </w:r>
      <w:r w:rsidR="003329D8">
        <w:t xml:space="preserve">bay was known as </w:t>
      </w:r>
      <w:r w:rsidR="003329D8" w:rsidRPr="00656FCB">
        <w:rPr>
          <w:i/>
          <w:iCs/>
        </w:rPr>
        <w:t xml:space="preserve">Golfo de </w:t>
      </w:r>
      <w:r w:rsidR="007744ED">
        <w:rPr>
          <w:i/>
          <w:iCs/>
        </w:rPr>
        <w:t>Falso,</w:t>
      </w:r>
      <w:r w:rsidR="003329D8">
        <w:t xml:space="preserve"> and </w:t>
      </w:r>
      <w:r w:rsidR="00010951">
        <w:t xml:space="preserve">the first description of the bay was given by Antonio de Saldanha </w:t>
      </w:r>
      <w:r w:rsidR="00AD230C">
        <w:t xml:space="preserve">in 1503, </w:t>
      </w:r>
      <w:r w:rsidR="007744ED">
        <w:t>after</w:t>
      </w:r>
      <w:r w:rsidR="00AD230C">
        <w:t xml:space="preserve"> which it appeared on world maps</w:t>
      </w:r>
      <w:r w:rsidR="00A92861">
        <w:t xml:space="preserve"> </w:t>
      </w:r>
      <w:r w:rsidR="00CD1FFB">
        <w:fldChar w:fldCharType="begin"/>
      </w:r>
      <w:r w:rsidR="00CD1FFB">
        <w:instrText xml:space="preserve"> ADDIN ZOTERO_ITEM CSL_CITATION {"citationID":"vUaHdzKG","properties":{"formattedCitation":"(Burman, 1977)","plainCitation":"(Burman, 1977)","noteIndex":0},"citationItems":[{"id":957,"uris":["http://zotero.org/users/14070386/items/RFYI9G28"],"itemData":{"id":957,"type":"book","event-place":"Cape Town, Pretoria","ISBN":"978-0-7981-0777-8","language":"eng","number-of-pages":"181","publisher":"Human &amp; Rousseau Publ","publisher-place":"Cape Town, Pretoria","source":"K10plus ISBN","title":"The false bay story","author":[{"family":"Burman","given":"Jose"}],"issued":{"date-parts":[["1977"]]}}}],"schema":"https://github.com/citation-style-language/schema/raw/master/csl-citation.json"} </w:instrText>
      </w:r>
      <w:r w:rsidR="00CD1FFB">
        <w:fldChar w:fldCharType="separate"/>
      </w:r>
      <w:r w:rsidR="00CD1FFB" w:rsidRPr="00CD1FFB">
        <w:rPr>
          <w:rFonts w:ascii="Aptos" w:hAnsi="Aptos"/>
        </w:rPr>
        <w:t>(Burman, 1977)</w:t>
      </w:r>
      <w:r w:rsidR="00CD1FFB">
        <w:fldChar w:fldCharType="end"/>
      </w:r>
      <w:r w:rsidR="00AD230C">
        <w:t xml:space="preserve">. </w:t>
      </w:r>
    </w:p>
    <w:p w14:paraId="68AE2D41" w14:textId="4DB3541A" w:rsidR="00E27BDC" w:rsidRPr="00462529" w:rsidRDefault="00827BD9" w:rsidP="006B38F7">
      <w:r>
        <w:t xml:space="preserve">The history of False Bay </w:t>
      </w:r>
      <w:r w:rsidR="000675B7">
        <w:t xml:space="preserve">is far too long to attempt to </w:t>
      </w:r>
      <w:r w:rsidR="007744ED">
        <w:t>summarise</w:t>
      </w:r>
      <w:r w:rsidR="000675B7">
        <w:t xml:space="preserve"> here.</w:t>
      </w:r>
      <w:r w:rsidR="00436248">
        <w:t xml:space="preserve"> Shell middens near</w:t>
      </w:r>
      <w:r w:rsidR="0026415C">
        <w:t xml:space="preserve"> the northwestern shores </w:t>
      </w:r>
      <w:r w:rsidR="007744ED">
        <w:t>bear</w:t>
      </w:r>
      <w:r w:rsidR="0026415C">
        <w:t xml:space="preserve"> </w:t>
      </w:r>
      <w:r w:rsidR="007414E0">
        <w:t xml:space="preserve">evidence that </w:t>
      </w:r>
      <w:r w:rsidR="00416A74">
        <w:t xml:space="preserve">Khoisan hunter-gatherers have exploited the bay for over 10 000 years’ </w:t>
      </w:r>
      <w:r w:rsidR="00416A74">
        <w:fldChar w:fldCharType="begin"/>
      </w:r>
      <w:r w:rsidR="00416A74">
        <w:instrText xml:space="preserve"> ADDIN ZOTERO_ITEM CSL_CITATION {"citationID":"saeq7Mci","properties":{"formattedCitation":"(Goodwin and Peers, 1953)","plainCitation":"(Goodwin and Peers, 1953)","noteIndex":0},"citationItems":[{"id":959,"uris":["http://zotero.org/users/14070386/items/JRQEX6ME"],"itemData":{"id":959,"type":"article-journal","container-title":"The South African Archaeological Bulletin","DOI":"10.2307/3887014","ISSN":"00381969","issue":"31","journalAbbreviation":"The South African Archaeological Bulletin","page":"59","source":"DOI.org (Crossref)","title":"Two Caves at Kalk Bay, Cape Peninsula","volume":"8","author":[{"family":"Goodwin","given":"A. J. H."},{"family":"Peers","given":"B."}],"issued":{"date-parts":[["1953",9]]}}}],"schema":"https://github.com/citation-style-language/schema/raw/master/csl-citation.json"} </w:instrText>
      </w:r>
      <w:r w:rsidR="00416A74">
        <w:fldChar w:fldCharType="separate"/>
      </w:r>
      <w:r w:rsidR="00416A74" w:rsidRPr="00416A74">
        <w:rPr>
          <w:rFonts w:ascii="Aptos" w:hAnsi="Aptos"/>
        </w:rPr>
        <w:t>(Goodwin and Peers, 1953)</w:t>
      </w:r>
      <w:r w:rsidR="00416A74">
        <w:fldChar w:fldCharType="end"/>
      </w:r>
      <w:r w:rsidR="00416A74">
        <w:t>.</w:t>
      </w:r>
      <w:r w:rsidR="000675B7">
        <w:t xml:space="preserve"> The first </w:t>
      </w:r>
      <w:r w:rsidR="006D2EE0">
        <w:t xml:space="preserve">maritime </w:t>
      </w:r>
      <w:r w:rsidR="006F61A9">
        <w:t xml:space="preserve">campaign to </w:t>
      </w:r>
      <w:r w:rsidR="003B4CCA">
        <w:t>chart False Bay</w:t>
      </w:r>
      <w:r w:rsidR="00656FCB">
        <w:t xml:space="preserve"> was attempted </w:t>
      </w:r>
      <w:r w:rsidR="00EE3B65">
        <w:t xml:space="preserve">in 1672 </w:t>
      </w:r>
      <w:r w:rsidR="00656FCB">
        <w:t xml:space="preserve">by the crew of </w:t>
      </w:r>
      <w:r w:rsidR="00EE3B65">
        <w:t xml:space="preserve">a Dutch </w:t>
      </w:r>
      <w:r w:rsidR="007744ED">
        <w:t>warship,</w:t>
      </w:r>
      <w:r w:rsidR="00656FCB">
        <w:t xml:space="preserve"> </w:t>
      </w:r>
      <w:r w:rsidR="00656FCB" w:rsidRPr="00462529">
        <w:rPr>
          <w:i/>
          <w:iCs/>
        </w:rPr>
        <w:t>Goudvinck</w:t>
      </w:r>
      <w:r w:rsidR="00462529">
        <w:rPr>
          <w:i/>
          <w:iCs/>
        </w:rPr>
        <w:t xml:space="preserve"> </w:t>
      </w:r>
      <w:r w:rsidR="00407C65">
        <w:fldChar w:fldCharType="begin"/>
      </w:r>
      <w:r w:rsidR="00407C65">
        <w:instrText xml:space="preserve"> ADDIN ZOTERO_ITEM CSL_CITATION {"citationID":"vcC7l3XY","properties":{"formattedCitation":"(Gr\\uc0\\u252{}ndlingh and Largier, 1988)","plainCitation":"(Gründlingh and Largier, 1988)","noteIndex":0},"citationItems":[{"id":741,"uris":["http://zotero.org/users/14070386/items/7X992TYK"],"itemData":{"id":741,"type":"article-journal","abstract":"Valsbaai is die grootste baai in Suidelike Afrika en grens aan ’n belangrike metropolitaanse gebied. Die baai moet daarom in ’n verskeidenheid ontspannings-, nywerheids-, vissery- en ander behoeftes voorsien. Die oorsig skets kortliks die aanvanklike verkenning van die baai en is verder toegespits op meer resente fisies-oseanografiese navorsing in die baai. ’n Konseptuele meetprogram word voorgestel am sommige leemtes in die huidige kennis aan te vul.","container-title":"Suid-Afrikaanse Tydskrif vir Natuurwetenskap en Tegnologie","DOI":"10.4102/satnt.v7i3.914","ISSN":"2222-4173","issue":"3","language":"af","license":"Copyright (c) 1988 M. L. Gründlingh, J. L. Largier","note":"number: 3","page":"133-143","source":"journals.satnt.aosis.co.za","title":"Physical oceanography in False Bay: A review","title-short":"Physical oceanography in False Bay","volume":"7","author":[{"family":"Gründlingh","given":"M. L."},{"family":"Largier","given":"J. L."}],"issued":{"date-parts":[["1988",3,17]]}}}],"schema":"https://github.com/citation-style-language/schema/raw/master/csl-citation.json"} </w:instrText>
      </w:r>
      <w:r w:rsidR="00407C65">
        <w:fldChar w:fldCharType="separate"/>
      </w:r>
      <w:r w:rsidR="00407C65" w:rsidRPr="00407C65">
        <w:rPr>
          <w:rFonts w:ascii="Aptos" w:hAnsi="Aptos" w:cs="Times New Roman"/>
        </w:rPr>
        <w:t>(Gründlingh and Largier, 1988)</w:t>
      </w:r>
      <w:r w:rsidR="00407C65">
        <w:fldChar w:fldCharType="end"/>
      </w:r>
      <w:r w:rsidR="00EE3B65">
        <w:t xml:space="preserve">. This was </w:t>
      </w:r>
      <w:r w:rsidR="007744ED">
        <w:t>unsuccessful,</w:t>
      </w:r>
      <w:r w:rsidR="00407C65">
        <w:t xml:space="preserve"> as the ship was </w:t>
      </w:r>
      <w:r w:rsidR="00252C84">
        <w:t xml:space="preserve">called to wage war with England and France. </w:t>
      </w:r>
      <w:r w:rsidR="00D02F10">
        <w:t>Simon van der Stel, the first governor of the former Dutch Cape Colony</w:t>
      </w:r>
      <w:r w:rsidR="000F26B3">
        <w:t xml:space="preserve">, recorded the depth </w:t>
      </w:r>
      <w:r w:rsidR="00462529">
        <w:t xml:space="preserve">measurements of False Bay onboard </w:t>
      </w:r>
      <w:r w:rsidR="00462529">
        <w:rPr>
          <w:i/>
          <w:iCs/>
        </w:rPr>
        <w:t>De Noord</w:t>
      </w:r>
      <w:r w:rsidR="00462529">
        <w:t xml:space="preserve"> in </w:t>
      </w:r>
      <w:r w:rsidR="00BD6441">
        <w:t>1687</w:t>
      </w:r>
      <w:r w:rsidR="00226A3A">
        <w:t xml:space="preserve"> </w:t>
      </w:r>
      <w:r w:rsidR="00226A3A">
        <w:fldChar w:fldCharType="begin"/>
      </w:r>
      <w:r w:rsidR="00226A3A">
        <w:instrText xml:space="preserve"> ADDIN ZOTERO_ITEM CSL_CITATION {"citationID":"4kkI4nEr","properties":{"formattedCitation":"(Gr\\uc0\\u252{}ndlingh and Largier, 1988)","plainCitation":"(Gründlingh and Largier, 1988)","noteIndex":0},"citationItems":[{"id":741,"uris":["http://zotero.org/users/14070386/items/7X992TYK"],"itemData":{"id":741,"type":"article-journal","abstract":"Valsbaai is die grootste baai in Suidelike Afrika en grens aan ’n belangrike metropolitaanse gebied. Die baai moet daarom in ’n verskeidenheid ontspannings-, nywerheids-, vissery- en ander behoeftes voorsien. Die oorsig skets kortliks die aanvanklike verkenning van die baai en is verder toegespits op meer resente fisies-oseanografiese navorsing in die baai. ’n Konseptuele meetprogram word voorgestel am sommige leemtes in die huidige kennis aan te vul.","container-title":"Suid-Afrikaanse Tydskrif vir Natuurwetenskap en Tegnologie","DOI":"10.4102/satnt.v7i3.914","ISSN":"2222-4173","issue":"3","language":"af","license":"Copyright (c) 1988 M. L. Gründlingh, J. L. Largier","note":"number: 3","page":"133-143","source":"journals.satnt.aosis.co.za","title":"Physical oceanography in False Bay: A review","title-short":"Physical oceanography in False Bay","volume":"7","author":[{"family":"Gründlingh","given":"M. L."},{"family":"Largier","given":"J. L."}],"issued":{"date-parts":[["1988",3,17]]}}}],"schema":"https://github.com/citation-style-language/schema/raw/master/csl-citation.json"} </w:instrText>
      </w:r>
      <w:r w:rsidR="00226A3A">
        <w:fldChar w:fldCharType="separate"/>
      </w:r>
      <w:r w:rsidR="00226A3A" w:rsidRPr="00226A3A">
        <w:rPr>
          <w:rFonts w:ascii="Aptos" w:hAnsi="Aptos" w:cs="Times New Roman"/>
        </w:rPr>
        <w:t>(</w:t>
      </w:r>
      <w:bookmarkStart w:id="1" w:name="_Hlk206664544"/>
      <w:r w:rsidR="00226A3A" w:rsidRPr="00226A3A">
        <w:rPr>
          <w:rFonts w:ascii="Aptos" w:hAnsi="Aptos" w:cs="Times New Roman"/>
        </w:rPr>
        <w:t>Gründlingh and Largier, 1988</w:t>
      </w:r>
      <w:bookmarkEnd w:id="1"/>
      <w:r w:rsidR="00226A3A" w:rsidRPr="00226A3A">
        <w:rPr>
          <w:rFonts w:ascii="Aptos" w:hAnsi="Aptos" w:cs="Times New Roman"/>
        </w:rPr>
        <w:t>)</w:t>
      </w:r>
      <w:r w:rsidR="00226A3A">
        <w:fldChar w:fldCharType="end"/>
      </w:r>
      <w:r w:rsidR="00226A3A">
        <w:t>. The rough chart by the govern</w:t>
      </w:r>
      <w:r w:rsidR="00E27BDC">
        <w:t>or is included (Fig. 1).</w:t>
      </w:r>
    </w:p>
    <w:p w14:paraId="5E6752D5" w14:textId="6B17CC4B" w:rsidR="00A11923" w:rsidRPr="00A11923" w:rsidRDefault="001F5F67" w:rsidP="00A11923">
      <w:pPr>
        <w:pStyle w:val="Heading1"/>
      </w:pPr>
      <w:bookmarkStart w:id="2" w:name="_Toc206743051"/>
      <w:r w:rsidRPr="0005502D">
        <w:t>Surrounding Waters – Regional influences</w:t>
      </w:r>
      <w:bookmarkEnd w:id="2"/>
    </w:p>
    <w:p w14:paraId="28EF3973" w14:textId="19F012B1" w:rsidR="00F23AF2" w:rsidRDefault="000E45AC" w:rsidP="0019423F">
      <w:r>
        <w:t>Cape Point, and by extension F</w:t>
      </w:r>
      <w:r w:rsidR="00B8372B">
        <w:t xml:space="preserve">alse Bay, forms the western extremity of the Western Agulhas Bank (WAB) </w:t>
      </w:r>
      <w:r w:rsidR="00B8372B">
        <w:fldChar w:fldCharType="begin"/>
      </w:r>
      <w:r w:rsidR="00B8372B">
        <w:instrText xml:space="preserve"> ADDIN ZOTERO_ITEM CSL_CITATION {"citationID":"zmQfxMEF","properties":{"formattedCitation":"(Isaac, 1937; Largier et al., 1992)","plainCitation":"(Isaac, 1937; Largier et al., 1992)","noteIndex":0},"citationItems":[{"id":541,"uris":["http://zotero.org/users/14070386/items/ISAZIIXI"],"itemData":{"id":541,"type":"article-journal","container-title":"Geographical Review","DOI":"10.2307/209863","ISSN":"0016-7428","issue":"4","note":"publisher: [American Geographical Society, Wiley]","page":"651-664","source":"JSTOR","title":"South African Coastal Waters in Relation to Ocean Currents","volume":"27","author":[{"family":"Isaac","given":"William Edwyn"}],"issued":{"date-parts":[["1937"]]}}},{"id":569,"uris":["http://zotero.org/users/14070386/items/W6L6HPAF"],"itemData":{"id":569,"type":"article-journal","abstract":"Studies of the physical oceanography of the western Agulhas Bank are reviewed, pointing out the unique position of this shelf region between the eastern boundary Benguela system and the western boundary Agulhas system. New observations from moorings off Quoin Point during summer 1986/87 permit a fuller description of the dynamics of circulation and stratification and the identification of three subregions. The inner shelf is dominated by wind-forcing, as in eastern boundary upwelling systems, whereas the outer shelf is dominated by oceanic forcing, as over western boundary shelves. The mid-shelf is characterized by strong stratification separating near-surface oceanic water from near-bottom upwelling Central Water. A lack of correlation between currents and temperatures in these three subregions of the western Agulhas Bank suggests that they function independently. This synthesis of the physical oceanography, which includes discussion of the hydrodynamic coupling of the western Agulhas Bank with shelf regions to the east and west, leads to a discussion of the importance of circulation and stratification to the anchovy-related ecology of the region. This centres on the availability of food and transport for spawning anchovy Engraulis capensis on the western Agulhas Bank.","container-title":"South African Journal of Marine Science","DOI":"10.2989/02577619209504709","ISSN":"0257-7615","issue":"1","note":"publisher: Taylor &amp; Francis\n_eprint: https://doi.org/10.2989/02577619209504709","page":"319-339","source":"Taylor and Francis+NEJM","title":"The western Agulhas Bank: circulation, stratification and ecology","title-short":"The western Agulhas Bank","volume":"12","author":[{"family":"Largier","given":"J. L."},{"family":"Chapman","given":"P."},{"family":"Peterson","given":"W. T."},{"family":"Swart","given":"V. P."}],"issued":{"date-parts":[["1992",6,1]]}}}],"schema":"https://github.com/citation-style-language/schema/raw/master/csl-citation.json"} </w:instrText>
      </w:r>
      <w:r w:rsidR="00B8372B">
        <w:fldChar w:fldCharType="separate"/>
      </w:r>
      <w:r w:rsidR="00B8372B" w:rsidRPr="00B8372B">
        <w:rPr>
          <w:rFonts w:ascii="Aptos" w:hAnsi="Aptos"/>
        </w:rPr>
        <w:t>(Isaac, 1937; Largier et al., 1992)</w:t>
      </w:r>
      <w:r w:rsidR="00B8372B">
        <w:fldChar w:fldCharType="end"/>
      </w:r>
      <w:r w:rsidR="004E219B">
        <w:t xml:space="preserve">. </w:t>
      </w:r>
      <w:r w:rsidR="004E178A">
        <w:t xml:space="preserve">The WAB is a transitional shelf </w:t>
      </w:r>
      <w:r w:rsidR="00391E51">
        <w:t xml:space="preserve">region </w:t>
      </w:r>
      <w:r w:rsidR="008442B1">
        <w:t xml:space="preserve">which </w:t>
      </w:r>
      <w:r w:rsidR="00391E51">
        <w:t xml:space="preserve">has been divided into three subregions </w:t>
      </w:r>
      <w:r w:rsidR="009A300A">
        <w:t>by Largier et al. (1992), namely</w:t>
      </w:r>
      <w:r w:rsidR="007744ED">
        <w:t xml:space="preserve"> the</w:t>
      </w:r>
      <w:r w:rsidR="009A300A">
        <w:t xml:space="preserve"> coastal region</w:t>
      </w:r>
      <w:r w:rsidR="00F415FB">
        <w:t xml:space="preserve">, </w:t>
      </w:r>
      <w:r w:rsidR="00464B63">
        <w:t>the mid-shelf</w:t>
      </w:r>
      <w:r w:rsidR="00F415FB">
        <w:t xml:space="preserve"> region</w:t>
      </w:r>
      <w:r w:rsidR="00464B63">
        <w:t>,</w:t>
      </w:r>
      <w:r w:rsidR="00C81132">
        <w:t xml:space="preserve"> and the shelf-edge region. </w:t>
      </w:r>
      <w:r w:rsidR="00CE7547">
        <w:t>The lack of correlation between currents and temperature</w:t>
      </w:r>
      <w:r w:rsidR="002F297F">
        <w:t>s</w:t>
      </w:r>
      <w:r w:rsidR="00427C43">
        <w:t xml:space="preserve">, </w:t>
      </w:r>
      <w:r w:rsidR="0097049A">
        <w:t>found during the Western Agulhas</w:t>
      </w:r>
      <w:r w:rsidR="00427C43">
        <w:t xml:space="preserve"> Shelf Processes (WASP) experiments,</w:t>
      </w:r>
      <w:r w:rsidR="002F297F">
        <w:t xml:space="preserve"> in these subregions </w:t>
      </w:r>
      <w:r w:rsidR="00464B63">
        <w:t>suggests</w:t>
      </w:r>
      <w:r w:rsidR="002F297F">
        <w:t xml:space="preserve"> that they function somewhat independently</w:t>
      </w:r>
      <w:r w:rsidR="00427C43">
        <w:t xml:space="preserve"> </w:t>
      </w:r>
      <w:r w:rsidR="00427C43">
        <w:fldChar w:fldCharType="begin"/>
      </w:r>
      <w:r w:rsidR="00427C43">
        <w:instrText xml:space="preserve"> ADDIN ZOTERO_ITEM CSL_CITATION {"citationID":"xPtPShZe","properties":{"formattedCitation":"(Largier et al., 1992)","plainCitation":"(Largier et al., 1992)","noteIndex":0},"citationItems":[{"id":569,"uris":["http://zotero.org/users/14070386/items/W6L6HPAF"],"itemData":{"id":569,"type":"article-journal","abstract":"Studies of the physical oceanography of the western Agulhas Bank are reviewed, pointing out the unique position of this shelf region between the eastern boundary Benguela system and the western boundary Agulhas system. New observations from moorings off Quoin Point during summer 1986/87 permit a fuller description of the dynamics of circulation and stratification and the identification of three subregions. The inner shelf is dominated by wind-forcing, as in eastern boundary upwelling systems, whereas the outer shelf is dominated by oceanic forcing, as over western boundary shelves. The mid-shelf is characterized by strong stratification separating near-surface oceanic water from near-bottom upwelling Central Water. A lack of correlation between currents and temperatures in these three subregions of the western Agulhas Bank suggests that they function independently. This synthesis of the physical oceanography, which includes discussion of the hydrodynamic coupling of the western Agulhas Bank with shelf regions to the east and west, leads to a discussion of the importance of circulation and stratification to the anchovy-related ecology of the region. This centres on the availability of food and transport for spawning anchovy Engraulis capensis on the western Agulhas Bank.","container-title":"South African Journal of Marine Science","DOI":"10.2989/02577619209504709","ISSN":"0257-7615","issue":"1","note":"publisher: Taylor &amp; Francis\n_eprint: https://doi.org/10.2989/02577619209504709","page":"319-339","source":"Taylor and Francis+NEJM","title":"The western Agulhas Bank: circulation, stratification and ecology","title-short":"The western Agulhas Bank","volume":"12","author":[{"family":"Largier","given":"J. L."},{"family":"Chapman","given":"P."},{"family":"Peterson","given":"W. T."},{"family":"Swart","given":"V. P."}],"issued":{"date-parts":[["1992",6,1]]}}}],"schema":"https://github.com/citation-style-language/schema/raw/master/csl-citation.json"} </w:instrText>
      </w:r>
      <w:r w:rsidR="00427C43">
        <w:fldChar w:fldCharType="separate"/>
      </w:r>
      <w:r w:rsidR="00427C43" w:rsidRPr="00427C43">
        <w:rPr>
          <w:rFonts w:ascii="Aptos" w:hAnsi="Aptos"/>
        </w:rPr>
        <w:t>(Largier et al., 1992)</w:t>
      </w:r>
      <w:r w:rsidR="00427C43">
        <w:fldChar w:fldCharType="end"/>
      </w:r>
      <w:r w:rsidR="00427C43">
        <w:t xml:space="preserve">. </w:t>
      </w:r>
    </w:p>
    <w:p w14:paraId="2FD28AD4" w14:textId="776894A9" w:rsidR="00ED69AB" w:rsidRDefault="0059246D" w:rsidP="0019423F">
      <w:r>
        <w:t xml:space="preserve">The shelf narrows dramatically toward Cape </w:t>
      </w:r>
      <w:r w:rsidR="00464B63">
        <w:t>Point,</w:t>
      </w:r>
      <w:r>
        <w:t xml:space="preserve"> </w:t>
      </w:r>
      <w:r w:rsidR="008507FC">
        <w:t xml:space="preserve">and the </w:t>
      </w:r>
      <w:r w:rsidR="001E70AB">
        <w:t>coastal and shelf-edge frontal systems merge</w:t>
      </w:r>
      <w:r w:rsidR="00E1210F">
        <w:t xml:space="preserve"> </w:t>
      </w:r>
      <w:r w:rsidR="005F2D8F">
        <w:t>and are observed as a</w:t>
      </w:r>
      <w:r w:rsidR="00FD7394">
        <w:t xml:space="preserve">n intense front </w:t>
      </w:r>
      <w:r w:rsidR="00FF5012">
        <w:t>and jet</w:t>
      </w:r>
      <w:r w:rsidR="00BE2EE2">
        <w:t xml:space="preserve"> named the Good</w:t>
      </w:r>
      <w:r w:rsidR="005B0CAC">
        <w:t xml:space="preserve"> H</w:t>
      </w:r>
      <w:r w:rsidR="00BE2EE2">
        <w:t>ope</w:t>
      </w:r>
      <w:r w:rsidR="005B0CAC">
        <w:t xml:space="preserve"> Jet</w:t>
      </w:r>
      <w:r w:rsidR="00FF5012">
        <w:t xml:space="preserve"> </w:t>
      </w:r>
      <w:r w:rsidR="00E1210F">
        <w:fldChar w:fldCharType="begin"/>
      </w:r>
      <w:r w:rsidR="00C8290A">
        <w:instrText xml:space="preserve"> ADDIN ZOTERO_ITEM CSL_CITATION {"citationID":"zWY7BTOK","properties":{"formattedCitation":"(Bang and Andrews, 1974)","plainCitation":"(Bang and Andrews, 1974)","noteIndex":0},"citationItems":[{"id":962,"uris":["http://zotero.org/users/14070386/items/49DWZJZH"],"itemData":{"id":962,"type":"article-journal","container-title":"Journal of Marine Research","issue":"3","source":"COinS","title":"Direct current measurements of a shelf-edge frontal jet in the southern Benguela system","URL":"https://elischolar.library.yale.edu/journal_of_marine_research/1299","volume":"32","author":[{"family":"Bang","given":"N."},{"family":"Andrews","given":"W."}],"issued":{"date-parts":[["1974",1,1]]}}}],"schema":"https://github.com/citation-style-language/schema/raw/master/csl-citation.json"} </w:instrText>
      </w:r>
      <w:r w:rsidR="00E1210F">
        <w:fldChar w:fldCharType="separate"/>
      </w:r>
      <w:r w:rsidR="00C8290A" w:rsidRPr="00C8290A">
        <w:rPr>
          <w:rFonts w:ascii="Aptos" w:hAnsi="Aptos"/>
        </w:rPr>
        <w:t>(Bang and Andrews, 1974)</w:t>
      </w:r>
      <w:r w:rsidR="00E1210F">
        <w:fldChar w:fldCharType="end"/>
      </w:r>
      <w:r w:rsidR="00E1210F">
        <w:t xml:space="preserve">. </w:t>
      </w:r>
      <w:r w:rsidR="00B713EE">
        <w:t xml:space="preserve">A set </w:t>
      </w:r>
      <w:r w:rsidR="008C0C48">
        <w:t xml:space="preserve">of boundary conditions must operate </w:t>
      </w:r>
      <w:r w:rsidR="004236D8">
        <w:t xml:space="preserve">near the mouth of the bay, especially near Cape Point </w:t>
      </w:r>
      <w:r w:rsidR="004236D8">
        <w:fldChar w:fldCharType="begin"/>
      </w:r>
      <w:r w:rsidR="004236D8">
        <w:instrText xml:space="preserve"> ADDIN ZOTERO_ITEM CSL_CITATION {"citationID":"MAXXKAbD","properties":{"formattedCitation":"(Largier et al., 1992)","plainCitation":"(Largier et al., 1992)","noteIndex":0},"citationItems":[{"id":569,"uris":["http://zotero.org/users/14070386/items/W6L6HPAF"],"itemData":{"id":569,"type":"article-journal","abstract":"Studies of the physical oceanography of the western Agulhas Bank are reviewed, pointing out the unique position of this shelf region between the eastern boundary Benguela system and the western boundary Agulhas system. New observations from moorings off Quoin Point during summer 1986/87 permit a fuller description of the dynamics of circulation and stratification and the identification of three subregions. The inner shelf is dominated by wind-forcing, as in eastern boundary upwelling systems, whereas the outer shelf is dominated by oceanic forcing, as over western boundary shelves. The mid-shelf is characterized by strong stratification separating near-surface oceanic water from near-bottom upwelling Central Water. A lack of correlation between currents and temperatures in these three subregions of the western Agulhas Bank suggests that they function independently. This synthesis of the physical oceanography, which includes discussion of the hydrodynamic coupling of the western Agulhas Bank with shelf regions to the east and west, leads to a discussion of the importance of circulation and stratification to the anchovy-related ecology of the region. This centres on the availability of food and transport for spawning anchovy Engraulis capensis on the western Agulhas Bank.","container-title":"South African Journal of Marine Science","DOI":"10.2989/02577619209504709","ISSN":"0257-7615","issue":"1","note":"publisher: Taylor &amp; Francis\n_eprint: https://doi.org/10.2989/02577619209504709","page":"319-339","source":"Taylor and Francis+NEJM","title":"The western Agulhas Bank: circulation, stratification and ecology","title-short":"The western Agulhas Bank","volume":"12","author":[{"family":"Largier","given":"J. L."},{"family":"Chapman","given":"P."},{"family":"Peterson","given":"W. T."},{"family":"Swart","given":"V. P."}],"issued":{"date-parts":[["1992",6,1]]}}}],"schema":"https://github.com/citation-style-language/schema/raw/master/csl-citation.json"} </w:instrText>
      </w:r>
      <w:r w:rsidR="004236D8">
        <w:fldChar w:fldCharType="separate"/>
      </w:r>
      <w:r w:rsidR="004236D8" w:rsidRPr="004236D8">
        <w:rPr>
          <w:rFonts w:ascii="Aptos" w:hAnsi="Aptos"/>
        </w:rPr>
        <w:t>(Largier et al., 1992)</w:t>
      </w:r>
      <w:r w:rsidR="004236D8">
        <w:fldChar w:fldCharType="end"/>
      </w:r>
      <w:r w:rsidR="004236D8">
        <w:t xml:space="preserve">. </w:t>
      </w:r>
      <w:r w:rsidR="00280EBA">
        <w:t xml:space="preserve">At its </w:t>
      </w:r>
      <w:r w:rsidR="00801C2B">
        <w:t>mouth,</w:t>
      </w:r>
      <w:r w:rsidR="00280EBA">
        <w:t xml:space="preserve"> the bay is exposed to the </w:t>
      </w:r>
      <w:r w:rsidR="004236D8">
        <w:t>open ocean and WAB</w:t>
      </w:r>
      <w:r w:rsidR="00801C2B">
        <w:t xml:space="preserve"> </w:t>
      </w:r>
      <w:r w:rsidR="00EA77CF">
        <w:t xml:space="preserve">processes, which will </w:t>
      </w:r>
      <w:r w:rsidR="00ED69AB">
        <w:t xml:space="preserve">be combined with the effect of the local wind to </w:t>
      </w:r>
      <w:r w:rsidR="00EA77CF">
        <w:t xml:space="preserve">force the circulation in False Bay </w:t>
      </w:r>
      <w:r w:rsidR="00ED69AB">
        <w:fldChar w:fldCharType="begin"/>
      </w:r>
      <w:r w:rsidR="00ED69AB">
        <w:instrText xml:space="preserve"> ADDIN ZOTERO_ITEM CSL_CITATION {"citationID":"xeGCT4P1","properties":{"formattedCitation":"(Wainman et al., 1987)","plainCitation":"(Wainman et al., 1987)","noteIndex":0},"citationItems":[{"id":516,"uris":["http://zotero.org/users/14070386/items/5M8FDETE"],"itemData":{"id":516,"type":"article-journal","abstract":"Four current-meter moorings placed in False Bay between February and May 1985 revealed a tendency towards cyclonic motion, but with poleward flow along the western boundary. Data from six anemometers situated around the Bay showed periodic acceleration of northward air flow associated with south-easterly wind events during ridging of the South Atlantic high pressure cell round the continent. A clear pattern of cooling and warming of water at the current-meter sites was observed, corresponding to the acceleration and decay phases of south-easterly wind over periods of a few days. There was a suggestion of subsidence of warm water along the western boundary when the wind relaxed.","container-title":"South African Journal of Marine Science","DOI":"10.2989/025776187784522423","ISSN":"0257-7615","issue":"1","note":"publisher: Taylor &amp; Francis\n_eprint: https://doi.org/10.2989/025776187784522423","page":"337-346","source":"Taylor and Francis+NEJM","title":"Winds and subsurface currents in the False Bay region, South Africa","volume":"5","author":[{"family":"Wainman","given":"C. K."},{"family":"Polito","given":"A."},{"family":"Nelson","given":"G."}],"issued":{"date-parts":[["1987",6,1]]}}}],"schema":"https://github.com/citation-style-language/schema/raw/master/csl-citation.json"} </w:instrText>
      </w:r>
      <w:r w:rsidR="00ED69AB">
        <w:fldChar w:fldCharType="separate"/>
      </w:r>
      <w:r w:rsidR="00ED69AB" w:rsidRPr="00ED69AB">
        <w:rPr>
          <w:rFonts w:ascii="Aptos" w:hAnsi="Aptos"/>
        </w:rPr>
        <w:t>(Wainman et al., 1987)</w:t>
      </w:r>
      <w:r w:rsidR="00ED69AB">
        <w:fldChar w:fldCharType="end"/>
      </w:r>
    </w:p>
    <w:p w14:paraId="3D5922C7" w14:textId="4697277C" w:rsidR="00416A74" w:rsidRDefault="001B5D06" w:rsidP="0019423F">
      <w:r>
        <w:lastRenderedPageBreak/>
        <w:t>Conditions in False Bay</w:t>
      </w:r>
      <w:r w:rsidR="006D698A">
        <w:t xml:space="preserve"> </w:t>
      </w:r>
      <w:r w:rsidR="00293DB0">
        <w:t>vary from</w:t>
      </w:r>
      <w:r w:rsidR="00097573">
        <w:t xml:space="preserve"> </w:t>
      </w:r>
      <w:r w:rsidR="0097762D">
        <w:t xml:space="preserve">wind-driven upwelling typical of the southwest coast </w:t>
      </w:r>
      <w:r w:rsidR="00E23E5B">
        <w:t xml:space="preserve">to warm water intrusions from the Agulhas Current </w:t>
      </w:r>
      <w:r w:rsidR="00AD54D3">
        <w:t xml:space="preserve">off the Agulhas Bank to the southeast </w:t>
      </w:r>
      <w:r w:rsidR="00057B3A">
        <w:fldChar w:fldCharType="begin"/>
      </w:r>
      <w:r w:rsidR="00057B3A">
        <w:instrText xml:space="preserve"> ADDIN ZOTERO_ITEM CSL_CITATION {"citationID":"7eDrAPte","properties":{"formattedCitation":"(Isaac, 1937; Largier et al., 1992; Pfaff et al., 2019)","plainCitation":"(Isaac, 1937; Largier et al., 1992; Pfaff et al., 2019)","noteIndex":0},"citationItems":[{"id":541,"uris":["http://zotero.org/users/14070386/items/ISAZIIXI"],"itemData":{"id":541,"type":"article-journal","container-title":"Geographical Review","DOI":"10.2307/209863","ISSN":"0016-7428","issue":"4","note":"publisher: [American Geographical Society, Wiley]","page":"651-664","source":"JSTOR","title":"South African Coastal Waters in Relation to Ocean Currents","volume":"27","author":[{"family":"Isaac","given":"William Edwyn"}],"issued":{"date-parts":[["1937"]]}}},{"id":569,"uris":["http://zotero.org/users/14070386/items/W6L6HPAF"],"itemData":{"id":569,"type":"article-journal","abstract":"Studies of the physical oceanography of the western Agulhas Bank are reviewed, pointing out the unique position of this shelf region between the eastern boundary Benguela system and the western boundary Agulhas system. New observations from moorings off Quoin Point during summer 1986/87 permit a fuller description of the dynamics of circulation and stratification and the identification of three subregions. The inner shelf is dominated by wind-forcing, as in eastern boundary upwelling systems, whereas the outer shelf is dominated by oceanic forcing, as over western boundary shelves. The mid-shelf is characterized by strong stratification separating near-surface oceanic water from near-bottom upwelling Central Water. A lack of correlation between currents and temperatures in these three subregions of the western Agulhas Bank suggests that they function independently. This synthesis of the physical oceanography, which includes discussion of the hydrodynamic coupling of the western Agulhas Bank with shelf regions to the east and west, leads to a discussion of the importance of circulation and stratification to the anchovy-related ecology of the region. This centres on the availability of food and transport for spawning anchovy Engraulis capensis on the western Agulhas Bank.","container-title":"South African Journal of Marine Science","DOI":"10.2989/02577619209504709","ISSN":"0257-7615","issue":"1","note":"publisher: Taylor &amp; Francis\n_eprint: https://doi.org/10.2989/02577619209504709","page":"319-339","source":"Taylor and Francis+NEJM","title":"The western Agulhas Bank: circulation, stratification and ecology","title-short":"The western Agulhas Bank","volume":"12","author":[{"family":"Largier","given":"J. L."},{"family":"Chapman","given":"P."},{"family":"Peterson","given":"W. T."},{"family":"Swart","given":"V. P."}],"issued":{"date-parts":[["1992",6,1]]}}},{"id":858,"uris":["http://zotero.org/users/14070386/items/LQG94CC8"],"itemData":{"id":858,"type":"article-journal","abstract":"Over the past three decades, marine resource management has shifted conceptually from top-down sectoral approaches towards the more systems-oriented multi-stakeholder frameworks of integrated coastal management and ecosystem-based conservation. However, the successful implementation of such frameworks is commonly hindered by a lack of cross-disciplinary knowledge transfer, especially between natural and social sciences. This review represents a holistic synthesis of three decades of change in the oceanography, biology and human dimension of False Bay, South Africa. The productivity of marine life in this bay and its close vicinity to the steadily growing metropolis of Cape Town have led to its socio-economic significance throughout history. Considerable research has highlighted shifts driven by climate change, human population growth, serial overfishing, and coastal development. Upwelling-inducing winds have increased in the region, leading to cooling and likely to nutrient enrichment of the bay. Subsequently the distributions of key components of the marine ecosystem have shifted eastward, including kelp, rock lobsters, seabirds, pelagic fish, and several alien invasive species. Increasing sea level and exposure to storm surges contribute to coastal erosion of the sandy shorelines in the bay, causing losses in coastal infrastructure and posing risk to coastal developments. Since the 1980s, the human population of Cape Town has doubled, and with it pollution has amplified. Overfishing has led to drastic declines in the catches of numerous commercially and recreationally targeted fish, and illegal fishing is widespread. The tourism value of the bay contributes substantially to the country’s economy, and whale watching, shark-cage diving and water sports have become important sources of revenue. Compliance with fisheries and environmental regulations would benefit from a systems-oriented approach whereby coastal systems are managed holistically, embracing both social and ecological goals. In this context, we synthesize knowledge and provide recommendations for multidisciplinary research and monitoring to achieve a better balance between developmental and environmental agendas.","container-title":"Elementa: Science of the Anthropocene","DOI":"10.1525/elementa.367","ISSN":"2325-1026","journalAbbreviation":"Elementa: Science of the Anthropocene","page":"32","source":"Silverchair","title":"A synthesis of three decades of socio-ecological change in False Bay, South Africa: setting the scene for multidisciplinary research and management","title-short":"A synthesis of three decades of socio-ecological change in False Bay, South Africa","volume":"7","author":[{"family":"Pfaff","given":"Maya C."},{"family":"Logston","given":"Renae C."},{"family":"Raemaekers","given":"Serge J. P. N."},{"family":"Hermes","given":"Juliet C."},{"family":"Blamey","given":"Laura K."},{"family":"Cawthra","given":"Hayley C."},{"family":"Colenbrander","given":"Darryl R."},{"family":"Crawford","given":"Robert J. M."},{"family":"Day","given":"Elizabeth"},{"family":"Plessis","given":"Nicole","non-dropping-particle":"du"},{"family":"Elwen","given":"Simon H."},{"family":"Fawcett","given":"Sarah E."},{"family":"Jury","given":"Mark R."},{"family":"Karenyi","given":"Natasha"},{"family":"Kerwath","given":"Sven E."},{"family":"Kock","given":"Alison A."},{"family":"Krug","given":"Marjolaine"},{"family":"Lamberth","given":"Stephen J."},{"family":"Omardien","given":"Aaniyah"},{"family":"Pitcher","given":"Grant C."},{"family":"Rautenbach","given":"Christo"},{"family":"Robinson","given":"Tamara B."},{"family":"Rouault","given":"Mathieu"},{"family":"Ryan","given":"Peter G."},{"family":"Shillington","given":"Frank A."},{"family":"Sowman","given":"Merle"},{"family":"Sparks","given":"Conrad C."},{"family":"Turpie","given":"Jane K."},{"family":"Niekerk","given":"Lara","non-dropping-particle":"van"},{"family":"Waldron","given":"Howard N."},{"family":"Yeld","given":"Eleanor M."},{"family":"Kirkman","given":"Stephen P."}],"editor":[{"family":"Deming","given":"Jody W."}],"issued":{"date-parts":[["2019",8,8]]}}}],"schema":"https://github.com/citation-style-language/schema/raw/master/csl-citation.json"} </w:instrText>
      </w:r>
      <w:r w:rsidR="00057B3A">
        <w:fldChar w:fldCharType="separate"/>
      </w:r>
      <w:r w:rsidR="00057B3A" w:rsidRPr="00057B3A">
        <w:rPr>
          <w:rFonts w:ascii="Aptos" w:hAnsi="Aptos"/>
        </w:rPr>
        <w:t>(Isaac, 1937; Largier et al., 1992; Pfaff et al., 2019)</w:t>
      </w:r>
      <w:r w:rsidR="00057B3A">
        <w:fldChar w:fldCharType="end"/>
      </w:r>
      <w:r w:rsidR="00057B3A">
        <w:t>.</w:t>
      </w:r>
    </w:p>
    <w:p w14:paraId="0209B60B" w14:textId="544C47B6" w:rsidR="00095E10" w:rsidRPr="0005502D" w:rsidRDefault="00F753CE" w:rsidP="00135A9F">
      <w:pPr>
        <w:pStyle w:val="Heading1"/>
      </w:pPr>
      <w:bookmarkStart w:id="3" w:name="_Toc206743052"/>
      <w:r w:rsidRPr="0005502D">
        <w:t xml:space="preserve">Physical </w:t>
      </w:r>
      <w:r w:rsidR="00555030" w:rsidRPr="0005502D">
        <w:t>Characteristics of False Bay</w:t>
      </w:r>
      <w:bookmarkEnd w:id="3"/>
      <w:r w:rsidR="001F5F67" w:rsidRPr="0005502D">
        <w:t xml:space="preserve"> </w:t>
      </w:r>
    </w:p>
    <w:p w14:paraId="45E82052" w14:textId="33E768C2" w:rsidR="006043BF" w:rsidRPr="0005502D" w:rsidRDefault="006043BF" w:rsidP="008A3E3E">
      <w:pPr>
        <w:pStyle w:val="Heading2"/>
      </w:pPr>
      <w:bookmarkStart w:id="4" w:name="_Toc206743053"/>
      <w:r w:rsidRPr="0005502D">
        <w:t>Bathymetry</w:t>
      </w:r>
      <w:r w:rsidR="00901061" w:rsidRPr="0005502D">
        <w:t xml:space="preserve"> and Surrounding Topography</w:t>
      </w:r>
      <w:bookmarkEnd w:id="4"/>
    </w:p>
    <w:p w14:paraId="03DF7898" w14:textId="508BB089" w:rsidR="00135A9F" w:rsidRPr="0005502D" w:rsidRDefault="00135A9F" w:rsidP="00135A9F">
      <w:r w:rsidRPr="0005502D">
        <w:t xml:space="preserve">False Bay is a square-shaped embayment on the southwest coast of South Africa. The central coordinates of the bay, as presented by Flemming (2024), are </w:t>
      </w:r>
      <m:oMath>
        <m:r>
          <w:rPr>
            <w:rFonts w:ascii="Cambria Math" w:hAnsi="Cambria Math"/>
          </w:rPr>
          <m:t>34°</m:t>
        </m:r>
        <m:sSup>
          <m:sSupPr>
            <m:ctrlPr>
              <w:rPr>
                <w:rFonts w:ascii="Cambria Math" w:hAnsi="Cambria Math"/>
                <w:i/>
              </w:rPr>
            </m:ctrlPr>
          </m:sSupPr>
          <m:e>
            <m:r>
              <w:rPr>
                <w:rFonts w:ascii="Cambria Math" w:hAnsi="Cambria Math"/>
              </w:rPr>
              <m:t>14.0</m:t>
            </m:r>
          </m:e>
          <m:sup>
            <m:r>
              <w:rPr>
                <w:rFonts w:ascii="Cambria Math" w:hAnsi="Cambria Math"/>
              </w:rPr>
              <m:t>'</m:t>
            </m:r>
          </m:sup>
        </m:sSup>
        <m:r>
          <w:rPr>
            <w:rFonts w:ascii="Cambria Math" w:hAnsi="Cambria Math"/>
          </w:rPr>
          <m:t>S</m:t>
        </m:r>
      </m:oMath>
      <w:r w:rsidRPr="0005502D">
        <w:t xml:space="preserve"> and </w:t>
      </w:r>
      <m:oMath>
        <m:r>
          <w:rPr>
            <w:rFonts w:ascii="Cambria Math" w:hAnsi="Cambria Math"/>
          </w:rPr>
          <m:t>18°39.0'E</m:t>
        </m:r>
      </m:oMath>
      <w:r w:rsidRPr="0005502D">
        <w:t xml:space="preserve"> (Figure 1). The maximum meridional extension of the bay is ~35 km from northern shore to the latitude crossing Cape Hangklip to the south </w:t>
      </w:r>
      <m:oMath>
        <m:r>
          <w:rPr>
            <w:rFonts w:ascii="Cambria Math" w:hAnsi="Cambria Math"/>
          </w:rPr>
          <m:t>(34°</m:t>
        </m:r>
        <m:sSup>
          <m:sSupPr>
            <m:ctrlPr>
              <w:rPr>
                <w:rFonts w:ascii="Cambria Math" w:hAnsi="Cambria Math"/>
                <w:i/>
              </w:rPr>
            </m:ctrlPr>
          </m:sSupPr>
          <m:e>
            <m:r>
              <w:rPr>
                <w:rFonts w:ascii="Cambria Math" w:hAnsi="Cambria Math"/>
              </w:rPr>
              <m:t>23</m:t>
            </m:r>
          </m:e>
          <m:sup>
            <m:r>
              <w:rPr>
                <w:rFonts w:ascii="Cambria Math" w:hAnsi="Cambria Math"/>
              </w:rPr>
              <m:t>'</m:t>
            </m:r>
          </m:sup>
        </m:sSup>
        <m:r>
          <w:rPr>
            <w:rFonts w:ascii="Cambria Math" w:hAnsi="Cambria Math"/>
          </w:rPr>
          <m:t>S)</m:t>
        </m:r>
      </m:oMath>
      <w:r w:rsidRPr="0005502D">
        <w:t xml:space="preserve">, while the zonal counterpart is ~39 km between Fish Hoek and Gordon’s Bay </w:t>
      </w:r>
      <w:r w:rsidRPr="0005502D">
        <w:fldChar w:fldCharType="begin"/>
      </w:r>
      <w:r w:rsidRPr="0005502D">
        <w:instrText xml:space="preserve"> ADDIN ZOTERO_ITEM CSL_CITATION {"citationID":"InumW5QP","properties":{"formattedCitation":"(Flemming, 2024)","plainCitation":"(Flemming, 2024)","noteIndex":0},"citationItems":[{"id":520,"uris":["http://zotero.org/users/14070386/items/6RYDQIHB"],"itemData":{"id":520,"type":"article-journal","abstract":"False Bay is a large, physically confined embayment located along the southwest coast of South Africa. It is a classic example of a coastal compartment or littoral cell that acts as a receptor and sink of both terrestrial (siliciclastic) and marine (bioclastic) material. It is almost square in shape, measuring </w:instrText>
      </w:r>
      <w:r w:rsidRPr="0005502D">
        <w:rPr>
          <w:rFonts w:ascii="Cambria Math" w:hAnsi="Cambria Math" w:cs="Cambria Math"/>
        </w:rPr>
        <w:instrText>∼</w:instrText>
      </w:r>
      <w:r w:rsidRPr="0005502D">
        <w:instrText xml:space="preserve">35 km N-S and </w:instrText>
      </w:r>
      <w:r w:rsidRPr="0005502D">
        <w:rPr>
          <w:rFonts w:ascii="Cambria Math" w:hAnsi="Cambria Math" w:cs="Cambria Math"/>
        </w:rPr>
        <w:instrText>∼</w:instrText>
      </w:r>
      <w:r w:rsidRPr="0005502D">
        <w:instrText xml:space="preserve">39 km W-E and covering </w:instrText>
      </w:r>
      <w:r w:rsidRPr="0005502D">
        <w:rPr>
          <w:rFonts w:ascii="Cambria Math" w:hAnsi="Cambria Math" w:cs="Cambria Math"/>
        </w:rPr>
        <w:instrText>∼</w:instrText>
      </w:r>
      <w:r w:rsidRPr="0005502D">
        <w:instrText xml:space="preserve">1130 km2. Only a few small rivers discharge into the bay, as a consequence of which only small amounts of sediment are episodically supplied to the bay. The bathymetry reveals two well-defined terraces, one between 30 and 45 m, the other between 50 and 55 m water depth, which are indicative of extended Pleistocene sea-level stillstands. Sediment is dispersed by long-period ocean swells approaching from the southwestern quadrant, as well as nearshore swell- and wind-driven currents. The presence of a prominent rock pinnacle at the entrance to the bay (Rocky Bank) causes wave orthogonals to converge on its leeward side, and which results in substantial wave amplification along the eastern shore of the bay. Coarse-grained sediments (gravel, very coarse sand, coarse sand and medium sand) line the rocky shores in the west and east, and are dispersed around and away from submarine rock outcrops, whereas fine-grained sediments (fine sand, very fine sand and mud) are largely confined to an arcuate belt extending along the centre of the bay from shallow water in the northwest to the deepest parts in the south. This is documented by the distribution of individual size fractions and the mean grain size, and applies to both the siliciclastic and the bioclastic sediment components which appear to be in hydraulic equilibrium. There is a distinct N-S gradient from lower to higher bioclastic content with increasing water depth. The textural parameters (mean grain size, sorting and skewness) reveal the existence of two hydraulic populations that are mixed in various proportions in the course of their dispersal in the form of either bed load or suspended load transport. The mud fraction is closely linked to the dispersal pattern of the fine and very fine sand fractions, indicating that it is transported in the form of aggregates and/or faecal pellets, the bulk of which is evidently in hydraulic equilibrium with the finer-grained sands. It can be anticipated that, during lower Pleistocene sea levels, the palaeo-False Bay valley was occupied, or at least regularly visited, by large and small African mammals and early humans.","container-title":"Journal of Coastal Conservation","DOI":"10.1007/s11852-024-01080-z","ISSN":"1874-7841","issue":"6","journalAbbreviation":"J Coast Conserv","language":"en","license":"2024 The Author(s)","note":"Company: Springer\nDistributor: Springer\nInstitution: Springer\nLabel: Springer\nnumber: 6\npublisher: Springer Netherlands","page":"1-23","source":"link-springer-com.ezproxy.uct.ac.za","title":"Sedimentology of False Bay (Western Cape, South Africa): geological background information for the integrated environmental management of a physically confined coastal compartment","title-short":"Sedimentology of False Bay (Western Cape, South Africa)","volume":"28","author":[{"family":"Flemming","given":"Burghard W."}],"issued":{"date-parts":[["2024",12,1]]}}}],"schema":"https://github.com/citation-style-language/schema/raw/master/csl-citation.json"} </w:instrText>
      </w:r>
      <w:r w:rsidRPr="0005502D">
        <w:fldChar w:fldCharType="separate"/>
      </w:r>
      <w:r w:rsidRPr="0005502D">
        <w:t>(Flemming, 2024)</w:t>
      </w:r>
      <w:r w:rsidRPr="0005502D">
        <w:fldChar w:fldCharType="end"/>
      </w:r>
      <w:r w:rsidRPr="0005502D">
        <w:t xml:space="preserve">. The embayed area is approximately </w:t>
      </w:r>
      <m:oMath>
        <m:r>
          <w:rPr>
            <w:rFonts w:ascii="Cambria Math" w:hAnsi="Cambria Math"/>
          </w:rPr>
          <m:t>1130 k</m:t>
        </m:r>
        <m:sSup>
          <m:sSupPr>
            <m:ctrlPr>
              <w:rPr>
                <w:rFonts w:ascii="Cambria Math" w:hAnsi="Cambria Math"/>
                <w:i/>
              </w:rPr>
            </m:ctrlPr>
          </m:sSupPr>
          <m:e>
            <m:r>
              <w:rPr>
                <w:rFonts w:ascii="Cambria Math" w:hAnsi="Cambria Math"/>
              </w:rPr>
              <m:t>m</m:t>
            </m:r>
          </m:e>
          <m:sup>
            <m:r>
              <w:rPr>
                <w:rFonts w:ascii="Cambria Math" w:hAnsi="Cambria Math"/>
              </w:rPr>
              <m:t>2</m:t>
            </m:r>
          </m:sup>
        </m:sSup>
      </m:oMath>
      <w:r w:rsidRPr="0005502D">
        <w:t xml:space="preserve"> </w:t>
      </w:r>
      <w:r w:rsidRPr="0005502D">
        <w:fldChar w:fldCharType="begin"/>
      </w:r>
      <w:r w:rsidRPr="0005502D">
        <w:instrText xml:space="preserve"> ADDIN ZOTERO_ITEM CSL_CITATION {"citationID":"2YCuMgj1","properties":{"formattedCitation":"(Flemming, 2024)","plainCitation":"(Flemming, 2024)","noteIndex":0},"citationItems":[{"id":520,"uris":["http://zotero.org/users/14070386/items/6RYDQIHB"],"itemData":{"id":520,"type":"article-journal","abstract":"False Bay is a large, physically confined embayment located along the southwest coast of South Africa. It is a classic example of a coastal compartment or littoral cell that acts as a receptor and sink of both terrestrial (siliciclastic) and marine (bioclastic) material. It is almost square in shape, measuring </w:instrText>
      </w:r>
      <w:r w:rsidRPr="0005502D">
        <w:rPr>
          <w:rFonts w:ascii="Cambria Math" w:hAnsi="Cambria Math" w:cs="Cambria Math"/>
        </w:rPr>
        <w:instrText>∼</w:instrText>
      </w:r>
      <w:r w:rsidRPr="0005502D">
        <w:instrText xml:space="preserve">35 km N-S and </w:instrText>
      </w:r>
      <w:r w:rsidRPr="0005502D">
        <w:rPr>
          <w:rFonts w:ascii="Cambria Math" w:hAnsi="Cambria Math" w:cs="Cambria Math"/>
        </w:rPr>
        <w:instrText>∼</w:instrText>
      </w:r>
      <w:r w:rsidRPr="0005502D">
        <w:instrText xml:space="preserve">39 km W-E and covering </w:instrText>
      </w:r>
      <w:r w:rsidRPr="0005502D">
        <w:rPr>
          <w:rFonts w:ascii="Cambria Math" w:hAnsi="Cambria Math" w:cs="Cambria Math"/>
        </w:rPr>
        <w:instrText>∼</w:instrText>
      </w:r>
      <w:r w:rsidRPr="0005502D">
        <w:instrText xml:space="preserve">1130 km2. Only a few small rivers discharge into the bay, as a consequence of which only small amounts of sediment are episodically supplied to the bay. The bathymetry reveals two well-defined terraces, one between 30 and 45 m, the other between 50 and 55 m water depth, which are indicative of extended Pleistocene sea-level stillstands. Sediment is dispersed by long-period ocean swells approaching from the southwestern quadrant, as well as nearshore swell- and wind-driven currents. The presence of a prominent rock pinnacle at the entrance to the bay (Rocky Bank) causes wave orthogonals to converge on its leeward side, and which results in substantial wave amplification along the eastern shore of the bay. Coarse-grained sediments (gravel, very coarse sand, coarse sand and medium sand) line the rocky shores in the west and east, and are dispersed around and away from submarine rock outcrops, whereas fine-grained sediments (fine sand, very fine sand and mud) are largely confined to an arcuate belt extending along the centre of the bay from shallow water in the northwest to the deepest parts in the south. This is documented by the distribution of individual size fractions and the mean grain size, and applies to both the siliciclastic and the bioclastic sediment components which appear to be in hydraulic equilibrium. There is a distinct N-S gradient from lower to higher bioclastic content with increasing water depth. The textural parameters (mean grain size, sorting and skewness) reveal the existence of two hydraulic populations that are mixed in various proportions in the course of their dispersal in the form of either bed load or suspended load transport. The mud fraction is closely linked to the dispersal pattern of the fine and very fine sand fractions, indicating that it is transported in the form of aggregates and/or faecal pellets, the bulk of which is evidently in hydraulic equilibrium with the finer-grained sands. It can be anticipated that, during lower Pleistocene sea levels, the palaeo-False Bay valley was occupied, or at least regularly visited, by large and small African mammals and early humans.","container-title":"Journal of Coastal Conservation","DOI":"10.1007/s11852-024-01080-z","ISSN":"1874-7841","issue":"6","journalAbbreviation":"J Coast Conserv","language":"en","license":"2024 The Author(s)","note":"Company: Springer\nDistributor: Springer\nInstitution: Springer\nLabel: Springer\nnumber: 6\npublisher: Springer Netherlands","page":"1-23","source":"link-springer-com.ezproxy.uct.ac.za","title":"Sedimentology of False Bay (Western Cape, South Africa): geological background information for the integrated environmental management of a physically confined coastal compartment","title-short":"Sedimentology of False Bay (Western Cape, South Africa)","volume":"28","author":[{"family":"Flemming","given":"Burghard W."}],"issued":{"date-parts":[["2024",12,1]]}}}],"schema":"https://github.com/citation-style-language/schema/raw/master/csl-citation.json"} </w:instrText>
      </w:r>
      <w:r w:rsidRPr="0005502D">
        <w:fldChar w:fldCharType="separate"/>
      </w:r>
      <w:r w:rsidRPr="0005502D">
        <w:t>(Flemming, 2024)</w:t>
      </w:r>
      <w:r w:rsidRPr="0005502D">
        <w:fldChar w:fldCharType="end"/>
      </w:r>
      <w:r w:rsidRPr="0005502D">
        <w:t>.</w:t>
      </w:r>
    </w:p>
    <w:p w14:paraId="2EA29CA9" w14:textId="77777777" w:rsidR="00D06C83" w:rsidRDefault="00135A9F" w:rsidP="008F1FCB">
      <w:r w:rsidRPr="0005502D">
        <w:rPr>
          <w:noProof/>
        </w:rPr>
        <mc:AlternateContent>
          <mc:Choice Requires="wpg">
            <w:drawing>
              <wp:inline distT="0" distB="0" distL="0" distR="0" wp14:anchorId="17176205" wp14:editId="1BAD305C">
                <wp:extent cx="4563035" cy="5133498"/>
                <wp:effectExtent l="0" t="0" r="9525" b="0"/>
                <wp:docPr id="804685971" name="Group 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563035" cy="5133498"/>
                          <a:chOff x="0" y="0"/>
                          <a:chExt cx="5731510" cy="6448425"/>
                        </a:xfrm>
                      </wpg:grpSpPr>
                      <wps:wsp>
                        <wps:cNvPr id="1142136598" name="Text Box 1"/>
                        <wps:cNvSpPr txBox="1"/>
                        <wps:spPr>
                          <a:xfrm>
                            <a:off x="0" y="6042660"/>
                            <a:ext cx="5731510" cy="405765"/>
                          </a:xfrm>
                          <a:prstGeom prst="rect">
                            <a:avLst/>
                          </a:prstGeom>
                          <a:solidFill>
                            <a:prstClr val="white"/>
                          </a:solidFill>
                          <a:ln>
                            <a:noFill/>
                          </a:ln>
                        </wps:spPr>
                        <wps:txbx>
                          <w:txbxContent>
                            <w:p w14:paraId="47EA9A63" w14:textId="5BBB5AE7" w:rsidR="00C34403" w:rsidRPr="0005502D" w:rsidRDefault="00C34403" w:rsidP="00C34403">
                              <w:pPr>
                                <w:pStyle w:val="Caption"/>
                              </w:pPr>
                              <w:r w:rsidRPr="0005502D">
                                <w:t xml:space="preserve">Figure </w:t>
                              </w:r>
                              <w:r w:rsidR="00901E01">
                                <w:fldChar w:fldCharType="begin"/>
                              </w:r>
                              <w:r w:rsidR="00901E01">
                                <w:instrText xml:space="preserve"> SEQ Figure \* ARABIC </w:instrText>
                              </w:r>
                              <w:r w:rsidR="00901E01">
                                <w:fldChar w:fldCharType="separate"/>
                              </w:r>
                              <w:r w:rsidR="0057057D">
                                <w:rPr>
                                  <w:noProof/>
                                </w:rPr>
                                <w:t>2</w:t>
                              </w:r>
                              <w:r w:rsidR="00901E01">
                                <w:rPr>
                                  <w:noProof/>
                                </w:rPr>
                                <w:fldChar w:fldCharType="end"/>
                              </w:r>
                              <w:r w:rsidRPr="0005502D">
                                <w:t xml:space="preserve">) The bathymetry of False Bay and the names of  well-known locations and features. The blue cross indicates the centre of the bay </w:t>
                              </w:r>
                              <w:r w:rsidRPr="0005502D">
                                <w:fldChar w:fldCharType="begin"/>
                              </w:r>
                              <w:r w:rsidRPr="0005502D">
                                <w:instrText xml:space="preserve"> ADDIN ZOTERO_ITEM CSL_CITATION {"citationID":"zFjsIba0","properties":{"formattedCitation":"(Flemming, 2024; Glass, 1976)","plainCitation":"(Flemming, 2024; Glass, 1976)","noteIndex":0},"citationItems":[{"id":520,"uris":["http://zotero.org/users/14070386/items/6RYDQIHB"],"itemData":{"id":520,"type":"article-journal","abstract":"False Bay is a large, physically confined embayment located along the southwest coast of South Africa. It is a classic example of a coastal compartment or littoral cell that acts as a receptor and sink of both terrestrial (siliciclastic) and marine (bioclastic) material. It is almost square in shape, measuring </w:instrText>
                              </w:r>
                              <w:r w:rsidRPr="0005502D">
                                <w:rPr>
                                  <w:rFonts w:ascii="Cambria Math" w:hAnsi="Cambria Math" w:cs="Cambria Math"/>
                                </w:rPr>
                                <w:instrText>∼</w:instrText>
                              </w:r>
                              <w:r w:rsidRPr="0005502D">
                                <w:instrText xml:space="preserve">35 km N-S and </w:instrText>
                              </w:r>
                              <w:r w:rsidRPr="0005502D">
                                <w:rPr>
                                  <w:rFonts w:ascii="Cambria Math" w:hAnsi="Cambria Math" w:cs="Cambria Math"/>
                                </w:rPr>
                                <w:instrText>∼</w:instrText>
                              </w:r>
                              <w:r w:rsidRPr="0005502D">
                                <w:instrText xml:space="preserve">39 km W-E and covering </w:instrText>
                              </w:r>
                              <w:r w:rsidRPr="0005502D">
                                <w:rPr>
                                  <w:rFonts w:ascii="Cambria Math" w:hAnsi="Cambria Math" w:cs="Cambria Math"/>
                                </w:rPr>
                                <w:instrText>∼</w:instrText>
                              </w:r>
                              <w:r w:rsidRPr="0005502D">
                                <w:instrText xml:space="preserve">1130 km2. Only a few small rivers discharge into the bay, as a consequence of which only small amounts of sediment are episodically supplied to the bay. The bathymetry reveals two well-defined terraces, one between 30 and 45 m, the other between 50 and 55 m water depth, which are indicative of extended Pleistocene sea-level stillstands. Sediment is dispersed by long-period ocean swells approaching from the southwestern quadrant, as well as nearshore swell- and wind-driven currents. The presence of a prominent rock pinnacle at the entrance to the bay (Rocky Bank) causes wave orthogonals to converge on its leeward side, and which results in substantial wave amplification along the eastern shore of the bay. Coarse-grained sediments (gravel, very coarse sand, coarse sand and medium sand) line the rocky shores in the west and east, and are dispersed around and away from submarine rock outcrops, whereas fine-grained sediments (fine sand, very fine sand and mud) are largely confined to an arcuate belt extending along the centre of the bay from shallow water in the northwest to the deepest parts in the south. This is documented by the distribution of individual size fractions and the mean grain size, and applies to both the siliciclastic and the bioclastic sediment components which appear to be in hydraulic equilibrium. There is a distinct N-S gradient from lower to higher bioclastic content with increasing water depth. The textural parameters (mean grain size, sorting and skewness) reveal the existence of two hydraulic populations that are mixed in various proportions in the course of their dispersal in the form of either bed load or suspended load transport. The mud fraction is closely linked to the dispersal pattern of the fine and very fine sand fractions, indicating that it is transported in the form of aggregates and/or faecal pellets, the bulk of which is evidently in hydraulic equilibrium with the finer-grained sands. It can be anticipated that, during lower Pleistocene sea levels, the palaeo-False Bay valley was occupied, or at least regularly visited, by large and small African mammals and early humans.","container-title":"Journal of Coastal Conservation","DOI":"10.1007/s11852-024-01080-z","ISSN":"1874-7841","issue":"6","journalAbbreviation":"J Coast Conserv","language":"en","license":"2024 The Author(s)","note":"Company: Springer\nDistributor: Springer\nInstitution: Springer\nLabel: Springer\nnumber: 6\npublisher: Springer Netherlands","page":"1-23","source":"link-springer-com.ezproxy.uct.ac.za","title":"Sedimentology of False Bay (Western Cape, South Africa): geological background information for the integrated environmental management of a physically confined coastal compartment","title-short":"Sedimentology of False Bay (Western Cape, South Africa)","volume":"28","author":[{"family":"Flemming","given":"Burghard W."}],"issued":{"date-parts":[["2024",12,1]]}}},{"id":899,"uris":["http://zotero.org/users/14070386/items/4DAG5T7U"],"itemData":{"id":899,"type":"report","event-place":"Marine Geoscience Unit","genre":"Technical Report","number":"8","publisher":"University of Cape Town","publisher-place":"Marine Geoscience Unit","title":"The bathymetry and geology of False Bay.","author":[{"family":"Glass","given":"J.G.K."}],"issued":{"date-parts":[["1976"]]}}}],"schema":"https://github.com/citation-style-language/schema/raw/master/csl-citation.json"} </w:instrText>
                              </w:r>
                              <w:r w:rsidRPr="0005502D">
                                <w:fldChar w:fldCharType="separate"/>
                              </w:r>
                              <w:r w:rsidRPr="0005502D">
                                <w:t>(From Flemming, 2024; based on Glass, 1976)</w:t>
                              </w:r>
                              <w:r w:rsidRPr="0005502D">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0971784" name="Picture 4" descr="A map of a topographical map&#10;&#10;AI-generated content may be incorrect."/>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5987415"/>
                          </a:xfrm>
                          <a:prstGeom prst="rect">
                            <a:avLst/>
                          </a:prstGeom>
                        </pic:spPr>
                      </pic:pic>
                    </wpg:wgp>
                  </a:graphicData>
                </a:graphic>
              </wp:inline>
            </w:drawing>
          </mc:Choice>
          <mc:Fallback>
            <w:pict>
              <v:group w14:anchorId="17176205" id="Group 5" o:spid="_x0000_s1029" style="width:359.3pt;height:404.2pt;mso-position-horizontal-relative:char;mso-position-vertical-relative:line" coordsize="57315,6448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">
                <o:lock v:ext="edit" aspectratio="t"/>
                <v:shape id="Text Box 1" o:spid="_x0000_s1030" type="#_x0000_t202" style="position:absolute;top:60426;width:57315;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" stroked="f">
                  <v:textbox inset="0,0,0,0">
                    <w:txbxContent>
                      <w:p w14:paraId="47EA9A63" w14:textId="5BBB5AE7" w:rsidR="00C34403" w:rsidRPr="0005502D" w:rsidRDefault="00C34403" w:rsidP="00C34403">
                        <w:pPr>
                          <w:pStyle w:val="Caption"/>
                        </w:pPr>
                        <w:r w:rsidRPr="0005502D">
                          <w:t xml:space="preserve">Figure </w:t>
                        </w:r>
                        <w:r w:rsidR="00901E01">
                          <w:fldChar w:fldCharType="begin"/>
                        </w:r>
                        <w:r w:rsidR="00901E01">
                          <w:instrText xml:space="preserve"> SEQ Figure \* ARABIC </w:instrText>
                        </w:r>
                        <w:r w:rsidR="00901E01">
                          <w:fldChar w:fldCharType="separate"/>
                        </w:r>
                        <w:r w:rsidR="0057057D">
                          <w:rPr>
                            <w:noProof/>
                          </w:rPr>
                          <w:t>2</w:t>
                        </w:r>
                        <w:r w:rsidR="00901E01">
                          <w:rPr>
                            <w:noProof/>
                          </w:rPr>
                          <w:fldChar w:fldCharType="end"/>
                        </w:r>
                        <w:r w:rsidRPr="0005502D">
                          <w:t xml:space="preserve">) The bathymetry of False Bay and the names of  well-known locations and features. The blue cross indicates the centre of the bay </w:t>
                        </w:r>
                        <w:r w:rsidRPr="0005502D">
                          <w:fldChar w:fldCharType="begin"/>
                        </w:r>
                        <w:r w:rsidRPr="0005502D">
                          <w:instrText xml:space="preserve"> ADDIN ZOTERO_ITEM CSL_CITATION {"citationID":"zFjsIba0","properties":{"formattedCitation":"(Flemming, 2024; Glass, 1976)","plainCitation":"(Flemming, 2024; Glass, 1976)","noteIndex":0},"citationItems":[{"id":520,"uris":["http://zotero.org/users/14070386/items/6RYDQIHB"],"itemData":{"id":520,"type":"article-journal","abstract":"False Bay is a large, physically confined embayment located along the southwest coast of South Africa. It is a classic example of a coastal compartment or littoral cell that acts as a receptor and sink of both terrestrial (siliciclastic) and marine (bioclastic) material. It is almost square in shape, measuring </w:instrText>
                        </w:r>
                        <w:r w:rsidRPr="0005502D">
                          <w:rPr>
                            <w:rFonts w:ascii="Cambria Math" w:hAnsi="Cambria Math" w:cs="Cambria Math"/>
                          </w:rPr>
                          <w:instrText>∼</w:instrText>
                        </w:r>
                        <w:r w:rsidRPr="0005502D">
                          <w:instrText xml:space="preserve">35 km N-S and </w:instrText>
                        </w:r>
                        <w:r w:rsidRPr="0005502D">
                          <w:rPr>
                            <w:rFonts w:ascii="Cambria Math" w:hAnsi="Cambria Math" w:cs="Cambria Math"/>
                          </w:rPr>
                          <w:instrText>∼</w:instrText>
                        </w:r>
                        <w:r w:rsidRPr="0005502D">
                          <w:instrText xml:space="preserve">39 km W-E and covering </w:instrText>
                        </w:r>
                        <w:r w:rsidRPr="0005502D">
                          <w:rPr>
                            <w:rFonts w:ascii="Cambria Math" w:hAnsi="Cambria Math" w:cs="Cambria Math"/>
                          </w:rPr>
                          <w:instrText>∼</w:instrText>
                        </w:r>
                        <w:r w:rsidRPr="0005502D">
                          <w:instrText xml:space="preserve">1130 km2. Only a few small rivers discharge into the bay, as a consequence of which only small amounts of sediment are episodically supplied to the bay. The bathymetry reveals two well-defined terraces, one between 30 and 45 m, the other between 50 and 55 m water depth, which are indicative of extended Pleistocene sea-level stillstands. Sediment is dispersed by long-period ocean swells approaching from the southwestern quadrant, as well as nearshore swell- and wind-driven currents. The presence of a prominent rock pinnacle at the entrance to the bay (Rocky Bank) causes wave orthogonals to converge on its leeward side, and which results in substantial wave amplification along the eastern shore of the bay. Coarse-grained sediments (gravel, very coarse sand, coarse sand and medium sand) line the rocky shores in the west and east, and are dispersed around and away from submarine rock outcrops, whereas fine-grained sediments (fine sand, very fine sand and mud) are largely confined to an arcuate belt extending along the centre of the bay from shallow water in the northwest to the deepest parts in the south. This is documented by the distribution of individual size fractions and the mean grain size, and applies to both the siliciclastic and the bioclastic sediment components which appear to be in hydraulic equilibrium. There is a distinct N-S gradient from lower to higher bioclastic content with increasing water depth. The textural parameters (mean grain size, sorting and skewness) reveal the existence of two hydraulic populations that are mixed in various proportions in the course of their dispersal in the form of either bed load or suspended load transport. The mud fraction is closely linked to the dispersal pattern of the fine and very fine sand fractions, indicating that it is transported in the form of aggregates and/or faecal pellets, the bulk of which is evidently in hydraulic equilibrium with the finer-grained sands. It can be anticipated that, during lower Pleistocene sea levels, the palaeo-False Bay valley was occupied, or at least regularly visited, by large and small African mammals and early humans.","container-title":"Journal of Coastal Conservation","DOI":"10.1007/s11852-024-01080-z","ISSN":"1874-7841","issue":"6","journalAbbreviation":"J Coast Conserv","language":"en","license":"2024 The Author(s)","note":"Company: Springer\nDistributor: Springer\nInstitution: Springer\nLabel: Springer\nnumber: 6\npublisher: Springer Netherlands","page":"1-23","source":"link-springer-com.ezproxy.uct.ac.za","title":"Sedimentology of False Bay (Western Cape, South Africa): geological background information for the integrated environmental management of a physically confined coastal compartment","title-short":"Sedimentology of False Bay (Western Cape, South Africa)","volume":"28","author":[{"family":"Flemming","given":"Burghard W."}],"issued":{"date-parts":[["2024",12,1]]}}},{"id":899,"uris":["http://zotero.org/users/14070386/items/4DAG5T7U"],"itemData":{"id":899,"type":"report","event-place":"Marine Geoscience Unit","genre":"Technical Report","number":"8","publisher":"University of Cape Town","publisher-place":"Marine Geoscience Unit","title":"The bathymetry and geology of False Bay.","author":[{"family":"Glass","given":"J.G.K."}],"issued":{"date-parts":[["1976"]]}}}],"schema":"https://github.com/citation-style-language/schema/raw/master/csl-citation.json"} </w:instrText>
                        </w:r>
                        <w:r w:rsidRPr="0005502D">
                          <w:fldChar w:fldCharType="separate"/>
                        </w:r>
                        <w:r w:rsidRPr="0005502D">
                          <w:t>(From Flemming, 2024; based on Glass, 1976)</w:t>
                        </w:r>
                        <w:r w:rsidRPr="0005502D">
                          <w:fldChar w:fldCharType="end"/>
                        </w:r>
                      </w:p>
                    </w:txbxContent>
                  </v:textbox>
                </v:shape>
                <v:shape id="Picture 4" o:spid="_x0000_s1031" type="#_x0000_t75" alt="A map of a topographical map&#10;&#10;AI-generated content may be incorrect." style="position:absolute;width:57315;height:598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">
                  <v:imagedata r:id="rId11" o:title="A map of a topographical map&#10;&#10;AI-generated content may be incorrect"/>
                </v:shape>
                <w10:anchorlock/>
              </v:group>
            </w:pict>
          </mc:Fallback>
        </mc:AlternateContent>
      </w:r>
    </w:p>
    <w:p w14:paraId="467B5101" w14:textId="35BB3F1C" w:rsidR="00135A9F" w:rsidRPr="0005502D" w:rsidRDefault="00135A9F" w:rsidP="008F1FCB">
      <w:r w:rsidRPr="0005502D">
        <w:t xml:space="preserve">The average depth is ~41 m and the deepest point near the entrance is ~90 m </w:t>
      </w:r>
      <w:r w:rsidR="00D06C83">
        <w:fldChar w:fldCharType="begin"/>
      </w:r>
      <w:r w:rsidR="00D06C83">
        <w:instrText xml:space="preserve"> ADDIN ZOTERO_ITEM CSL_CITATION {"citationID":"1cPKEk8Y","properties":{"formattedCitation":"(Taljaard et al., 2000)","plainCitation":"(Taljaard et al., 2000)","noteIndex":0},"citationItems":[{"id":964,"uris":["http://zotero.org/users/14070386/items/G4KBK2PB"],"itemData":{"id":964,"type":"report","event-place":"Stellenbosch, South Africa","genre":"CSIR Report","number":"ENV-S-C 2000-086/2","publisher":"Council for Scientific and Industrial Research","publisher-place":"Stellenbosch, South Africa","title":"False Bay Water Quality Review — Volume 2: Specialist Assessments and Inventories of Available Literature and Data","author":[{"family":"Taljaard","given":"S."},{"family":"Ballegooyen","given":"R.","non-dropping-particle":"van"},{"family":"Morant","given":"P."}],"issued":{"date-parts":[["2000"]]}}}],"schema":"https://github.com/citation-style-language/schema/raw/master/csl-citation.json"} </w:instrText>
      </w:r>
      <w:r w:rsidR="00D06C83">
        <w:fldChar w:fldCharType="separate"/>
      </w:r>
      <w:r w:rsidR="00D06C83" w:rsidRPr="00D06C83">
        <w:rPr>
          <w:rFonts w:ascii="Aptos" w:hAnsi="Aptos"/>
        </w:rPr>
        <w:t>(Taljaard et al., 2000)</w:t>
      </w:r>
      <w:r w:rsidR="00D06C83">
        <w:fldChar w:fldCharType="end"/>
      </w:r>
      <w:r w:rsidR="00D06C83">
        <w:t>.</w:t>
      </w:r>
      <w:r w:rsidRPr="0005502D">
        <w:t xml:space="preserve">The bay is open to the sea at its southern extent, which is defined by Cape Point and Cape Hangklip to the west and east respectively. The northern extent is defined by long sweeping beaches separated </w:t>
      </w:r>
      <w:r w:rsidR="00D06C83" w:rsidRPr="0005502D">
        <w:t>halfway</w:t>
      </w:r>
      <w:r w:rsidRPr="0005502D">
        <w:t xml:space="preserve"> by the eroding cliffs found from Kapteinsklip to Swartklip. </w:t>
      </w:r>
      <w:r w:rsidRPr="0005502D">
        <w:lastRenderedPageBreak/>
        <w:t xml:space="preserve">The boulders and cliffs of the </w:t>
      </w:r>
      <w:r w:rsidR="00A17196" w:rsidRPr="0005502D">
        <w:t>rocky</w:t>
      </w:r>
      <w:r w:rsidRPr="0005502D">
        <w:t xml:space="preserve"> eastern and western shores are interspersed with small sandy beaches. Mountain Group Sandstone and Malmesbury Group Shale </w:t>
      </w:r>
      <w:r w:rsidRPr="0005502D">
        <w:fldChar w:fldCharType="begin"/>
      </w:r>
      <w:r w:rsidRPr="0005502D">
        <w:instrText xml:space="preserve"> ADDIN ZOTERO_ITEM CSL_CITATION {"citationID":"hjYBABIl","properties":{"formattedCitation":"(Flemming, 2024)","plainCitation":"(Flemming, 2024)","noteIndex":0},"citationItems":[{"id":520,"uris":["http://zotero.org/users/14070386/items/6RYDQIHB"],"itemData":{"id":520,"type":"article-journal","abstract":"False Bay is a large, physically confined embayment located along the southwest coast of South Africa. It is a classic example of a coastal compartment or littoral cell that acts as a receptor and sink of both terrestrial (siliciclastic) and marine (bioclastic) material. It is almost square in shape, measuring </w:instrText>
      </w:r>
      <w:r w:rsidRPr="0005502D">
        <w:rPr>
          <w:rFonts w:ascii="Cambria Math" w:hAnsi="Cambria Math" w:cs="Cambria Math"/>
        </w:rPr>
        <w:instrText>∼</w:instrText>
      </w:r>
      <w:r w:rsidRPr="0005502D">
        <w:instrText xml:space="preserve">35 km N-S and </w:instrText>
      </w:r>
      <w:r w:rsidRPr="0005502D">
        <w:rPr>
          <w:rFonts w:ascii="Cambria Math" w:hAnsi="Cambria Math" w:cs="Cambria Math"/>
        </w:rPr>
        <w:instrText>∼</w:instrText>
      </w:r>
      <w:r w:rsidRPr="0005502D">
        <w:instrText xml:space="preserve">39 km W-E and covering </w:instrText>
      </w:r>
      <w:r w:rsidRPr="0005502D">
        <w:rPr>
          <w:rFonts w:ascii="Cambria Math" w:hAnsi="Cambria Math" w:cs="Cambria Math"/>
        </w:rPr>
        <w:instrText>∼</w:instrText>
      </w:r>
      <w:r w:rsidRPr="0005502D">
        <w:instrText xml:space="preserve">1130 km2. Only a few small rivers discharge into the bay, as a consequence of which only small amounts of sediment are episodically supplied to the bay. The bathymetry reveals two well-defined terraces, one between 30 and 45 m, the other between 50 and 55 m water depth, which are indicative of extended Pleistocene sea-level stillstands. Sediment is dispersed by long-period ocean swells approaching from the southwestern quadrant, as well as nearshore swell- and wind-driven currents. The presence of a prominent rock pinnacle at the entrance to the bay (Rocky Bank) causes wave orthogonals to converge on its leeward side, and which results in substantial wave amplification along the eastern shore of the bay. Coarse-grained sediments (gravel, very coarse sand, coarse sand and medium sand) line the rocky shores in the west and east, and are dispersed around and away from submarine rock outcrops, whereas fine-grained sediments (fine sand, very fine sand and mud) are largely confined to an arcuate belt extending along the centre of the bay from shallow water in the northwest to the deepest parts in the south. This is documented by the distribution of individual size fractions and the mean grain size, and applies to both the siliciclastic and the bioclastic sediment components which appear to be in hydraulic equilibrium. There is a distinct N-S gradient from lower to higher bioclastic content with increasing water depth. The textural parameters (mean grain size, sorting and skewness) reveal the existence of two hydraulic populations that are mixed in various proportions in the course of their dispersal in the form of either bed load or suspended load transport. The mud fraction is closely linked to the dispersal pattern of the fine and very fine sand fractions, indicating that it is transported in the form of aggregates and/or faecal pellets, the bulk of which is evidently in hydraulic equilibrium with the finer-grained sands. It can be anticipated that, during lower Pleistocene sea levels, the palaeo-False Bay valley was occupied, or at least regularly visited, by large and small African mammals and early humans.","container-title":"Journal of Coastal Conservation","DOI":"10.1007/s11852-024-01080-z","ISSN":"1874-7841","issue":"6","journalAbbreviation":"J Coast Conserv","language":"en","license":"2024 The Author(s)","note":"Company: Springer\nDistributor: Springer\nInstitution: Springer\nLabel: Springer\nnumber: 6\npublisher: Springer Netherlands","page":"1-23","source":"link-springer-com.ezproxy.uct.ac.za","title":"Sedimentology of False Bay (Western Cape, South Africa): geological background information for the integrated environmental management of a physically confined coastal compartment","title-short":"Sedimentology of False Bay (Western Cape, South Africa)","volume":"28","author":[{"family":"Flemming","given":"Burghard W."}],"issued":{"date-parts":[["2024",12,1]]}}}],"schema":"https://github.com/citation-style-language/schema/raw/master/csl-citation.json"} </w:instrText>
      </w:r>
      <w:r w:rsidRPr="0005502D">
        <w:fldChar w:fldCharType="separate"/>
      </w:r>
      <w:r w:rsidRPr="0005502D">
        <w:t>(Flemming, 2024)</w:t>
      </w:r>
      <w:r w:rsidRPr="0005502D">
        <w:fldChar w:fldCharType="end"/>
      </w:r>
      <w:r w:rsidRPr="0005502D">
        <w:t xml:space="preserve">. </w:t>
      </w:r>
    </w:p>
    <w:p w14:paraId="35793555" w14:textId="0AF759DE" w:rsidR="003F6BF9" w:rsidRPr="0005502D" w:rsidRDefault="0073544D" w:rsidP="008F1FCB">
      <w:r w:rsidRPr="0005502D">
        <w:t>The bay has been split into four geographical zones which categorize sectors of the bay with similar bathymetric features</w:t>
      </w:r>
      <w:r w:rsidR="00BD24F1" w:rsidRPr="0005502D">
        <w:t xml:space="preserve"> </w:t>
      </w:r>
      <w:r w:rsidR="00961AA4" w:rsidRPr="0005502D">
        <w:fldChar w:fldCharType="begin"/>
      </w:r>
      <w:r w:rsidR="007A01A9" w:rsidRPr="0005502D">
        <w:instrText xml:space="preserve"> ADDIN ZOTERO_ITEM CSL_CITATION {"citationID":"eLhhKjeA","properties":{"formattedCitation":"(Atkins, 1970a)","plainCitation":"(Atkins, 1970a)","noteIndex":0},"citationItems":[{"id":734,"uris":["http://zotero.org/users/14070386/items/SRUKBV83"],"itemData":{"id":734,"type":"article-journal","abstract":"Data on temperature and salinity obtained during twenty-six cruises from 1963 to 1966, each covering twenty-eight hydrographic stations are presented. The data are grouped into four zones—the three coastal zones, and one central zone, and the mean temperature and salinity of each zone are tabulated for each season. Surface isotherms and isohalines and four vertical temperature sections for each season are shown. The results are discussed and possible explanations for variations are suggested.","container-title":"Transactions of the Royal Society of South Africa","DOI":"10.1080/00359197009519107","ISSN":"0035-919X","issue":"2","note":"publisher: Taylor &amp; Francis\n_eprint: https://doi.org/10.1080/00359197009519107","page":"117-128","source":"Taylor and Francis+NEJM","title":"Thermal Structure and Salinity of False Bay","volume":"39","author":[{"family":"Atkins","given":"G. R."}],"issued":{"date-parts":[["1970",1,1]]}}}],"schema":"https://github.com/citation-style-language/schema/raw/master/csl-citation.json"} </w:instrText>
      </w:r>
      <w:r w:rsidR="00961AA4" w:rsidRPr="0005502D">
        <w:fldChar w:fldCharType="separate"/>
      </w:r>
      <w:r w:rsidR="007A01A9" w:rsidRPr="0005502D">
        <w:t>(Atkins, 1970a)</w:t>
      </w:r>
      <w:r w:rsidR="00961AA4" w:rsidRPr="0005502D">
        <w:fldChar w:fldCharType="end"/>
      </w:r>
      <w:r w:rsidR="00961AA4" w:rsidRPr="0005502D">
        <w:t xml:space="preserve">. </w:t>
      </w:r>
      <w:r w:rsidR="00082C5B" w:rsidRPr="0005502D">
        <w:t xml:space="preserve">The northern sector </w:t>
      </w:r>
      <w:r w:rsidR="00AA4F1B" w:rsidRPr="0005502D">
        <w:t xml:space="preserve">is categorized by a gentle slope (~1:400) </w:t>
      </w:r>
      <w:r w:rsidR="001D1B37" w:rsidRPr="0005502D">
        <w:t xml:space="preserve">with a </w:t>
      </w:r>
      <w:r w:rsidR="00A91796" w:rsidRPr="0005502D">
        <w:t>fragmented rocky bottom to the west and a predominantly sandy bottom to the east</w:t>
      </w:r>
      <w:r w:rsidR="00AA4F1B" w:rsidRPr="0005502D">
        <w:t xml:space="preserve"> </w:t>
      </w:r>
      <w:r w:rsidR="00AA4F1B" w:rsidRPr="0005502D">
        <w:fldChar w:fldCharType="begin"/>
      </w:r>
      <w:r w:rsidR="00AA4F1B" w:rsidRPr="0005502D">
        <w:instrText xml:space="preserve"> ADDIN ZOTERO_ITEM CSL_CITATION {"citationID":"TI29Z7BP","properties":{"formattedCitation":"(Mallory, 1970)","plainCitation":"(Mallory, 1970)","noteIndex":0},"citationItems":[{"id":552,"uris":["http://zotero.org/users/14070386/items/NMZ3UN4F"],"itemData":{"id":552,"type":"article-journal","abstract":"The paper describes the shape, dimensions and coastline of False Bay and gives the source and accuracy of the data from which a chart was drawn to establish the morphology of the sea-bed of the bay. It goes on to describe the various outstanding features of the bottom, pointing out the overall evenness of the gradients in a N/S direction and the difference in the microrelief between the western and eastern sides. The western side is studded with isolated boulders or rocky outcrops whilst on the eastern are a number of ridges running in a N/S direction. More detailed sounding data are required to give a full interpretation of the microrelief in the northern and eastern areas.","container-title":"Transactions of the Royal Society of South Africa","DOI":"10.1080/00359197009519105","ISSN":"0035-919X","issue":"2","note":"publisher: Taylor &amp; Francis\n_eprint: https://doi.org/10.1080/00359197009519105","page":"109-112","source":"Taylor and Francis+NEJM","title":"The Bathymetry and Microrelief of False Bay","volume":"39","author":[{"family":"Mallory","given":"J. K."}],"issued":{"date-parts":[["1970",1,1]]}}}],"schema":"https://github.com/citation-style-language/schema/raw/master/csl-citation.json"} </w:instrText>
      </w:r>
      <w:r w:rsidR="00AA4F1B" w:rsidRPr="0005502D">
        <w:fldChar w:fldCharType="separate"/>
      </w:r>
      <w:r w:rsidR="00AA4F1B" w:rsidRPr="0005502D">
        <w:t>(Mallory, 1970)</w:t>
      </w:r>
      <w:r w:rsidR="00AA4F1B" w:rsidRPr="0005502D">
        <w:fldChar w:fldCharType="end"/>
      </w:r>
      <w:r w:rsidR="00AA4F1B" w:rsidRPr="0005502D">
        <w:t xml:space="preserve">. </w:t>
      </w:r>
      <w:r w:rsidR="007D2449">
        <w:t xml:space="preserve">The </w:t>
      </w:r>
      <w:r w:rsidR="00243EC8">
        <w:t xml:space="preserve">bathymetry on the eastern and western peripheries of the bay </w:t>
      </w:r>
      <w:r w:rsidR="002D1D44">
        <w:t>is  markedly steep (Fig. 1).</w:t>
      </w:r>
      <w:r w:rsidR="001D1B37" w:rsidRPr="0005502D">
        <w:t xml:space="preserve">The </w:t>
      </w:r>
      <w:r w:rsidR="00A032FE" w:rsidRPr="0005502D">
        <w:t xml:space="preserve">west zone is characterized by </w:t>
      </w:r>
      <w:r w:rsidR="004908FF" w:rsidRPr="0005502D">
        <w:t>several large rocky features</w:t>
      </w:r>
      <w:r w:rsidR="00482999" w:rsidRPr="0005502D">
        <w:t xml:space="preserve"> listed here from north to south</w:t>
      </w:r>
      <w:r w:rsidR="004908FF" w:rsidRPr="0005502D">
        <w:t xml:space="preserve">: Roman Rock, Seal Island </w:t>
      </w:r>
      <w:r w:rsidR="007E7057" w:rsidRPr="0005502D">
        <w:t>&amp; York Shoal, East Shoal, Whittle Rock and Rocky Bank</w:t>
      </w:r>
      <w:r w:rsidR="00805A90" w:rsidRPr="0005502D">
        <w:t xml:space="preserve"> </w:t>
      </w:r>
      <w:r w:rsidR="00482999" w:rsidRPr="0005502D">
        <w:fldChar w:fldCharType="begin"/>
      </w:r>
      <w:r w:rsidR="00482999" w:rsidRPr="0005502D">
        <w:instrText xml:space="preserve"> ADDIN ZOTERO_ITEM CSL_CITATION {"citationID":"TmnVs7pE","properties":{"formattedCitation":"(Mallory, 1970)","plainCitation":"(Mallory, 1970)","noteIndex":0},"citationItems":[{"id":552,"uris":["http://zotero.org/users/14070386/items/NMZ3UN4F"],"itemData":{"id":552,"type":"article-journal","abstract":"The paper describes the shape, dimensions and coastline of False Bay and gives the source and accuracy of the data from which a chart was drawn to establish the morphology of the sea-bed of the bay. It goes on to describe the various outstanding features of the bottom, pointing out the overall evenness of the gradients in a N/S direction and the difference in the microrelief between the western and eastern sides. The western side is studded with isolated boulders or rocky outcrops whilst on the eastern are a number of ridges running in a N/S direction. More detailed sounding data are required to give a full interpretation of the microrelief in the northern and eastern areas.","container-title":"Transactions of the Royal Society of South Africa","DOI":"10.1080/00359197009519105","ISSN":"0035-919X","issue":"2","note":"publisher: Taylor &amp; Francis\n_eprint: https://doi.org/10.1080/00359197009519105","page":"109-112","source":"Taylor and Francis+NEJM","title":"The Bathymetry and Microrelief of False Bay","volume":"39","author":[{"family":"Mallory","given":"J. K."}],"issued":{"date-parts":[["1970",1,1]]}}}],"schema":"https://github.com/citation-style-language/schema/raw/master/csl-citation.json"} </w:instrText>
      </w:r>
      <w:r w:rsidR="00482999" w:rsidRPr="0005502D">
        <w:fldChar w:fldCharType="separate"/>
      </w:r>
      <w:r w:rsidR="00482999" w:rsidRPr="0005502D">
        <w:t>(Mallory, 1970)</w:t>
      </w:r>
      <w:r w:rsidR="00482999" w:rsidRPr="0005502D">
        <w:fldChar w:fldCharType="end"/>
      </w:r>
      <w:r w:rsidR="00482999" w:rsidRPr="0005502D">
        <w:t xml:space="preserve">. </w:t>
      </w:r>
      <w:r w:rsidR="00747BC4" w:rsidRPr="0005502D">
        <w:t>These features</w:t>
      </w:r>
      <w:r w:rsidR="00883485" w:rsidRPr="0005502D">
        <w:t xml:space="preserve"> are a mix of granite and sandstone and fo</w:t>
      </w:r>
      <w:r w:rsidR="00747BC4" w:rsidRPr="0005502D">
        <w:t xml:space="preserve">rm part of the Cape Granite and Table Mountain Group </w:t>
      </w:r>
      <w:r w:rsidR="00883485" w:rsidRPr="0005502D">
        <w:t xml:space="preserve">of </w:t>
      </w:r>
      <w:r w:rsidR="00747BC4" w:rsidRPr="0005502D">
        <w:t xml:space="preserve">geological formations </w:t>
      </w:r>
      <w:r w:rsidR="00747BC4" w:rsidRPr="0005502D">
        <w:fldChar w:fldCharType="begin"/>
      </w:r>
      <w:r w:rsidR="00747BC4" w:rsidRPr="0005502D">
        <w:instrText xml:space="preserve"> ADDIN ZOTERO_ITEM CSL_CITATION {"citationID":"AleYbCah","properties":{"formattedCitation":"(Flemming, 2024)","plainCitation":"(Flemming, 2024)","noteIndex":0},"citationItems":[{"id":520,"uris":["http://zotero.org/users/14070386/items/6RYDQIHB"],"itemData":{"id":520,"type":"article-journal","abstract":"False Bay is a large, physically confined embayment located along the southwest coast of South Africa. It is a classic example of a coastal compartment or littoral cell that acts as a receptor and sink of both terrestrial (siliciclastic) and marine (bioclastic) material. It is almost square in shape, measuring </w:instrText>
      </w:r>
      <w:r w:rsidR="00747BC4" w:rsidRPr="0005502D">
        <w:rPr>
          <w:rFonts w:ascii="Cambria Math" w:hAnsi="Cambria Math" w:cs="Cambria Math"/>
        </w:rPr>
        <w:instrText>∼</w:instrText>
      </w:r>
      <w:r w:rsidR="00747BC4" w:rsidRPr="0005502D">
        <w:instrText xml:space="preserve">35 km N-S and </w:instrText>
      </w:r>
      <w:r w:rsidR="00747BC4" w:rsidRPr="0005502D">
        <w:rPr>
          <w:rFonts w:ascii="Cambria Math" w:hAnsi="Cambria Math" w:cs="Cambria Math"/>
        </w:rPr>
        <w:instrText>∼</w:instrText>
      </w:r>
      <w:r w:rsidR="00747BC4" w:rsidRPr="0005502D">
        <w:instrText xml:space="preserve">39 km W-E and covering </w:instrText>
      </w:r>
      <w:r w:rsidR="00747BC4" w:rsidRPr="0005502D">
        <w:rPr>
          <w:rFonts w:ascii="Cambria Math" w:hAnsi="Cambria Math" w:cs="Cambria Math"/>
        </w:rPr>
        <w:instrText>∼</w:instrText>
      </w:r>
      <w:r w:rsidR="00747BC4" w:rsidRPr="0005502D">
        <w:instrText xml:space="preserve">1130 km2. Only a few small rivers discharge into the bay, as a consequence of which only small amounts of sediment are episodically supplied to the bay. The bathymetry reveals two well-defined terraces, one between 30 and 45 m, the other between 50 and 55 m water depth, which are indicative of extended Pleistocene sea-level stillstands. Sediment is dispersed by long-period ocean swells approaching from the southwestern quadrant, as well as nearshore swell- and wind-driven currents. The presence of a prominent rock pinnacle at the entrance to the bay (Rocky Bank) causes wave orthogonals to converge on its leeward side, and which results in substantial wave amplification along the eastern shore of the bay. Coarse-grained sediments (gravel, very coarse sand, coarse sand and medium sand) line the rocky shores in the west and east, and are dispersed around and away from submarine rock outcrops, whereas fine-grained sediments (fine sand, very fine sand and mud) are largely confined to an arcuate belt extending along the centre of the bay from shallow water in the northwest to the deepest parts in the south. This is documented by the distribution of individual size fractions and the mean grain size, and applies to both the siliciclastic and the bioclastic sediment components which appear to be in hydraulic equilibrium. There is a distinct N-S gradient from lower to higher bioclastic content with increasing water depth. The textural parameters (mean grain size, sorting and skewness) reveal the existence of two hydraulic populations that are mixed in various proportions in the course of their dispersal in the form of either bed load or suspended load transport. The mud fraction is closely linked to the dispersal pattern of the fine and very fine sand fractions, indicating that it is transported in the form of aggregates and/or faecal pellets, the bulk of which is evidently in hydraulic equilibrium with the finer-grained sands. It can be anticipated that, during lower Pleistocene sea levels, the palaeo-False Bay valley was occupied, or at least regularly visited, by large and small African mammals and early humans.","container-title":"Journal of Coastal Conservation","DOI":"10.1007/s11852-024-01080-z","ISSN":"1874-7841","issue":"6","journalAbbreviation":"J Coast Conserv","language":"en","license":"2024 The Author(s)","note":"Company: Springer\nDistributor: Springer\nInstitution: Springer\nLabel: Springer\nnumber: 6\npublisher: Springer Netherlands","page":"1-23","source":"link-springer-com.ezproxy.uct.ac.za","title":"Sedimentology of False Bay (Western Cape, South Africa): geological background information for the integrated environmental management of a physically confined coastal compartment","title-short":"Sedimentology of False Bay (Western Cape, South Africa)","volume":"28","author":[{"family":"Flemming","given":"Burghard W."}],"issued":{"date-parts":[["2024",12,1]]}}}],"schema":"https://github.com/citation-style-language/schema/raw/master/csl-citation.json"} </w:instrText>
      </w:r>
      <w:r w:rsidR="00747BC4" w:rsidRPr="0005502D">
        <w:fldChar w:fldCharType="separate"/>
      </w:r>
      <w:r w:rsidR="00747BC4" w:rsidRPr="0005502D">
        <w:t>(Flemming, 2024)</w:t>
      </w:r>
      <w:r w:rsidR="00747BC4" w:rsidRPr="0005502D">
        <w:fldChar w:fldCharType="end"/>
      </w:r>
      <w:r w:rsidR="00747BC4" w:rsidRPr="0005502D">
        <w:t xml:space="preserve">. </w:t>
      </w:r>
      <w:r w:rsidR="00482999" w:rsidRPr="0005502D">
        <w:t xml:space="preserve">The eastern side </w:t>
      </w:r>
      <w:r w:rsidR="00805A90" w:rsidRPr="0005502D">
        <w:t xml:space="preserve">is characterized by long </w:t>
      </w:r>
      <w:r w:rsidR="00AF25ED" w:rsidRPr="0005502D">
        <w:t>N-S running ridges</w:t>
      </w:r>
      <w:r w:rsidR="00D07C30" w:rsidRPr="0005502D">
        <w:t>, some of which are ~17 km long</w:t>
      </w:r>
      <w:r w:rsidR="000C4559" w:rsidRPr="0005502D">
        <w:t xml:space="preserve"> and ~300 m wide </w:t>
      </w:r>
      <w:r w:rsidR="000C4559" w:rsidRPr="0005502D">
        <w:fldChar w:fldCharType="begin"/>
      </w:r>
      <w:r w:rsidR="000C4559" w:rsidRPr="0005502D">
        <w:instrText xml:space="preserve"> ADDIN ZOTERO_ITEM CSL_CITATION {"citationID":"JWMDWgZ2","properties":{"formattedCitation":"(Mallory, 1970)","plainCitation":"(Mallory, 1970)","noteIndex":0},"citationItems":[{"id":552,"uris":["http://zotero.org/users/14070386/items/NMZ3UN4F"],"itemData":{"id":552,"type":"article-journal","abstract":"The paper describes the shape, dimensions and coastline of False Bay and gives the source and accuracy of the data from which a chart was drawn to establish the morphology of the sea-bed of the bay. It goes on to describe the various outstanding features of the bottom, pointing out the overall evenness of the gradients in a N/S direction and the difference in the microrelief between the western and eastern sides. The western side is studded with isolated boulders or rocky outcrops whilst on the eastern are a number of ridges running in a N/S direction. More detailed sounding data are required to give a full interpretation of the microrelief in the northern and eastern areas.","container-title":"Transactions of the Royal Society of South Africa","DOI":"10.1080/00359197009519105","ISSN":"0035-919X","issue":"2","note":"publisher: Taylor &amp; Francis\n_eprint: https://doi.org/10.1080/00359197009519105","page":"109-112","source":"Taylor and Francis+NEJM","title":"The Bathymetry and Microrelief of False Bay","volume":"39","author":[{"family":"Mallory","given":"J. K."}],"issued":{"date-parts":[["1970",1,1]]}}}],"schema":"https://github.com/citation-style-language/schema/raw/master/csl-citation.json"} </w:instrText>
      </w:r>
      <w:r w:rsidR="000C4559" w:rsidRPr="0005502D">
        <w:fldChar w:fldCharType="separate"/>
      </w:r>
      <w:r w:rsidR="000C4559" w:rsidRPr="0005502D">
        <w:t>(Mallory, 1970)</w:t>
      </w:r>
      <w:r w:rsidR="000C4559" w:rsidRPr="0005502D">
        <w:fldChar w:fldCharType="end"/>
      </w:r>
      <w:r w:rsidR="000C4559" w:rsidRPr="0005502D">
        <w:t xml:space="preserve">. These ridges </w:t>
      </w:r>
      <w:r w:rsidR="004C51FD" w:rsidRPr="0005502D">
        <w:t xml:space="preserve">are comprised of shale and form part of the Malmesbury Group </w:t>
      </w:r>
      <w:r w:rsidR="00883485" w:rsidRPr="0005502D">
        <w:fldChar w:fldCharType="begin"/>
      </w:r>
      <w:r w:rsidR="00883485" w:rsidRPr="0005502D">
        <w:instrText xml:space="preserve"> ADDIN ZOTERO_ITEM CSL_CITATION {"citationID":"wloZw7g5","properties":{"formattedCitation":"(Flemming, 2024)","plainCitation":"(Flemming, 2024)","noteIndex":0},"citationItems":[{"id":520,"uris":["http://zotero.org/users/14070386/items/6RYDQIHB"],"itemData":{"id":520,"type":"article-journal","abstract":"False Bay is a large, physically confined embayment located along the southwest coast of South Africa. It is a classic example of a coastal compartment or littoral cell that acts as a receptor and sink of both terrestrial (siliciclastic) and marine (bioclastic) material. It is almost square in shape, measuring </w:instrText>
      </w:r>
      <w:r w:rsidR="00883485" w:rsidRPr="0005502D">
        <w:rPr>
          <w:rFonts w:ascii="Cambria Math" w:hAnsi="Cambria Math" w:cs="Cambria Math"/>
        </w:rPr>
        <w:instrText>∼</w:instrText>
      </w:r>
      <w:r w:rsidR="00883485" w:rsidRPr="0005502D">
        <w:instrText xml:space="preserve">35 km N-S and </w:instrText>
      </w:r>
      <w:r w:rsidR="00883485" w:rsidRPr="0005502D">
        <w:rPr>
          <w:rFonts w:ascii="Cambria Math" w:hAnsi="Cambria Math" w:cs="Cambria Math"/>
        </w:rPr>
        <w:instrText>∼</w:instrText>
      </w:r>
      <w:r w:rsidR="00883485" w:rsidRPr="0005502D">
        <w:instrText xml:space="preserve">39 km W-E and covering </w:instrText>
      </w:r>
      <w:r w:rsidR="00883485" w:rsidRPr="0005502D">
        <w:rPr>
          <w:rFonts w:ascii="Cambria Math" w:hAnsi="Cambria Math" w:cs="Cambria Math"/>
        </w:rPr>
        <w:instrText>∼</w:instrText>
      </w:r>
      <w:r w:rsidR="00883485" w:rsidRPr="0005502D">
        <w:instrText xml:space="preserve">1130 km2. Only a few small rivers discharge into the bay, as a consequence of which only small amounts of sediment are episodically supplied to the bay. The bathymetry reveals two well-defined terraces, one between 30 and 45 m, the other between 50 and 55 m water depth, which are indicative of extended Pleistocene sea-level stillstands. Sediment is dispersed by long-period ocean swells approaching from the southwestern quadrant, as well as nearshore swell- and wind-driven currents. The presence of a prominent rock pinnacle at the entrance to the bay (Rocky Bank) causes wave orthogonals to converge on its leeward side, and which results in substantial wave amplification along the eastern shore of the bay. Coarse-grained sediments (gravel, very coarse sand, coarse sand and medium sand) line the rocky shores in the west and east, and are dispersed around and away from submarine rock outcrops, whereas fine-grained sediments (fine sand, very fine sand and mud) are largely confined to an arcuate belt extending along the centre of the bay from shallow water in the northwest to the deepest parts in the south. This is documented by the distribution of individual size fractions and the mean grain size, and applies to both the siliciclastic and the bioclastic sediment components which appear to be in hydraulic equilibrium. There is a distinct N-S gradient from lower to higher bioclastic content with increasing water depth. The textural parameters (mean grain size, sorting and skewness) reveal the existence of two hydraulic populations that are mixed in various proportions in the course of their dispersal in the form of either bed load or suspended load transport. The mud fraction is closely linked to the dispersal pattern of the fine and very fine sand fractions, indicating that it is transported in the form of aggregates and/or faecal pellets, the bulk of which is evidently in hydraulic equilibrium with the finer-grained sands. It can be anticipated that, during lower Pleistocene sea levels, the palaeo-False Bay valley was occupied, or at least regularly visited, by large and small African mammals and early humans.","container-title":"Journal of Coastal Conservation","DOI":"10.1007/s11852-024-01080-z","ISSN":"1874-7841","issue":"6","journalAbbreviation":"J Coast Conserv","language":"en","license":"2024 The Author(s)","note":"Company: Springer\nDistributor: Springer\nInstitution: Springer\nLabel: Springer\nnumber: 6\npublisher: Springer Netherlands","page":"1-23","source":"link-springer-com.ezproxy.uct.ac.za","title":"Sedimentology of False Bay (Western Cape, South Africa): geological background information for the integrated environmental management of a physically confined coastal compartment","title-short":"Sedimentology of False Bay (Western Cape, South Africa)","volume":"28","author":[{"family":"Flemming","given":"Burghard W."}],"issued":{"date-parts":[["2024",12,1]]}}}],"schema":"https://github.com/citation-style-language/schema/raw/master/csl-citation.json"} </w:instrText>
      </w:r>
      <w:r w:rsidR="00883485" w:rsidRPr="0005502D">
        <w:fldChar w:fldCharType="separate"/>
      </w:r>
      <w:r w:rsidR="00883485" w:rsidRPr="0005502D">
        <w:t>(Flemming, 2024)</w:t>
      </w:r>
      <w:r w:rsidR="00883485" w:rsidRPr="0005502D">
        <w:fldChar w:fldCharType="end"/>
      </w:r>
      <w:r w:rsidR="00883485" w:rsidRPr="0005502D">
        <w:t>.</w:t>
      </w:r>
      <w:r w:rsidR="000A371F" w:rsidRPr="0005502D">
        <w:t xml:space="preserve"> </w:t>
      </w:r>
      <w:r w:rsidR="00705C72" w:rsidRPr="0005502D">
        <w:t>T</w:t>
      </w:r>
      <w:r w:rsidR="00817774" w:rsidRPr="0005502D">
        <w:t xml:space="preserve">wo </w:t>
      </w:r>
      <w:r w:rsidR="009C19B7" w:rsidRPr="0005502D">
        <w:t xml:space="preserve">distinct </w:t>
      </w:r>
      <w:r w:rsidR="00817774" w:rsidRPr="0005502D">
        <w:t xml:space="preserve"> terraces</w:t>
      </w:r>
      <w:r w:rsidR="009C19B7" w:rsidRPr="0005502D">
        <w:t xml:space="preserve">, one between </w:t>
      </w:r>
      <w:r w:rsidR="009A5196" w:rsidRPr="0005502D">
        <w:t>30 and 45 m, the other between 50 and 55 m</w:t>
      </w:r>
      <w:r w:rsidR="0095201F" w:rsidRPr="0005502D">
        <w:t xml:space="preserve">, exist in the bay and are indicative of </w:t>
      </w:r>
      <w:r w:rsidR="00240896" w:rsidRPr="0005502D">
        <w:t>Pleistocene (</w:t>
      </w:r>
      <w:r w:rsidR="007E70A3" w:rsidRPr="0005502D">
        <w:t xml:space="preserve">2.6 </w:t>
      </w:r>
      <w:r w:rsidR="001F6D9F" w:rsidRPr="0005502D">
        <w:t>Ma</w:t>
      </w:r>
      <w:r w:rsidR="007E70A3" w:rsidRPr="0005502D">
        <w:t xml:space="preserve"> to 11 700 </w:t>
      </w:r>
      <w:r w:rsidR="001F6D9F" w:rsidRPr="0005502D">
        <w:t>ka) sea-level stillstands</w:t>
      </w:r>
      <w:r w:rsidR="003F6BF9" w:rsidRPr="0005502D">
        <w:t xml:space="preserve"> </w:t>
      </w:r>
      <w:r w:rsidR="003F6BF9" w:rsidRPr="0005502D">
        <w:fldChar w:fldCharType="begin"/>
      </w:r>
      <w:r w:rsidR="003F6BF9" w:rsidRPr="0005502D">
        <w:instrText xml:space="preserve"> ADDIN ZOTERO_ITEM CSL_CITATION {"citationID":"DjAfluI8","properties":{"formattedCitation":"(Flemming, 2024)","plainCitation":"(Flemming, 2024)","noteIndex":0},"citationItems":[{"id":520,"uris":["http://zotero.org/users/14070386/items/6RYDQIHB"],"itemData":{"id":520,"type":"article-journal","abstract":"False Bay is a large, physically confined embayment located along the southwest coast of South Africa. It is a classic example of a coastal compartment or littoral cell that acts as a receptor and sink of both terrestrial (siliciclastic) and marine (bioclastic) material. It is almost square in shape, measuring </w:instrText>
      </w:r>
      <w:r w:rsidR="003F6BF9" w:rsidRPr="0005502D">
        <w:rPr>
          <w:rFonts w:ascii="Cambria Math" w:hAnsi="Cambria Math" w:cs="Cambria Math"/>
        </w:rPr>
        <w:instrText>∼</w:instrText>
      </w:r>
      <w:r w:rsidR="003F6BF9" w:rsidRPr="0005502D">
        <w:instrText xml:space="preserve">35 km N-S and </w:instrText>
      </w:r>
      <w:r w:rsidR="003F6BF9" w:rsidRPr="0005502D">
        <w:rPr>
          <w:rFonts w:ascii="Cambria Math" w:hAnsi="Cambria Math" w:cs="Cambria Math"/>
        </w:rPr>
        <w:instrText>∼</w:instrText>
      </w:r>
      <w:r w:rsidR="003F6BF9" w:rsidRPr="0005502D">
        <w:instrText xml:space="preserve">39 km W-E and covering </w:instrText>
      </w:r>
      <w:r w:rsidR="003F6BF9" w:rsidRPr="0005502D">
        <w:rPr>
          <w:rFonts w:ascii="Cambria Math" w:hAnsi="Cambria Math" w:cs="Cambria Math"/>
        </w:rPr>
        <w:instrText>∼</w:instrText>
      </w:r>
      <w:r w:rsidR="003F6BF9" w:rsidRPr="0005502D">
        <w:instrText xml:space="preserve">1130 km2. Only a few small rivers discharge into the bay, as a consequence of which only small amounts of sediment are episodically supplied to the bay. The bathymetry reveals two well-defined terraces, one between 30 and 45 m, the other between 50 and 55 m water depth, which are indicative of extended Pleistocene sea-level stillstands. Sediment is dispersed by long-period ocean swells approaching from the southwestern quadrant, as well as nearshore swell- and wind-driven currents. The presence of a prominent rock pinnacle at the entrance to the bay (Rocky Bank) causes wave orthogonals to converge on its leeward side, and which results in substantial wave amplification along the eastern shore of the bay. Coarse-grained sediments (gravel, very coarse sand, coarse sand and medium sand) line the rocky shores in the west and east, and are dispersed around and away from submarine rock outcrops, whereas fine-grained sediments (fine sand, very fine sand and mud) are largely confined to an arcuate belt extending along the centre of the bay from shallow water in the northwest to the deepest parts in the south. This is documented by the distribution of individual size fractions and the mean grain size, and applies to both the siliciclastic and the bioclastic sediment components which appear to be in hydraulic equilibrium. There is a distinct N-S gradient from lower to higher bioclastic content with increasing water depth. The textural parameters (mean grain size, sorting and skewness) reveal the existence of two hydraulic populations that are mixed in various proportions in the course of their dispersal in the form of either bed load or suspended load transport. The mud fraction is closely linked to the dispersal pattern of the fine and very fine sand fractions, indicating that it is transported in the form of aggregates and/or faecal pellets, the bulk of which is evidently in hydraulic equilibrium with the finer-grained sands. It can be anticipated that, during lower Pleistocene sea levels, the palaeo-False Bay valley was occupied, or at least regularly visited, by large and small African mammals and early humans.","container-title":"Journal of Coastal Conservation","DOI":"10.1007/s11852-024-01080-z","ISSN":"1874-7841","issue":"6","journalAbbreviation":"J Coast Conserv","language":"en","license":"2024 The Author(s)","note":"Company: Springer\nDistributor: Springer\nInstitution: Springer\nLabel: Springer\nnumber: 6\npublisher: Springer Netherlands","page":"1-23","source":"link-springer-com.ezproxy.uct.ac.za","title":"Sedimentology of False Bay (Western Cape, South Africa): geological background information for the integrated environmental management of a physically confined coastal compartment","title-short":"Sedimentology of False Bay (Western Cape, South Africa)","volume":"28","author":[{"family":"Flemming","given":"Burghard W."}],"issued":{"date-parts":[["2024",12,1]]}}}],"schema":"https://github.com/citation-style-language/schema/raw/master/csl-citation.json"} </w:instrText>
      </w:r>
      <w:r w:rsidR="003F6BF9" w:rsidRPr="0005502D">
        <w:fldChar w:fldCharType="separate"/>
      </w:r>
      <w:r w:rsidR="003F6BF9" w:rsidRPr="0005502D">
        <w:t>(Flemming, 2024)</w:t>
      </w:r>
      <w:r w:rsidR="003F6BF9" w:rsidRPr="0005502D">
        <w:fldChar w:fldCharType="end"/>
      </w:r>
      <w:r w:rsidR="001F6D9F" w:rsidRPr="0005502D">
        <w:t>.</w:t>
      </w:r>
    </w:p>
    <w:p w14:paraId="68223B86" w14:textId="01703A5F" w:rsidR="00C34403" w:rsidRPr="0005502D" w:rsidRDefault="0087715F" w:rsidP="001E3465">
      <w:r w:rsidRPr="0005502D">
        <w:rPr>
          <w:noProof/>
        </w:rPr>
        <mc:AlternateContent>
          <mc:Choice Requires="wpg">
            <w:drawing>
              <wp:anchor distT="0" distB="0" distL="114300" distR="114300" simplePos="0" relativeHeight="251653120" behindDoc="0" locked="0" layoutInCell="1" allowOverlap="1" wp14:anchorId="641DAB32" wp14:editId="67290A99">
                <wp:simplePos x="0" y="0"/>
                <wp:positionH relativeFrom="column">
                  <wp:posOffset>-28575</wp:posOffset>
                </wp:positionH>
                <wp:positionV relativeFrom="paragraph">
                  <wp:posOffset>1627505</wp:posOffset>
                </wp:positionV>
                <wp:extent cx="5731200" cy="3333600"/>
                <wp:effectExtent l="0" t="0" r="3175" b="635"/>
                <wp:wrapTopAndBottom/>
                <wp:docPr id="1946526154" name="Group 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31200" cy="3333600"/>
                          <a:chOff x="0" y="0"/>
                          <a:chExt cx="5731510" cy="3333750"/>
                        </a:xfrm>
                      </wpg:grpSpPr>
                      <pic:pic xmlns:pic="http://schemas.openxmlformats.org/drawingml/2006/picture">
                        <pic:nvPicPr>
                          <pic:cNvPr id="101901317" name="Picture 5" descr="A map of the arctic&#10;&#10;AI-generated content may be incorrect."/>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731510" cy="2872740"/>
                          </a:xfrm>
                          <a:prstGeom prst="rect">
                            <a:avLst/>
                          </a:prstGeom>
                        </pic:spPr>
                      </pic:pic>
                      <wps:wsp>
                        <wps:cNvPr id="1780414570" name="Text Box 1"/>
                        <wps:cNvSpPr txBox="1"/>
                        <wps:spPr>
                          <a:xfrm>
                            <a:off x="0" y="2927985"/>
                            <a:ext cx="5731510" cy="405765"/>
                          </a:xfrm>
                          <a:prstGeom prst="rect">
                            <a:avLst/>
                          </a:prstGeom>
                          <a:solidFill>
                            <a:prstClr val="white"/>
                          </a:solidFill>
                          <a:ln>
                            <a:noFill/>
                          </a:ln>
                        </wps:spPr>
                        <wps:txbx>
                          <w:txbxContent>
                            <w:p w14:paraId="4CB73EC4" w14:textId="57789D38" w:rsidR="0065417B" w:rsidRPr="0005502D" w:rsidRDefault="0065417B" w:rsidP="0065417B">
                              <w:pPr>
                                <w:pStyle w:val="Caption"/>
                                <w:rPr>
                                  <w:rFonts w:ascii="Times New Roman" w:eastAsiaTheme="minorHAnsi" w:hAnsi="Times New Roman" w:cs="Times New Roman"/>
                                </w:rPr>
                              </w:pPr>
                              <w:r w:rsidRPr="0005502D">
                                <w:t xml:space="preserve">Figure </w:t>
                              </w:r>
                              <w:r w:rsidR="00901E01">
                                <w:fldChar w:fldCharType="begin"/>
                              </w:r>
                              <w:r w:rsidR="00901E01">
                                <w:instrText xml:space="preserve"> SEQ Figure \* ARABIC </w:instrText>
                              </w:r>
                              <w:r w:rsidR="00901E01">
                                <w:fldChar w:fldCharType="separate"/>
                              </w:r>
                              <w:r w:rsidR="0057057D">
                                <w:rPr>
                                  <w:noProof/>
                                </w:rPr>
                                <w:t>3</w:t>
                              </w:r>
                              <w:r w:rsidR="00901E01">
                                <w:rPr>
                                  <w:noProof/>
                                </w:rPr>
                                <w:fldChar w:fldCharType="end"/>
                              </w:r>
                              <w:r w:rsidRPr="0005502D">
                                <w:t>) Bathymetry and orography of False Bay. Cape Point (CP), Rocky Bank (RB) and Cape Hangklip (CH) are shown (From Daniels et al., 202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41DAB32" id="Group 4" o:spid="_x0000_s1032" style="position:absolute;margin-left:-2.25pt;margin-top:128.15pt;width:451.3pt;height:262.5pt;z-index:251653120;mso-position-horizontal-relative:text;mso-position-vertical-relative:text;mso-width-relative:margin;mso-height-relative:margin" coordsize="57315,33337"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">
                <o:lock v:ext="edit" aspectratio="t"/>
                <v:shape id="Picture 5" o:spid="_x0000_s1033" type="#_x0000_t75" alt="A map of the arctic&#10;&#10;AI-generated content may be incorrect." style="position:absolute;width:57315;height:287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">
                  <v:imagedata r:id="rId13" o:title="A map of the arctic&#10;&#10;AI-generated content may be incorrect"/>
                </v:shape>
                <v:shape id="Text Box 1" o:spid="_x0000_s1034" type="#_x0000_t202" style="position:absolute;top:29279;width:57315;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" stroked="f">
                  <v:textbox style="mso-fit-shape-to-text:t" inset="0,0,0,0">
                    <w:txbxContent>
                      <w:p w14:paraId="4CB73EC4" w14:textId="57789D38" w:rsidR="0065417B" w:rsidRPr="0005502D" w:rsidRDefault="0065417B" w:rsidP="0065417B">
                        <w:pPr>
                          <w:pStyle w:val="Caption"/>
                          <w:rPr>
                            <w:rFonts w:ascii="Times New Roman" w:eastAsiaTheme="minorHAnsi" w:hAnsi="Times New Roman" w:cs="Times New Roman"/>
                          </w:rPr>
                        </w:pPr>
                        <w:r w:rsidRPr="0005502D">
                          <w:t xml:space="preserve">Figure </w:t>
                        </w:r>
                        <w:r w:rsidR="00901E01">
                          <w:fldChar w:fldCharType="begin"/>
                        </w:r>
                        <w:r w:rsidR="00901E01">
                          <w:instrText xml:space="preserve"> SEQ Figure \* ARABIC </w:instrText>
                        </w:r>
                        <w:r w:rsidR="00901E01">
                          <w:fldChar w:fldCharType="separate"/>
                        </w:r>
                        <w:r w:rsidR="0057057D">
                          <w:rPr>
                            <w:noProof/>
                          </w:rPr>
                          <w:t>3</w:t>
                        </w:r>
                        <w:r w:rsidR="00901E01">
                          <w:rPr>
                            <w:noProof/>
                          </w:rPr>
                          <w:fldChar w:fldCharType="end"/>
                        </w:r>
                        <w:r w:rsidRPr="0005502D">
                          <w:t>) Bathymetry and orography of False Bay. Cape Point (CP), Rocky Bank (RB) and Cape Hangklip (CH) are shown (From Daniels et al., 2022).</w:t>
                        </w:r>
                      </w:p>
                    </w:txbxContent>
                  </v:textbox>
                </v:shape>
                <w10:wrap type="topAndBottom"/>
              </v:group>
            </w:pict>
          </mc:Fallback>
        </mc:AlternateContent>
      </w:r>
      <w:r w:rsidR="00413394" w:rsidRPr="0005502D">
        <w:t>Given this pre-historic context, t</w:t>
      </w:r>
      <w:r w:rsidR="006519E8" w:rsidRPr="0005502D">
        <w:t xml:space="preserve">he </w:t>
      </w:r>
      <w:r w:rsidR="00D67ACF" w:rsidRPr="0005502D">
        <w:t>bay itself can be seen as the southernmost extension of the Cape Flats</w:t>
      </w:r>
      <w:r w:rsidR="00AE5FE2" w:rsidRPr="0005502D">
        <w:t>, a sandy valley which links the Cape Peninsula on the west to the mainland on the east.</w:t>
      </w:r>
      <w:r w:rsidR="0062030A" w:rsidRPr="0005502D">
        <w:t xml:space="preserve"> The eastern</w:t>
      </w:r>
      <w:r w:rsidR="000A3178" w:rsidRPr="0005502D">
        <w:t xml:space="preserve"> side of the bay </w:t>
      </w:r>
      <w:r w:rsidR="00B36F69" w:rsidRPr="0005502D">
        <w:t xml:space="preserve">is </w:t>
      </w:r>
      <w:r w:rsidR="000A3E81" w:rsidRPr="0005502D">
        <w:t>rimmed</w:t>
      </w:r>
      <w:r w:rsidR="00B36F69" w:rsidRPr="0005502D">
        <w:t xml:space="preserve"> by </w:t>
      </w:r>
      <w:r w:rsidR="00AC39F5" w:rsidRPr="0005502D">
        <w:t xml:space="preserve"> the </w:t>
      </w:r>
      <w:r w:rsidR="00AB5892" w:rsidRPr="0005502D">
        <w:t>mountainous inland terrain</w:t>
      </w:r>
      <w:r w:rsidR="00AC39F5" w:rsidRPr="0005502D">
        <w:t xml:space="preserve"> of the Hotten</w:t>
      </w:r>
      <w:r w:rsidR="000A3E81" w:rsidRPr="0005502D">
        <w:t>tots Holland Mountains</w:t>
      </w:r>
      <w:r w:rsidR="00BD2B9D" w:rsidRPr="0005502D">
        <w:t>,</w:t>
      </w:r>
      <w:r w:rsidR="00AB5892" w:rsidRPr="0005502D">
        <w:t xml:space="preserve"> with relatively high ranges </w:t>
      </w:r>
      <w:r w:rsidR="00FC3E40" w:rsidRPr="0005502D">
        <w:t xml:space="preserve">of between 1100 and 1400 m </w:t>
      </w:r>
      <w:r w:rsidR="00FC3E40" w:rsidRPr="0005502D">
        <w:fldChar w:fldCharType="begin"/>
      </w:r>
      <w:r w:rsidR="00FC3E40" w:rsidRPr="0005502D">
        <w:instrText xml:space="preserve"> ADDIN ZOTERO_ITEM CSL_CITATION {"citationID":"KK6OtlsZ","properties":{"formattedCitation":"(Bonnardot et al., 2005)","plainCitation":"(Bonnardot et al., 2005)","noteIndex":0},"citationItems":[{"id":567,"uris":["http://zotero.org/users/14070386/items/HM9JDE56"],"itemData":{"id":567,"type":"article-journal","abstract":"Sea breezes were investigated during the maturation period of wine grapes in the South-Western Cape under particular synoptic wind conditions (onshore for Table Bay and offshore for False Bay). Observations from an automatic weather station network located in the Stellenbosch wine-producing area as well as the Regional Atmospheric Modelling System (RAMS, non-hydrostatic, parallel, version 4.3) were used. Results showed that two sea breezes developed, one from Table Bay late in the morning, and the other from False Bay later in the afternoon. The coastal low strengthened and deflected the sea breeze from Table Bay towards the south and south-east of the study area, while the offshore large-scale circulation hindered the development of the sea breeze in the opposite direction over False Bay and delayed its movement towards land. The decrease in temperature resulting from the onset of the sea breeze from the Atlantic early in the afternoon could be significant for viticulture, reducing the duration and intensity of high temperature stress on grapevine functioning at the coolest locations.","container-title":"Theoretical and Applied Climatology","DOI":"10.1007/s00704-004-0087-y","ISSN":"1434-4483","issue":"3","journalAbbreviation":"Theor. Appl. Climatol.","language":"en","license":"2005 Springer-Verlag/Wien","note":"Company: Springer\nDistributor: Springer\nInstitution: Springer\nLabel: Springer\nnumber: 3\npublisher: Springer-Verlag","page":"203-218","source":"link-springer-com.ezproxy.uct.ac.za","title":"Sea breeze development under an offshore synoptic wind in the South-Western Cape and implications for the Stellenbosch wine-producing area","volume":"81","author":[{"family":"Bonnardot","given":"V."},{"family":"Planchon","given":"O."},{"family":"Cautenet","given":"S."}],"issued":{"date-parts":[["2005",7,1]]}}}],"schema":"https://github.com/citation-style-language/schema/raw/master/csl-citation.json"} </w:instrText>
      </w:r>
      <w:r w:rsidR="00FC3E40" w:rsidRPr="0005502D">
        <w:fldChar w:fldCharType="separate"/>
      </w:r>
      <w:r w:rsidR="00FC3E40" w:rsidRPr="0005502D">
        <w:t>(Bonnardot et al., 2005)</w:t>
      </w:r>
      <w:r w:rsidR="00FC3E40" w:rsidRPr="0005502D">
        <w:fldChar w:fldCharType="end"/>
      </w:r>
      <w:r w:rsidR="00FC3E40" w:rsidRPr="0005502D">
        <w:t xml:space="preserve">. </w:t>
      </w:r>
      <w:r w:rsidR="00BD2B9D" w:rsidRPr="0005502D">
        <w:t xml:space="preserve">The Cape Peninsula </w:t>
      </w:r>
      <w:r w:rsidR="00D32A92" w:rsidRPr="0005502D">
        <w:t xml:space="preserve">mountain range </w:t>
      </w:r>
      <w:r w:rsidR="005D014B" w:rsidRPr="0005502D">
        <w:t xml:space="preserve">belts the bay </w:t>
      </w:r>
      <w:r w:rsidR="00D32A92" w:rsidRPr="0005502D">
        <w:t xml:space="preserve">to the west </w:t>
      </w:r>
      <w:r w:rsidR="004F35DE" w:rsidRPr="0005502D">
        <w:t xml:space="preserve">and </w:t>
      </w:r>
      <w:r w:rsidR="00E33B73" w:rsidRPr="0005502D">
        <w:t xml:space="preserve">has a slightly lower range </w:t>
      </w:r>
      <w:r w:rsidR="005A6509" w:rsidRPr="0005502D">
        <w:t>of between 600 and 1100 m</w:t>
      </w:r>
      <w:r w:rsidR="004F35DE" w:rsidRPr="0005502D">
        <w:t xml:space="preserve"> </w:t>
      </w:r>
      <w:r w:rsidR="004F35DE" w:rsidRPr="0005502D">
        <w:fldChar w:fldCharType="begin"/>
      </w:r>
      <w:r w:rsidR="004F35DE" w:rsidRPr="0005502D">
        <w:instrText xml:space="preserve"> ADDIN ZOTERO_ITEM CSL_CITATION {"citationID":"4V72iFjZ","properties":{"formattedCitation":"(Jury, 1991)","plainCitation":"(Jury, 1991)","noteIndex":0},"citationItems":[{"id":897,"uris":["http://zotero.org/users/14070386/items/FYUZL7N7"],"itemData":{"id":897,"type":"article-journal","container-title":"Transactions of the Royal Society of South Africa","page":"401-418","title":"The weather of False Bay","volume":"47","author":[{"family":"Jury","given":"Mark R."}],"issued":{"date-parts":[["1991"]]}}}],"schema":"https://github.com/citation-style-language/schema/raw/master/csl-citation.json"} </w:instrText>
      </w:r>
      <w:r w:rsidR="004F35DE" w:rsidRPr="0005502D">
        <w:fldChar w:fldCharType="separate"/>
      </w:r>
      <w:r w:rsidR="004F35DE" w:rsidRPr="0005502D">
        <w:t>(Jury, 1991)</w:t>
      </w:r>
      <w:r w:rsidR="004F35DE" w:rsidRPr="0005502D">
        <w:fldChar w:fldCharType="end"/>
      </w:r>
      <w:r w:rsidR="004F35DE" w:rsidRPr="0005502D">
        <w:t xml:space="preserve">. </w:t>
      </w:r>
      <w:r w:rsidR="009F63BE" w:rsidRPr="0005502D">
        <w:t xml:space="preserve">The </w:t>
      </w:r>
      <w:r w:rsidR="00665631" w:rsidRPr="0005502D">
        <w:t>intricate</w:t>
      </w:r>
      <w:r w:rsidR="005D1C52" w:rsidRPr="0005502D">
        <w:t xml:space="preserve"> orography of the </w:t>
      </w:r>
      <w:r w:rsidR="00E526A5" w:rsidRPr="0005502D">
        <w:t xml:space="preserve">terrain </w:t>
      </w:r>
      <w:r w:rsidR="00D05FFA" w:rsidRPr="0005502D">
        <w:t xml:space="preserve">is shown in </w:t>
      </w:r>
      <w:r w:rsidR="004E4AF2" w:rsidRPr="0005502D">
        <w:t>Fig 2.</w:t>
      </w:r>
      <w:r w:rsidR="001E3465" w:rsidRPr="0005502D">
        <w:t xml:space="preserve"> The orography controls the wind field over the area under the</w:t>
      </w:r>
      <w:r w:rsidR="0065417B" w:rsidRPr="0005502D">
        <w:t xml:space="preserve"> </w:t>
      </w:r>
      <w:r w:rsidR="001E3465" w:rsidRPr="0005502D">
        <w:t xml:space="preserve">varying wind regimes and creates wind shadows in the lee of the mountains </w:t>
      </w:r>
      <w:r w:rsidR="001E3465" w:rsidRPr="0005502D">
        <w:fldChar w:fldCharType="begin"/>
      </w:r>
      <w:r w:rsidR="001E3465" w:rsidRPr="0005502D">
        <w:instrText xml:space="preserve"> ADDIN ZOTERO_ITEM CSL_CITATION {"citationID":"aLMR96gz","properties":{"formattedCitation":"(Jury, 1991)","plainCitation":"(Jury, 1991)","noteIndex":0},"citationItems":[{"id":897,"uris":["http://zotero.org/users/14070386/items/FYUZL7N7"],"itemData":{"id":897,"type":"article-journal","container-title":"Transactions of the Royal Society of South Africa","page":"401-418","title":"The weather of False Bay","volume":"47","author":[{"family":"Jury","given":"Mark R."}],"issued":{"date-parts":[["1991"]]}}}],"schema":"https://github.com/citation-style-language/schema/raw/master/csl-citation.json"} </w:instrText>
      </w:r>
      <w:r w:rsidR="001E3465" w:rsidRPr="0005502D">
        <w:fldChar w:fldCharType="separate"/>
      </w:r>
      <w:r w:rsidR="001E3465" w:rsidRPr="0005502D">
        <w:t>(Jury, 1991)</w:t>
      </w:r>
      <w:r w:rsidR="001E3465" w:rsidRPr="0005502D">
        <w:fldChar w:fldCharType="end"/>
      </w:r>
      <w:r w:rsidR="001E3465" w:rsidRPr="0005502D">
        <w:t>.</w:t>
      </w:r>
    </w:p>
    <w:p w14:paraId="6E6EBAC6" w14:textId="02188342" w:rsidR="00CC1B0E" w:rsidRPr="0005502D" w:rsidRDefault="00CC1B0E" w:rsidP="008A3E3E">
      <w:pPr>
        <w:pStyle w:val="Heading2"/>
      </w:pPr>
      <w:bookmarkStart w:id="5" w:name="_Toc206743054"/>
      <w:r w:rsidRPr="0005502D">
        <w:t>Wind Climate</w:t>
      </w:r>
      <w:bookmarkEnd w:id="5"/>
      <w:r w:rsidRPr="0005502D">
        <w:t xml:space="preserve"> </w:t>
      </w:r>
    </w:p>
    <w:p w14:paraId="45ED2B15" w14:textId="70FAF116" w:rsidR="00093C5C" w:rsidRPr="0005502D" w:rsidRDefault="00A84BA2" w:rsidP="00901061">
      <w:r w:rsidRPr="0005502D">
        <w:t xml:space="preserve">South African weather is </w:t>
      </w:r>
      <w:r w:rsidR="007844CC" w:rsidRPr="0005502D">
        <w:t>primarily seasonal and dominated by large scale synoptic circulations</w:t>
      </w:r>
      <w:r w:rsidR="001C5FF0" w:rsidRPr="0005502D">
        <w:t xml:space="preserve"> which result </w:t>
      </w:r>
      <w:r w:rsidR="00E32D05" w:rsidRPr="0005502D">
        <w:t xml:space="preserve">from the </w:t>
      </w:r>
      <w:r w:rsidR="00E47944" w:rsidRPr="0005502D">
        <w:t xml:space="preserve">interactions between </w:t>
      </w:r>
      <w:r w:rsidR="00170B7E" w:rsidRPr="0005502D">
        <w:t xml:space="preserve">the South Atlantic </w:t>
      </w:r>
      <w:r w:rsidR="0065287D" w:rsidRPr="0005502D">
        <w:t xml:space="preserve">high pressure cell (SAH) and </w:t>
      </w:r>
      <w:r w:rsidR="000921EE" w:rsidRPr="0005502D">
        <w:t xml:space="preserve">mid-latitude pressure systems </w:t>
      </w:r>
      <w:r w:rsidR="00D673D5" w:rsidRPr="0005502D">
        <w:t xml:space="preserve">that </w:t>
      </w:r>
      <w:r w:rsidR="009D4B2C" w:rsidRPr="0005502D">
        <w:t xml:space="preserve">are associated with the upper-level westerlies. </w:t>
      </w:r>
      <w:r w:rsidR="0036282A" w:rsidRPr="0005502D">
        <w:t xml:space="preserve">Wind over the </w:t>
      </w:r>
      <w:r w:rsidR="0036282A" w:rsidRPr="0005502D">
        <w:lastRenderedPageBreak/>
        <w:t>bay i</w:t>
      </w:r>
      <w:r w:rsidR="00DF0154" w:rsidRPr="0005502D">
        <w:t xml:space="preserve">s controlled by two main factors, the first being the nature and time scale of synoptic weather systems </w:t>
      </w:r>
      <w:r w:rsidR="00D40B23" w:rsidRPr="0005502D">
        <w:t xml:space="preserve">akin to the region, the second being </w:t>
      </w:r>
      <w:r w:rsidR="004434E3" w:rsidRPr="0005502D">
        <w:t xml:space="preserve">the orography which leads to orographically sheared winds being common </w:t>
      </w:r>
      <w:r w:rsidR="004434E3" w:rsidRPr="0005502D">
        <w:fldChar w:fldCharType="begin"/>
      </w:r>
      <w:r w:rsidR="004434E3" w:rsidRPr="0005502D">
        <w:instrText xml:space="preserve"> ADDIN ZOTERO_ITEM CSL_CITATION {"citationID":"78j4TrPU","properties":{"formattedCitation":"(Gr\\uc0\\u252{}ndlingh et al., 1989; Jury et al., 1985)","plainCitation":"(Gründlingh et al., 1989; Jury et al., 1985)","noteIndex":0},"citationItems":[{"id":515,"uris":["http://zotero.org/users/14070386/items/JJV4REIQ"],"itemData":{"id":515,"type":"article-journal","abstract":"False Bay, the biggest bay in South Africa, has to accommodate various demands in terms of recreation, naval activities and fisheries while it is lately also exposed to increased pollution. To determine the currents at the entrance to the Bay and thus obtain insight into the dynamics of the region, the flushing rate of the Bay and other aspects of the circulation, a number of current meters were deployed in the lower half of the water column at the entrance during the austral summer of 1986/1987. The results of these measurements, augmented and supported by temperature-salinity sections and meteorologic measurements in the vicinity, are discussed and compared with historical observations of the currents and water properties in the Bay.","container-title":"Continental Shelf Research","DOI":"10.1016/0278-4343(89)90056-3","ISSN":"02784343","issue":"12","journalAbbreviation":"Continental Shelf Research","language":"en","license":"https://www.elsevier.com/tdm/userlicense/1.0/","page":"1029-1048","source":"DOI.org (Crossref)","title":"Bottom currents at the entrance to False Bay, South Africa","volume":"9","author":[{"family":"Gründlingh","given":"M.L."},{"family":"Hunter","given":"I.T."},{"family":"Potgieter","given":"E."}],"issued":{"date-parts":[["1989",12]]}}},{"id":565,"uris":["http://zotero.org/users/14070386/items/69YR9AGU"],"itemData":{"id":565,"type":"article-journal","abstract":"Summer winds along the north-west coast of the Cape Peninsula were investigated to determine their impact on a localized upwelling plume. From automatic weather stations, moored buoys and aerial surveys, a pronounced diurnal cycle in south-easterly wind flow was documented. The orography of the northern portion of the Cape Peninsula is complex, with mountain ridges causing a nocturnal downslope wind jet exceeding 10 m·s−1 during anticyclonic weather conditions. This phenomenon is detailed in three case studies presented. When an inversion layer descended below the top of nearby Table Mountain (1 000 m), a downwind wake developed extending 40 km over the Atlantic Ocean. The wake effectively separated surface upwelling plumes emanating from either side of Cape Town, and it expanded and contracted in sympathy with changes in the horizontal temperature gradient and the inversion layer. A wind-shear line developed at the interface between the downslope jet and the wake with a 24-hour cycle.","container-title":"South African Journal of Marine Science","DOI":"10.2989/025776185784461216","ISSN":"0257-7615","issue":"1","note":"publisher: Taylor &amp; Francis\n_eprint: https://doi.org/10.2989/025776185784461216","page":"1-10","source":"Taylor and Francis+NEJM","title":"Diurnal wind cycles and upwelling off the northern portion of the Cape Peninsula in summer","volume":"3","author":[{"family":"Jury","given":"M. R."},{"family":"Kamstra","given":"F."},{"family":"Taunton-Clark","given":"J."}],"issued":{"date-parts":[["1985",6,1]]}}}],"schema":"https://github.com/citation-style-language/schema/raw/master/csl-citation.json"} </w:instrText>
      </w:r>
      <w:r w:rsidR="004434E3" w:rsidRPr="0005502D">
        <w:fldChar w:fldCharType="separate"/>
      </w:r>
      <w:r w:rsidR="004434E3" w:rsidRPr="0005502D">
        <w:t>(Gründlingh et al., 1989; Jury et al., 1985)</w:t>
      </w:r>
      <w:r w:rsidR="004434E3" w:rsidRPr="0005502D">
        <w:fldChar w:fldCharType="end"/>
      </w:r>
      <w:r w:rsidR="004434E3" w:rsidRPr="0005502D">
        <w:t xml:space="preserve"> </w:t>
      </w:r>
      <w:r w:rsidR="00344485" w:rsidRPr="0005502D">
        <w:t xml:space="preserve">The eastward propagation of atmospheric Rossby waves </w:t>
      </w:r>
      <w:r w:rsidR="002D1CE3" w:rsidRPr="0005502D">
        <w:t xml:space="preserve">and associated fronts over the </w:t>
      </w:r>
      <w:r w:rsidR="005C1683" w:rsidRPr="0005502D">
        <w:t>S</w:t>
      </w:r>
      <w:r w:rsidR="002D1CE3" w:rsidRPr="0005502D">
        <w:t xml:space="preserve">outhern </w:t>
      </w:r>
      <w:r w:rsidR="005C1683" w:rsidRPr="0005502D">
        <w:t>O</w:t>
      </w:r>
      <w:r w:rsidR="002D1CE3" w:rsidRPr="0005502D">
        <w:t xml:space="preserve">cean is the major control on the synoptic systems experienced in False Bay </w:t>
      </w:r>
      <w:r w:rsidR="00632776" w:rsidRPr="0005502D">
        <w:fldChar w:fldCharType="begin"/>
      </w:r>
      <w:r w:rsidR="00632776" w:rsidRPr="0005502D">
        <w:instrText xml:space="preserve"> ADDIN ZOTERO_ITEM CSL_CITATION {"citationID":"3yoQQOOH","properties":{"formattedCitation":"(Gr\\uc0\\u252{}ndlingh et al., 1989; MacHutchon, 2006; Wainman et al., 1987)","plainCitation":"(Gründlingh et al., 1989; MacHutchon, 2006; Wainman et al., 1987)","noteIndex":0},"citationItems":[{"id":515,"uris":["http://zotero.org/users/14070386/items/JJV4REIQ"],"itemData":{"id":515,"type":"article-journal","abstract":"False Bay, the biggest bay in South Africa, has to accommodate various demands in terms of recreation, naval activities and fisheries while it is lately also exposed to increased pollution. To determine the currents at the entrance to the Bay and thus obtain insight into the dynamics of the region, the flushing rate of the Bay and other aspects of the circulation, a number of current meters were deployed in the lower half of the water column at the entrance during the austral summer of 1986/1987. The results of these measurements, augmented and supported by temperature-salinity sections and meteorologic measurements in the vicinity, are discussed and compared with historical observations of the currents and water properties in the Bay.","container-title":"Continental Shelf Research","DOI":"10.1016/0278-4343(89)90056-3","ISSN":"02784343","issue":"12","journalAbbreviation":"Continental Shelf Research","language":"en","license":"https://www.elsevier.com/tdm/userlicense/1.0/","page":"1029-1048","source":"DOI.org (Crossref)","title":"Bottom currents at the entrance to False Bay, South Africa","volume":"9","author":[{"family":"Gründlingh","given":"M.L."},{"family":"Hunter","given":"I.T."},{"family":"Potgieter","given":"E."}],"issued":{"date-parts":[["1989",12]]}}},{"id":902,"uris":["http://zotero.org/users/14070386/items/U33X95VC"],"itemData":{"id":902,"type":"thesis","event-place":"Stellenbosch: South Africa","genre":"Ph.D. thesis","publisher":"Stellenbosch University","publisher-place":"Stellenbosch: South Africa","title":"The Characterisation of South African Sea Storms","author":[{"family":"MacHutchon","given":"K. R."}],"issued":{"date-parts":[["2006"]]}}},{"id":516,"uris":["http://zotero.org/users/14070386/items/5M8FDETE"],"itemData":{"id":516,"type":"article-journal","abstract":"Four current-meter moorings placed in False Bay between February and May 1985 revealed a tendency towards cyclonic motion, but with poleward flow along the western boundary. Data from six anemometers situated around the Bay showed periodic acceleration of northward air flow associated with south-easterly wind events during ridging of the South Atlantic high pressure cell round the continent. A clear pattern of cooling and warming of water at the current-meter sites was observed, corresponding to the acceleration and decay phases of south-easterly wind over periods of a few days. There was a suggestion of subsidence of warm water along the western boundary when the wind relaxed.","container-title":"South African Journal of Marine Science","DOI":"10.2989/025776187784522423","ISSN":"0257-7615","issue":"1","note":"publisher: Taylor &amp; Francis\n_eprint: https://doi.org/10.2989/025776187784522423","page":"337-346","source":"Taylor and Francis+NEJM","title":"Winds and subsurface currents in the False Bay region, South Africa","volume":"5","author":[{"family":"Wainman","given":"C. K."},{"family":"Polito","given":"A."},{"family":"Nelson","given":"G."}],"issued":{"date-parts":[["1987",6,1]]}}}],"schema":"https://github.com/citation-style-language/schema/raw/master/csl-citation.json"} </w:instrText>
      </w:r>
      <w:r w:rsidR="00632776" w:rsidRPr="0005502D">
        <w:fldChar w:fldCharType="separate"/>
      </w:r>
      <w:r w:rsidR="00632776" w:rsidRPr="0005502D">
        <w:t>(Gründlingh et al., 1989; MacHutchon, 2006; Wainman et al., 1987)</w:t>
      </w:r>
      <w:r w:rsidR="00632776" w:rsidRPr="0005502D">
        <w:fldChar w:fldCharType="end"/>
      </w:r>
      <w:r w:rsidR="00632776" w:rsidRPr="0005502D">
        <w:t>.</w:t>
      </w:r>
    </w:p>
    <w:p w14:paraId="006CFE3A" w14:textId="77777777" w:rsidR="002D5828" w:rsidRDefault="00922D4A" w:rsidP="00901061">
      <w:r w:rsidRPr="0005502D">
        <w:t xml:space="preserve">Several synoptic types exist and </w:t>
      </w:r>
      <w:r w:rsidR="007E42F9" w:rsidRPr="0005502D">
        <w:t>help explain general atmospheric circulation along the coast</w:t>
      </w:r>
      <w:r w:rsidR="004479B0" w:rsidRPr="0005502D">
        <w:t xml:space="preserve">. </w:t>
      </w:r>
      <w:r w:rsidR="00D820CE" w:rsidRPr="0005502D">
        <w:t xml:space="preserve">The </w:t>
      </w:r>
      <w:r w:rsidR="0065287D" w:rsidRPr="0005502D">
        <w:t>SAH</w:t>
      </w:r>
      <w:r w:rsidR="00D820CE" w:rsidRPr="0005502D">
        <w:t xml:space="preserve"> </w:t>
      </w:r>
      <w:r w:rsidR="00C15105" w:rsidRPr="0005502D">
        <w:t xml:space="preserve">guides Southern Ocean fronts north-westward to toward the South African coast </w:t>
      </w:r>
      <w:r w:rsidR="00230F43" w:rsidRPr="0005502D">
        <w:fldChar w:fldCharType="begin"/>
      </w:r>
      <w:r w:rsidR="00230F43" w:rsidRPr="0005502D">
        <w:instrText xml:space="preserve"> ADDIN ZOTERO_ITEM CSL_CITATION {"citationID":"3sIXOFaT","properties":{"formattedCitation":"(Gr\\uc0\\u252{}ndlingh et al., 1989)","plainCitation":"(Gründlingh et al., 1989)","noteIndex":0},"citationItems":[{"id":515,"uris":["http://zotero.org/users/14070386/items/JJV4REIQ"],"itemData":{"id":515,"type":"article-journal","abstract":"False Bay, the biggest bay in South Africa, has to accommodate various demands in terms of recreation, naval activities and fisheries while it is lately also exposed to increased pollution. To determine the currents at the entrance to the Bay and thus obtain insight into the dynamics of the region, the flushing rate of the Bay and other aspects of the circulation, a number of current meters were deployed in the lower half of the water column at the entrance during the austral summer of 1986/1987. The results of these measurements, augmented and supported by temperature-salinity sections and meteorologic measurements in the vicinity, are discussed and compared with historical observations of the currents and water properties in the Bay.","container-title":"Continental Shelf Research","DOI":"10.1016/0278-4343(89)90056-3","ISSN":"02784343","issue":"12","journalAbbreviation":"Continental Shelf Research","language":"en","license":"https://www.elsevier.com/tdm/userlicense/1.0/","page":"1029-1048","source":"DOI.org (Crossref)","title":"Bottom currents at the entrance to False Bay, South Africa","volume":"9","author":[{"family":"Gründlingh","given":"M.L."},{"family":"Hunter","given":"I.T."},{"family":"Potgieter","given":"E."}],"issued":{"date-parts":[["1989",12]]}}}],"schema":"https://github.com/citation-style-language/schema/raw/master/csl-citation.json"} </w:instrText>
      </w:r>
      <w:r w:rsidR="00230F43" w:rsidRPr="0005502D">
        <w:fldChar w:fldCharType="separate"/>
      </w:r>
      <w:r w:rsidR="00230F43" w:rsidRPr="0005502D">
        <w:t>(Gründlingh et al., 1989)</w:t>
      </w:r>
      <w:r w:rsidR="00230F43" w:rsidRPr="0005502D">
        <w:fldChar w:fldCharType="end"/>
      </w:r>
      <w:r w:rsidR="00230F43" w:rsidRPr="0005502D">
        <w:t xml:space="preserve">. </w:t>
      </w:r>
      <w:r w:rsidR="00CE7BB4" w:rsidRPr="0005502D">
        <w:t xml:space="preserve">Approaching cold fronts </w:t>
      </w:r>
      <w:r w:rsidR="007A7215" w:rsidRPr="0005502D">
        <w:t xml:space="preserve">(Mid-latitude cyclones) </w:t>
      </w:r>
      <w:r w:rsidR="007159BA" w:rsidRPr="0005502D">
        <w:t>can generate coastally trapped low pres</w:t>
      </w:r>
      <w:r w:rsidR="009D61D0" w:rsidRPr="0005502D">
        <w:t>sure systems on the west coast</w:t>
      </w:r>
      <w:r w:rsidR="00C167A3" w:rsidRPr="0005502D">
        <w:t>,</w:t>
      </w:r>
      <w:r w:rsidR="009D61D0" w:rsidRPr="0005502D">
        <w:t xml:space="preserve"> which propagate ea</w:t>
      </w:r>
      <w:r w:rsidR="00C167A3" w:rsidRPr="0005502D">
        <w:t xml:space="preserve">stward as the front encroaches </w:t>
      </w:r>
      <w:r w:rsidR="00E90DF3" w:rsidRPr="0005502D">
        <w:fldChar w:fldCharType="begin"/>
      </w:r>
      <w:r w:rsidR="004F4693" w:rsidRPr="0005502D">
        <w:instrText xml:space="preserve"> ADDIN ZOTERO_ITEM CSL_CITATION {"citationID":"9VVauHN2","properties":{"formattedCitation":"(Gill, 1977)","plainCitation":"(Gill, 1977)","noteIndex":0},"citationItems":[{"id":903,"uris":["http://zotero.org/users/14070386/items/FBLSP3WL"],"itemData":{"id":903,"type":"article-journal","container-title":"Quarterly Journal of the Royal Meteorological Society","page":"431-440","title":"Coastally trapped waves in the atmosphere.","volume":"103","author":[{"family":"Gill","given":"A. E."}],"issued":{"date-parts":[["1977"]]}}}],"schema":"https://github.com/citation-style-language/schema/raw/master/csl-citation.json"} </w:instrText>
      </w:r>
      <w:r w:rsidR="00E90DF3" w:rsidRPr="0005502D">
        <w:fldChar w:fldCharType="separate"/>
      </w:r>
      <w:r w:rsidR="00E90DF3" w:rsidRPr="0005502D">
        <w:t>(Gill, 1977)</w:t>
      </w:r>
      <w:r w:rsidR="00E90DF3" w:rsidRPr="0005502D">
        <w:fldChar w:fldCharType="end"/>
      </w:r>
      <w:r w:rsidR="00E90DF3" w:rsidRPr="0005502D">
        <w:t xml:space="preserve">. </w:t>
      </w:r>
      <w:r w:rsidR="00A22843" w:rsidRPr="0005502D">
        <w:t xml:space="preserve">These </w:t>
      </w:r>
      <w:r w:rsidR="00320105" w:rsidRPr="0005502D">
        <w:t xml:space="preserve">coastal lows are associated with warm, often strong, offshore </w:t>
      </w:r>
      <w:r w:rsidR="00CE2E85" w:rsidRPr="0005502D">
        <w:t xml:space="preserve">Foehn (Berg) </w:t>
      </w:r>
      <w:r w:rsidR="00BA4989" w:rsidRPr="0005502D">
        <w:t xml:space="preserve">winds </w:t>
      </w:r>
      <w:r w:rsidR="001155C9" w:rsidRPr="0005502D">
        <w:t xml:space="preserve">leading the system, </w:t>
      </w:r>
      <w:r w:rsidR="00CE2E85" w:rsidRPr="0005502D">
        <w:t xml:space="preserve">and cool offshore winds </w:t>
      </w:r>
      <w:r w:rsidR="00747B4F" w:rsidRPr="0005502D">
        <w:t>trailing</w:t>
      </w:r>
      <w:r w:rsidR="00BA4989" w:rsidRPr="0005502D">
        <w:t xml:space="preserve"> </w:t>
      </w:r>
      <w:r w:rsidR="001155C9" w:rsidRPr="0005502D">
        <w:t>it</w:t>
      </w:r>
      <w:r w:rsidR="004F4693" w:rsidRPr="0005502D">
        <w:t xml:space="preserve"> </w:t>
      </w:r>
      <w:r w:rsidR="004F4693" w:rsidRPr="0005502D">
        <w:fldChar w:fldCharType="begin"/>
      </w:r>
      <w:r w:rsidR="004F4693" w:rsidRPr="0005502D">
        <w:instrText xml:space="preserve"> ADDIN ZOTERO_ITEM CSL_CITATION {"citationID":"2XAGD9er","properties":{"formattedCitation":"(Gill, 1977)","plainCitation":"(Gill, 1977)","noteIndex":0},"citationItems":[{"id":903,"uris":["http://zotero.org/users/14070386/items/FBLSP3WL"],"itemData":{"id":903,"type":"article-journal","container-title":"Quarterly Journal of the Royal Meteorological Society","page":"431-440","title":"Coastally trapped waves in the atmosphere.","volume":"103","author":[{"family":"Gill","given":"A. E."}],"issued":{"date-parts":[["1977"]]}}}],"schema":"https://github.com/citation-style-language/schema/raw/master/csl-citation.json"} </w:instrText>
      </w:r>
      <w:r w:rsidR="004F4693" w:rsidRPr="0005502D">
        <w:fldChar w:fldCharType="separate"/>
      </w:r>
      <w:r w:rsidR="004F4693" w:rsidRPr="0005502D">
        <w:t>(Gill, 1977)</w:t>
      </w:r>
      <w:r w:rsidR="004F4693" w:rsidRPr="0005502D">
        <w:fldChar w:fldCharType="end"/>
      </w:r>
      <w:r w:rsidR="001155C9" w:rsidRPr="0005502D">
        <w:t xml:space="preserve">. </w:t>
      </w:r>
      <w:r w:rsidR="00606495" w:rsidRPr="0005502D">
        <w:t xml:space="preserve">Cold fronts </w:t>
      </w:r>
      <w:r w:rsidR="002A0FEB" w:rsidRPr="0005502D">
        <w:t xml:space="preserve">follow the passage of coastal lows </w:t>
      </w:r>
      <w:r w:rsidR="00A017B0" w:rsidRPr="0005502D">
        <w:t xml:space="preserve">and </w:t>
      </w:r>
      <w:r w:rsidR="003C0943" w:rsidRPr="0005502D">
        <w:t xml:space="preserve">their approach is </w:t>
      </w:r>
      <w:r w:rsidR="00A017B0" w:rsidRPr="0005502D">
        <w:t>associated with north-westerly winds</w:t>
      </w:r>
      <w:r w:rsidR="003C0943" w:rsidRPr="0005502D">
        <w:t xml:space="preserve">, followed by </w:t>
      </w:r>
      <w:r w:rsidR="009C7229" w:rsidRPr="0005502D">
        <w:t xml:space="preserve">the rapid incursion of cold high latitude air masses after their passage </w:t>
      </w:r>
      <w:r w:rsidR="009C7229" w:rsidRPr="0005502D">
        <w:fldChar w:fldCharType="begin"/>
      </w:r>
      <w:r w:rsidR="009C7229" w:rsidRPr="0005502D">
        <w:instrText xml:space="preserve"> ADDIN ZOTERO_ITEM CSL_CITATION {"citationID":"3N0ewtLk","properties":{"formattedCitation":"(Gr\\uc0\\u252{}ndlingh et al., 1989; Jury et al., 1985)","plainCitation":"(Gründlingh et al., 1989; Jury et al., 1985)","noteIndex":0},"citationItems":[{"id":515,"uris":["http://zotero.org/users/14070386/items/JJV4REIQ"],"itemData":{"id":515,"type":"article-journal","abstract":"False Bay, the biggest bay in South Africa, has to accommodate various demands in terms of recreation, naval activities and fisheries while it is lately also exposed to increased pollution. To determine the currents at the entrance to the Bay and thus obtain insight into the dynamics of the region, the flushing rate of the Bay and other aspects of the circulation, a number of current meters were deployed in the lower half of the water column at the entrance during the austral summer of 1986/1987. The results of these measurements, augmented and supported by temperature-salinity sections and meteorologic measurements in the vicinity, are discussed and compared with historical observations of the currents and water properties in the Bay.","container-title":"Continental Shelf Research","DOI":"10.1016/0278-4343(89)90056-3","ISSN":"02784343","issue":"12","journalAbbreviation":"Continental Shelf Research","language":"en","license":"https://www.elsevier.com/tdm/userlicense/1.0/","page":"1029-1048","source":"DOI.org (Crossref)","title":"Bottom currents at the entrance to False Bay, South Africa","volume":"9","author":[{"family":"Gründlingh","given":"M.L."},{"family":"Hunter","given":"I.T."},{"family":"Potgieter","given":"E."}],"issued":{"date-parts":[["1989",12]]}}},{"id":565,"uris":["http://zotero.org/users/14070386/items/69YR9AGU"],"itemData":{"id":565,"type":"article-journal","abstract":"Summer winds along the north-west coast of the Cape Peninsula were investigated to determine their impact on a localized upwelling plume. From automatic weather stations, moored buoys and aerial surveys, a pronounced diurnal cycle in south-easterly wind flow was documented. The orography of the northern portion of the Cape Peninsula is complex, with mountain ridges causing a nocturnal downslope wind jet exceeding 10 m·s−1 during anticyclonic weather conditions. This phenomenon is detailed in three case studies presented. When an inversion layer descended below the top of nearby Table Mountain (1 000 m), a downwind wake developed extending 40 km over the Atlantic Ocean. The wake effectively separated surface upwelling plumes emanating from either side of Cape Town, and it expanded and contracted in sympathy with changes in the horizontal temperature gradient and the inversion layer. A wind-shear line developed at the interface between the downslope jet and the wake with a 24-hour cycle.","container-title":"South African Journal of Marine Science","DOI":"10.2989/025776185784461216","ISSN":"0257-7615","issue":"1","note":"publisher: Taylor &amp; Francis\n_eprint: https://doi.org/10.2989/025776185784461216","page":"1-10","source":"Taylor and Francis+NEJM","title":"Diurnal wind cycles and upwelling off the northern portion of the Cape Peninsula in summer","volume":"3","author":[{"family":"Jury","given":"M. R."},{"family":"Kamstra","given":"F."},{"family":"Taunton-Clark","given":"J."}],"issued":{"date-parts":[["1985",6,1]]}}}],"schema":"https://github.com/citation-style-language/schema/raw/master/csl-citation.json"} </w:instrText>
      </w:r>
      <w:r w:rsidR="009C7229" w:rsidRPr="0005502D">
        <w:fldChar w:fldCharType="separate"/>
      </w:r>
      <w:r w:rsidR="009C7229" w:rsidRPr="0005502D">
        <w:t>(Gründlingh et al., 1989; Jury et al., 1985)</w:t>
      </w:r>
      <w:r w:rsidR="009C7229" w:rsidRPr="0005502D">
        <w:fldChar w:fldCharType="end"/>
      </w:r>
      <w:r w:rsidR="009C7229" w:rsidRPr="0005502D">
        <w:t>.</w:t>
      </w:r>
      <w:r w:rsidR="00FD7741" w:rsidRPr="0005502D">
        <w:t xml:space="preserve"> </w:t>
      </w:r>
    </w:p>
    <w:p w14:paraId="6EF899E0" w14:textId="789ED562" w:rsidR="00DA0840" w:rsidRDefault="00093C5C" w:rsidP="00901061">
      <w:r w:rsidRPr="0005502D">
        <w:t>F</w:t>
      </w:r>
      <w:r w:rsidR="00DA0840" w:rsidRPr="0005502D">
        <w:t>ronts are</w:t>
      </w:r>
      <w:r w:rsidR="00FD7741" w:rsidRPr="0005502D">
        <w:t xml:space="preserve"> followed by</w:t>
      </w:r>
      <w:r w:rsidR="00220584" w:rsidRPr="0005502D">
        <w:t xml:space="preserve"> southerly meridional flow </w:t>
      </w:r>
      <w:r w:rsidR="00AA74B5" w:rsidRPr="0005502D">
        <w:t>along the pressure gradient west of the cyclon</w:t>
      </w:r>
      <w:r w:rsidR="00C9735C" w:rsidRPr="0005502D">
        <w:t>e.</w:t>
      </w:r>
      <w:r w:rsidR="00961E2C" w:rsidRPr="0005502D">
        <w:t xml:space="preserve"> A</w:t>
      </w:r>
      <w:r w:rsidR="00F73CB3" w:rsidRPr="0005502D">
        <w:t xml:space="preserve"> ridging SAH </w:t>
      </w:r>
      <w:r w:rsidR="00961E2C" w:rsidRPr="0005502D">
        <w:t xml:space="preserve">follows, </w:t>
      </w:r>
      <w:r w:rsidR="00DA0840" w:rsidRPr="0005502D">
        <w:t>leading</w:t>
      </w:r>
      <w:r w:rsidR="00512F2C" w:rsidRPr="0005502D">
        <w:t xml:space="preserve"> to </w:t>
      </w:r>
      <w:r w:rsidR="00E50A38" w:rsidRPr="0005502D">
        <w:t xml:space="preserve">strong south-easterly </w:t>
      </w:r>
      <w:r w:rsidR="00D907E6" w:rsidRPr="0005502D">
        <w:t>conditions</w:t>
      </w:r>
      <w:r w:rsidR="008A7B69" w:rsidRPr="0005502D">
        <w:t xml:space="preserve">, especially in summer. </w:t>
      </w:r>
      <w:r w:rsidR="00CE4352" w:rsidRPr="0005502D">
        <w:t>Th</w:t>
      </w:r>
      <w:r w:rsidR="006E7593" w:rsidRPr="0005502D">
        <w:t>ese dynamics</w:t>
      </w:r>
      <w:r w:rsidR="00F379B5" w:rsidRPr="0005502D">
        <w:t xml:space="preserve">, </w:t>
      </w:r>
      <w:r w:rsidR="006E7593" w:rsidRPr="0005502D">
        <w:t xml:space="preserve">typically </w:t>
      </w:r>
      <w:r w:rsidR="003B1AA6" w:rsidRPr="0005502D">
        <w:t>cycle on a weekly basis (5-7 days) and are</w:t>
      </w:r>
      <w:r w:rsidR="002F2C95" w:rsidRPr="0005502D">
        <w:t xml:space="preserve"> seasonal in nature </w:t>
      </w:r>
      <w:r w:rsidR="000C7E05" w:rsidRPr="0005502D">
        <w:fldChar w:fldCharType="begin"/>
      </w:r>
      <w:r w:rsidR="000C7E05" w:rsidRPr="0005502D">
        <w:instrText xml:space="preserve"> ADDIN ZOTERO_ITEM CSL_CITATION {"citationID":"gO9EvX03","properties":{"formattedCitation":"(Gr\\uc0\\u252{}ndlingh et al., 1989)","plainCitation":"(Gründlingh et al., 1989)","noteIndex":0},"citationItems":[{"id":515,"uris":["http://zotero.org/users/14070386/items/JJV4REIQ"],"itemData":{"id":515,"type":"article-journal","abstract":"False Bay, the biggest bay in South Africa, has to accommodate various demands in terms of recreation, naval activities and fisheries while it is lately also exposed to increased pollution. To determine the currents at the entrance to the Bay and thus obtain insight into the dynamics of the region, the flushing rate of the Bay and other aspects of the circulation, a number of current meters were deployed in the lower half of the water column at the entrance during the austral summer of 1986/1987. The results of these measurements, augmented and supported by temperature-salinity sections and meteorologic measurements in the vicinity, are discussed and compared with historical observations of the currents and water properties in the Bay.","container-title":"Continental Shelf Research","DOI":"10.1016/0278-4343(89)90056-3","ISSN":"02784343","issue":"12","journalAbbreviation":"Continental Shelf Research","language":"en","license":"https://www.elsevier.com/tdm/userlicense/1.0/","page":"1029-1048","source":"DOI.org (Crossref)","title":"Bottom currents at the entrance to False Bay, South Africa","volume":"9","author":[{"family":"Gründlingh","given":"M.L."},{"family":"Hunter","given":"I.T."},{"family":"Potgieter","given":"E."}],"issued":{"date-parts":[["1989",12]]}}}],"schema":"https://github.com/citation-style-language/schema/raw/master/csl-citation.json"} </w:instrText>
      </w:r>
      <w:r w:rsidR="000C7E05" w:rsidRPr="0005502D">
        <w:fldChar w:fldCharType="separate"/>
      </w:r>
      <w:r w:rsidR="000C7E05" w:rsidRPr="0005502D">
        <w:t>(Gründlingh et al., 1989)</w:t>
      </w:r>
      <w:r w:rsidR="000C7E05" w:rsidRPr="0005502D">
        <w:fldChar w:fldCharType="end"/>
      </w:r>
      <w:r w:rsidR="000C7E05" w:rsidRPr="0005502D">
        <w:t>.</w:t>
      </w:r>
      <w:r w:rsidR="00111047" w:rsidRPr="0005502D">
        <w:t xml:space="preserve"> </w:t>
      </w:r>
    </w:p>
    <w:p w14:paraId="1524FE3B" w14:textId="77777777" w:rsidR="002D5828" w:rsidRDefault="00421494" w:rsidP="002D5828">
      <w:r w:rsidRPr="0005502D">
        <w:t>Cold fronts</w:t>
      </w:r>
      <w:r w:rsidR="00D51D43" w:rsidRPr="0005502D">
        <w:t xml:space="preserve"> and coastal lows are often weaker </w:t>
      </w:r>
      <w:r w:rsidRPr="0005502D">
        <w:t xml:space="preserve">during summer </w:t>
      </w:r>
      <w:r w:rsidR="009B22C3" w:rsidRPr="0005502D">
        <w:t>due to the</w:t>
      </w:r>
      <w:r w:rsidRPr="0005502D">
        <w:t xml:space="preserve"> </w:t>
      </w:r>
      <w:r w:rsidR="00F840CB" w:rsidRPr="0005502D">
        <w:t xml:space="preserve">southward </w:t>
      </w:r>
      <w:r w:rsidRPr="0005502D">
        <w:t>shift of the Inter Tropical Convergence Zone</w:t>
      </w:r>
      <w:r w:rsidR="009B22C3" w:rsidRPr="0005502D">
        <w:t>.</w:t>
      </w:r>
      <w:r w:rsidR="00D51D43" w:rsidRPr="0005502D">
        <w:t xml:space="preserve"> The opposite is </w:t>
      </w:r>
      <w:r w:rsidR="001B2AF8" w:rsidRPr="0005502D">
        <w:t>true in winter.</w:t>
      </w:r>
      <w:r w:rsidR="00D51D43" w:rsidRPr="0005502D">
        <w:t xml:space="preserve"> </w:t>
      </w:r>
      <w:r w:rsidR="008750C1" w:rsidRPr="0005502D">
        <w:t>Summer cycles are characterised by 3-5 days of southeasterlies</w:t>
      </w:r>
      <w:r w:rsidR="000B5D3E" w:rsidRPr="0005502D">
        <w:t xml:space="preserve">, where </w:t>
      </w:r>
      <w:r w:rsidR="00BD0AB0" w:rsidRPr="0005502D">
        <w:t xml:space="preserve">local orographic effects </w:t>
      </w:r>
      <w:r w:rsidR="003D1714" w:rsidRPr="0005502D">
        <w:t>lead to winds speeds exceeding 30 kn</w:t>
      </w:r>
      <w:r w:rsidR="004479B0">
        <w:t>ots</w:t>
      </w:r>
      <w:r w:rsidR="003D1714" w:rsidRPr="0005502D">
        <w:t xml:space="preserve"> </w:t>
      </w:r>
      <w:r w:rsidR="00AE0454" w:rsidRPr="0005502D">
        <w:t>at Cape Point</w:t>
      </w:r>
      <w:r w:rsidR="003702FB" w:rsidRPr="0005502D">
        <w:t xml:space="preserve"> </w:t>
      </w:r>
      <w:r w:rsidR="003702FB" w:rsidRPr="0005502D">
        <w:fldChar w:fldCharType="begin"/>
      </w:r>
      <w:r w:rsidR="008E2B12" w:rsidRPr="0005502D">
        <w:instrText xml:space="preserve"> ADDIN ZOTERO_ITEM CSL_CITATION {"citationID":"xkjQCRzN","properties":{"formattedCitation":"(Le Roux, 1975)","plainCitation":"(Le Roux, 1975)","noteIndex":0},"citationItems":[{"id":904,"uris":["http://zotero.org/users/14070386/items/5ALX82PY"],"itemData":{"id":904,"type":"report","event-place":"South Africa","genre":"Report WB","number":"38","page":"79","publisher":"South African Weather Bureau, Dept. Transport","publisher-place":"South Africa","title":"Climate of South Africa, Part 1: Surface winds.","author":[{"family":"Le Roux","given":"J. J."}],"issued":{"date-parts":[["1975"]]}}}],"schema":"https://github.com/citation-style-language/schema/raw/master/csl-citation.json"} </w:instrText>
      </w:r>
      <w:r w:rsidR="003702FB" w:rsidRPr="0005502D">
        <w:fldChar w:fldCharType="separate"/>
      </w:r>
      <w:r w:rsidR="003702FB" w:rsidRPr="0005502D">
        <w:t>(Le Roux, 1975)</w:t>
      </w:r>
      <w:r w:rsidR="003702FB" w:rsidRPr="0005502D">
        <w:fldChar w:fldCharType="end"/>
      </w:r>
      <w:r w:rsidR="003702FB" w:rsidRPr="0005502D">
        <w:t xml:space="preserve">. </w:t>
      </w:r>
      <w:r w:rsidR="003F3A84" w:rsidRPr="0005502D">
        <w:t xml:space="preserve">The height of the inversion layer </w:t>
      </w:r>
      <w:r w:rsidR="00C00642" w:rsidRPr="0005502D">
        <w:t xml:space="preserve">(unstable atmospheric layer where temperature increases with height) </w:t>
      </w:r>
      <w:r w:rsidR="00022B4E" w:rsidRPr="0005502D">
        <w:t xml:space="preserve">, and by </w:t>
      </w:r>
      <w:r w:rsidR="00F2603B" w:rsidRPr="0005502D">
        <w:t xml:space="preserve">extension the vertical effect of surface winds, </w:t>
      </w:r>
      <w:r w:rsidR="001B49E1" w:rsidRPr="0005502D">
        <w:t>is</w:t>
      </w:r>
      <w:r w:rsidR="00C00642" w:rsidRPr="0005502D">
        <w:t xml:space="preserve"> modulated by the passage of the</w:t>
      </w:r>
      <w:r w:rsidR="009F1DE0" w:rsidRPr="0005502D">
        <w:t xml:space="preserve">se weather systems and can affect the flow and speed of the winds over the bay </w:t>
      </w:r>
      <w:r w:rsidR="009F1DE0" w:rsidRPr="0005502D">
        <w:fldChar w:fldCharType="begin"/>
      </w:r>
      <w:r w:rsidR="009F1DE0" w:rsidRPr="0005502D">
        <w:instrText xml:space="preserve"> ADDIN ZOTERO_ITEM CSL_CITATION {"citationID":"k2Bz3SnC","properties":{"formattedCitation":"(Bonnardot et al., 2005; Daniels et al., 2022; Jury, 1991)","plainCitation":"(Bonnardot et al., 2005; Daniels et al., 2022; Jury, 1991)","noteIndex":0},"citationItems":[{"id":567,"uris":["http://zotero.org/users/14070386/items/HM9JDE56"],"itemData":{"id":567,"type":"article-journal","abstract":"Sea breezes were investigated during the maturation period of wine grapes in the South-Western Cape under particular synoptic wind conditions (onshore for Table Bay and offshore for False Bay). Observations from an automatic weather station network located in the Stellenbosch wine-producing area as well as the Regional Atmospheric Modelling System (RAMS, non-hydrostatic, parallel, version 4.3) were used. Results showed that two sea breezes developed, one from Table Bay late in the morning, and the other from False Bay later in the afternoon. The coastal low strengthened and deflected the sea breeze from Table Bay towards the south and south-east of the study area, while the offshore large-scale circulation hindered the development of the sea breeze in the opposite direction over False Bay and delayed its movement towards land. The decrease in temperature resulting from the onset of the sea breeze from the Atlantic early in the afternoon could be significant for viticulture, reducing the duration and intensity of high temperature stress on grapevine functioning at the coolest locations.","container-title":"Theoretical and Applied Climatology","DOI":"10.1007/s00704-004-0087-y","ISSN":"1434-4483","issue":"3","journalAbbreviation":"Theor. Appl. Climatol.","language":"en","license":"2005 Springer-Verlag/Wien","note":"Company: Springer\nDistributor: Springer\nInstitution: Springer\nLabel: Springer\nnumber: 3\npublisher: Springer-Verlag","page":"203-218","source":"link-springer-com.ezproxy.uct.ac.za","title":"Sea breeze development under an offshore synoptic wind in the South-Western Cape and implications for the Stellenbosch wine-producing area","volume":"81","author":[{"family":"Bonnardot","given":"V."},{"family":"Planchon","given":"O."},{"family":"Cautenet","given":"S."}],"issued":{"date-parts":[["2005",7,1]]}}},{"id":531,"uris":["http://zotero.org/users/14070386/items/DRCJJ7Y7"],"itemData":{"id":531,"type":"article-journal","abstract":"The current study explores the importance of local ocean-atmosphere interactions in modelling wave records in embayments surrounded by significant orographic features and semi-sheltered against swell waves. The numerical code Simulating WAves in the Nearshore (SWAN) was employed for this purpose. False Bay and Table Bay, both located adjacent to the Cape Peninsula in South Africa, were used as case studies due to their geographical location and significance at the southern tip of Africa, their proximity to each other and their surrounding orography. Various combinations of atmospheric forcing were investigated (e.g. various atmospheric forcing horizontal resolutions) to distill the importance of remotely originating swell and locally generated wind waves on both peripheries of False Bay and within Table Bay. Generally, both embayments require high resolution, spatially varying wind forcing to capture the effects of the complex orography. The waves on the western periphery of False Bay and Table Bay are mainly generated by local spatially varying winds, while the waves on the eastern periphery of False Bay are mainly the incoming swell. Results are presented via statistical correlations with measured data, time-series comparisons, wind roses and wave field difference plots.","container-title":"Applied Ocean Research","DOI":"10.1016/j.apor.2022.103355","ISSN":"0141-1187","journalAbbreviation":"Applied Ocean Research","page":"103355","source":"ScienceDirect","title":"On the importance of wind generated waves in embayments with complex orographic features – A South African case study","volume":"128","author":[{"family":"Daniels","given":"Tania"},{"family":"Fearon","given":"Giles"},{"family":"Vilaplana","given":"Ana"},{"family":"Hewitson","given":"Bruce"},{"family":"Rautenbach","given":"Christo"}],"issued":{"date-parts":[["2022",11,1]]}}},{"id":897,"uris":["http://zotero.org/users/14070386/items/FYUZL7N7"],"itemData":{"id":897,"type":"article-journal","container-title":"Transactions of the Royal Society of South Africa","page":"401-418","title":"The weather of False Bay","volume":"47","author":[{"family":"Jury","given":"Mark R."}],"issued":{"date-parts":[["1991"]]}}}],"schema":"https://github.com/citation-style-language/schema/raw/master/csl-citation.json"} </w:instrText>
      </w:r>
      <w:r w:rsidR="009F1DE0" w:rsidRPr="0005502D">
        <w:fldChar w:fldCharType="separate"/>
      </w:r>
      <w:r w:rsidR="009F1DE0" w:rsidRPr="0005502D">
        <w:t>(Bonnardot et al., 2005; Daniels et al., 2022; Jury, 1991)</w:t>
      </w:r>
      <w:r w:rsidR="009F1DE0" w:rsidRPr="0005502D">
        <w:fldChar w:fldCharType="end"/>
      </w:r>
      <w:r w:rsidR="009F1DE0" w:rsidRPr="0005502D">
        <w:t xml:space="preserve">. </w:t>
      </w:r>
    </w:p>
    <w:p w14:paraId="438455C2" w14:textId="05291C07" w:rsidR="002D5828" w:rsidRDefault="00BD148E" w:rsidP="002D5828">
      <w:r w:rsidRPr="0005502D">
        <w:t xml:space="preserve">The vertical extent of surface winds reaches a minimum during </w:t>
      </w:r>
      <w:r w:rsidR="00A528FD" w:rsidRPr="0005502D">
        <w:t xml:space="preserve">coastal lows, and can create a </w:t>
      </w:r>
      <w:r w:rsidR="00DE76F4" w:rsidRPr="0005502D">
        <w:t xml:space="preserve">wind shadow in the lee of the eastern mountains surrounding False Bay </w:t>
      </w:r>
      <w:r w:rsidR="00DE76F4" w:rsidRPr="0005502D">
        <w:fldChar w:fldCharType="begin"/>
      </w:r>
      <w:r w:rsidR="00DE76F4" w:rsidRPr="0005502D">
        <w:instrText xml:space="preserve"> ADDIN ZOTERO_ITEM CSL_CITATION {"citationID":"YCCIAEC1","properties":{"formattedCitation":"(Jury et al., 1985; Wainman et al., 1987)","plainCitation":"(Jury et al., 1985; Wainman et al., 1987)","noteIndex":0},"citationItems":[{"id":565,"uris":["http://zotero.org/users/14070386/items/69YR9AGU"],"itemData":{"id":565,"type":"article-journal","abstract":"Summer winds along the north-west coast of the Cape Peninsula were investigated to determine their impact on a localized upwelling plume. From automatic weather stations, moored buoys and aerial surveys, a pronounced diurnal cycle in south-easterly wind flow was documented. The orography of the northern portion of the Cape Peninsula is complex, with mountain ridges causing a nocturnal downslope wind jet exceeding 10 m·s−1 during anticyclonic weather conditions. This phenomenon is detailed in three case studies presented. When an inversion layer descended below the top of nearby Table Mountain (1 000 m), a downwind wake developed extending 40 km over the Atlantic Ocean. The wake effectively separated surface upwelling plumes emanating from either side of Cape Town, and it expanded and contracted in sympathy with changes in the horizontal temperature gradient and the inversion layer. A wind-shear line developed at the interface between the downslope jet and the wake with a 24-hour cycle.","container-title":"South African Journal of Marine Science","DOI":"10.2989/025776185784461216","ISSN":"0257-7615","issue":"1","note":"publisher: Taylor &amp; Francis\n_eprint: https://doi.org/10.2989/025776185784461216","page":"1-10","source":"Taylor and Francis+NEJM","title":"Diurnal wind cycles and upwelling off the northern portion of the Cape Peninsula in summer","volume":"3","author":[{"family":"Jury","given":"M. R."},{"family":"Kamstra","given":"F."},{"family":"Taunton-Clark","given":"J."}],"issued":{"date-parts":[["1985",6,1]]}}},{"id":516,"uris":["http://zotero.org/users/14070386/items/5M8FDETE"],"itemData":{"id":516,"type":"article-journal","abstract":"Four current-meter moorings placed in False Bay between February and May 1985 revealed a tendency towards cyclonic motion, but with poleward flow along the western boundary. Data from six anemometers situated around the Bay showed periodic acceleration of northward air flow associated with south-easterly wind events during ridging of the South Atlantic high pressure cell round the continent. A clear pattern of cooling and warming of water at the current-meter sites was observed, corresponding to the acceleration and decay phases of south-easterly wind over periods of a few days. There was a suggestion of subsidence of warm water along the western boundary when the wind relaxed.","container-title":"South African Journal of Marine Science","DOI":"10.2989/025776187784522423","ISSN":"0257-7615","issue":"1","note":"publisher: Taylor &amp; Francis\n_eprint: https://doi.org/10.2989/025776187784522423","page":"337-346","source":"Taylor and Francis+NEJM","title":"Winds and subsurface currents in the False Bay region, South Africa","volume":"5","author":[{"family":"Wainman","given":"C. K."},{"family":"Polito","given":"A."},{"family":"Nelson","given":"G."}],"issued":{"date-parts":[["1987",6,1]]}}}],"schema":"https://github.com/citation-style-language/schema/raw/master/csl-citation.json"} </w:instrText>
      </w:r>
      <w:r w:rsidR="00DE76F4" w:rsidRPr="0005502D">
        <w:fldChar w:fldCharType="separate"/>
      </w:r>
      <w:r w:rsidR="00DE76F4" w:rsidRPr="0005502D">
        <w:t>(Jury et al., 1985; Wainman et al., 1987)</w:t>
      </w:r>
      <w:r w:rsidR="00DE76F4" w:rsidRPr="0005502D">
        <w:fldChar w:fldCharType="end"/>
      </w:r>
      <w:r w:rsidR="003125F8" w:rsidRPr="0005502D">
        <w:t xml:space="preserve">. This is the cause </w:t>
      </w:r>
      <w:r w:rsidR="00135A3C">
        <w:t>of a</w:t>
      </w:r>
      <w:r w:rsidR="00B11122" w:rsidRPr="0005502D">
        <w:t xml:space="preserve"> pronounced slowdown </w:t>
      </w:r>
      <w:r w:rsidR="00135A3C">
        <w:t>in</w:t>
      </w:r>
      <w:r w:rsidR="00B11122" w:rsidRPr="0005502D">
        <w:t xml:space="preserve"> winds </w:t>
      </w:r>
      <w:r w:rsidR="00BC3E51" w:rsidRPr="0005502D">
        <w:t>in the north-east of the bay during</w:t>
      </w:r>
      <w:r w:rsidR="00F37888" w:rsidRPr="0005502D">
        <w:t xml:space="preserve"> June, July and August </w:t>
      </w:r>
      <w:r w:rsidR="00433B32">
        <w:fldChar w:fldCharType="begin"/>
      </w:r>
      <w:r w:rsidR="00433B32">
        <w:instrText xml:space="preserve"> ADDIN ZOTERO_ITEM CSL_CITATION {"citationID":"XEhS8yU4","properties":{"formattedCitation":"(Atkins, 1970b)","plainCitation":"(Atkins, 1970b)","noteIndex":0},"citationItems":[{"id":557,"uris":["http://zotero.org/users/14070386/items/GDKQ6KVU"],"itemData":{"id":557,"type":"article-journal","abstract":"Wind records from six reporting stations in the vicinity of False Bay have been analysed, and the mean directional frequency and velocity combined to give relative ‘wind run’ for each station and season are shown in the form of wind roses. Methods of current measurements are briefly discussed, and the ‘dye-bomb’ technique using aircraft chosen to obtain a nearly synoptic pattern over a wide area. The results of thirteen such operations at eleven selected stations have indicated that four main patterns have evolved, the predominant type being a clockwise rotation. Fifteen further operations close to the west, north and north-east shores were later carried out and the results are shown in current roses for each station for winter and summer conditions.","container-title":"Transactions of the Royal Society of South Africa","DOI":"10.1080/00359197009519109","ISSN":"0035-919X","issue":"2","note":"publisher: Taylor &amp; Francis\n_eprint: https://doi.org/10.1080/00359197009519109","page":"139-148","source":"Taylor and Francis+NEJM","title":"Winds and Current Patterns in False Bay","volume":"39","author":[{"family":"Atkins","given":"G. R."}],"issued":{"date-parts":[["1970",1,1]]}}}],"schema":"https://github.com/citation-style-language/schema/raw/master/csl-citation.json"} </w:instrText>
      </w:r>
      <w:r w:rsidR="00433B32">
        <w:fldChar w:fldCharType="separate"/>
      </w:r>
      <w:r w:rsidR="00433B32" w:rsidRPr="00433B32">
        <w:rPr>
          <w:rFonts w:ascii="Aptos" w:hAnsi="Aptos"/>
        </w:rPr>
        <w:t>(Atkins, 1970b)</w:t>
      </w:r>
      <w:r w:rsidR="00433B32">
        <w:fldChar w:fldCharType="end"/>
      </w:r>
      <w:r w:rsidR="00433B32">
        <w:t>.</w:t>
      </w:r>
    </w:p>
    <w:p w14:paraId="2574A408" w14:textId="34283294" w:rsidR="00D61614" w:rsidRPr="0005502D" w:rsidRDefault="002D5828" w:rsidP="00901061">
      <w:r w:rsidRPr="002D5828">
        <w:t xml:space="preserve"> </w:t>
      </w:r>
      <w:r>
        <w:t xml:space="preserve">Cut-off lows (COLs) are a class of low pressure system that cross the South African coast ~11 times a year </w:t>
      </w:r>
      <w:r>
        <w:fldChar w:fldCharType="begin"/>
      </w:r>
      <w:r>
        <w:instrText xml:space="preserve"> ADDIN ZOTERO_ITEM CSL_CITATION {"citationID":"KfJCUfNz","properties":{"formattedCitation":"(Singleton and Reason, 2007)","plainCitation":"(Singleton and Reason, 2007)","noteIndex":0},"citationItems":[{"id":954,"uris":["http://zotero.org/users/14070386/items/HRBBLXCD"],"itemData":{"id":954,"type":"article-journal","abstract":"Abstract\n            Variability in the characteristics of cut</w:instrText>
      </w:r>
      <w:r>
        <w:rPr>
          <w:rFonts w:ascii="Cambria Math" w:hAnsi="Cambria Math" w:cs="Cambria Math"/>
        </w:rPr>
        <w:instrText>‐</w:instrText>
      </w:r>
      <w:r>
        <w:instrText>off low pressure systems over subtropical southern Africa is examined for the 1973</w:instrText>
      </w:r>
      <w:r>
        <w:rPr>
          <w:rFonts w:ascii="Aptos" w:hAnsi="Aptos" w:cs="Aptos"/>
        </w:rPr>
        <w:instrText>–</w:instrText>
      </w:r>
      <w:r>
        <w:instrText>2002 period. These characteristics include their seasonality, frequency, duration, location and size. It is found that on average 11 cut</w:instrText>
      </w:r>
      <w:r>
        <w:rPr>
          <w:rFonts w:ascii="Cambria Math" w:hAnsi="Cambria Math" w:cs="Cambria Math"/>
        </w:rPr>
        <w:instrText>‐</w:instrText>
      </w:r>
      <w:r>
        <w:instrText>off lows occur over southern Africa south of 20</w:instrText>
      </w:r>
      <w:r>
        <w:rPr>
          <w:rFonts w:ascii="Aptos" w:hAnsi="Aptos" w:cs="Aptos"/>
        </w:rPr>
        <w:instrText>°</w:instrText>
      </w:r>
      <w:r>
        <w:instrText>S per year and are most common in the March</w:instrText>
      </w:r>
      <w:r>
        <w:rPr>
          <w:rFonts w:ascii="Cambria Math" w:hAnsi="Cambria Math" w:cs="Cambria Math"/>
        </w:rPr>
        <w:instrText>‐</w:instrText>
      </w:r>
      <w:r>
        <w:instrText>May season. Potential relationships between the number of cut</w:instrText>
      </w:r>
      <w:r>
        <w:rPr>
          <w:rFonts w:ascii="Cambria Math" w:hAnsi="Cambria Math" w:cs="Cambria Math"/>
        </w:rPr>
        <w:instrText>‐</w:instrText>
      </w:r>
      <w:r>
        <w:instrText>off lows over southern Africa with the El Ni</w:instrText>
      </w:r>
      <w:r>
        <w:rPr>
          <w:rFonts w:ascii="Aptos" w:hAnsi="Aptos" w:cs="Aptos"/>
        </w:rPr>
        <w:instrText>ñ</w:instrText>
      </w:r>
      <w:r>
        <w:instrText>o Southern Oscillation (ENSO), the Pacific South America pattern, the wave number 3 pattern and the semi</w:instrText>
      </w:r>
      <w:r>
        <w:rPr>
          <w:rFonts w:ascii="Cambria Math" w:hAnsi="Cambria Math" w:cs="Cambria Math"/>
        </w:rPr>
        <w:instrText>‐</w:instrText>
      </w:r>
      <w:r>
        <w:instrText>annual oscillation (SAO) are discussed. La Ni</w:instrText>
      </w:r>
      <w:r>
        <w:rPr>
          <w:rFonts w:ascii="Aptos" w:hAnsi="Aptos" w:cs="Aptos"/>
        </w:rPr>
        <w:instrText>ñ</w:instrText>
      </w:r>
      <w:r>
        <w:instrText>a years appear to be associated with above average annual frequencies of cut</w:instrText>
      </w:r>
      <w:r>
        <w:rPr>
          <w:rFonts w:ascii="Cambria Math" w:hAnsi="Cambria Math" w:cs="Cambria Math"/>
        </w:rPr>
        <w:instrText>‐</w:instrText>
      </w:r>
      <w:r>
        <w:instrText>off lows but the reverse is generally not true for El Ni</w:instrText>
      </w:r>
      <w:r>
        <w:rPr>
          <w:rFonts w:ascii="Aptos" w:hAnsi="Aptos" w:cs="Aptos"/>
        </w:rPr>
        <w:instrText>ñ</w:instrText>
      </w:r>
      <w:r>
        <w:instrText>o years. There was a shift in the preferred season for cut</w:instrText>
      </w:r>
      <w:r>
        <w:rPr>
          <w:rFonts w:ascii="Cambria Math" w:hAnsi="Cambria Math" w:cs="Cambria Math"/>
        </w:rPr>
        <w:instrText>‐</w:instrText>
      </w:r>
      <w:r>
        <w:instrText>off lows from March</w:instrText>
      </w:r>
      <w:r>
        <w:rPr>
          <w:rFonts w:ascii="Aptos" w:hAnsi="Aptos" w:cs="Aptos"/>
        </w:rPr>
        <w:instrText>–</w:instrText>
      </w:r>
      <w:r>
        <w:instrText>May to June</w:instrText>
      </w:r>
      <w:r>
        <w:rPr>
          <w:rFonts w:ascii="Aptos" w:hAnsi="Aptos" w:cs="Aptos"/>
        </w:rPr>
        <w:instrText>–</w:instrText>
      </w:r>
      <w:r>
        <w:instrText>August in the 1980s, which coincided with a weakening of the SAO and a shift in zonal wave number 3. This period also showed a change in the preferred location of these systems from southwestern subtropical southern Africa to the northeast of the region. The results suggest that there may be a relationship between cut</w:instrText>
      </w:r>
      <w:r>
        <w:rPr>
          <w:rFonts w:ascii="Cambria Math" w:hAnsi="Cambria Math" w:cs="Cambria Math"/>
        </w:rPr>
        <w:instrText>‐</w:instrText>
      </w:r>
      <w:r>
        <w:instrText>off lows over subtropical southern Africa, the wave number 3 pattern in the Southern Hemisphere and the SAO. Copyright © 2006 Royal Meteorological Society.","container-title":"International Journal of Climatology","DOI":"10.1002/joc.1399","ISSN":"0899-8418, 1097-0088","issue":"3","journalAbbreviation":"Intl Journal of Climatology","language":"en","page":"295-310","source":"DOI.org (Crossref)","title":"Variability in the characteristics of cut</w:instrText>
      </w:r>
      <w:r>
        <w:rPr>
          <w:rFonts w:ascii="Cambria Math" w:hAnsi="Cambria Math" w:cs="Cambria Math"/>
        </w:rPr>
        <w:instrText>‐</w:instrText>
      </w:r>
      <w:r>
        <w:instrText xml:space="preserve">off low pressure systems over subtropical southern Africa","volume":"27","author":[{"family":"Singleton","given":"A. T."},{"family":"Reason","given":"C. J. C."}],"issued":{"date-parts":[["2007",3,15]]}}}],"schema":"https://github.com/citation-style-language/schema/raw/master/csl-citation.json"} </w:instrText>
      </w:r>
      <w:r>
        <w:fldChar w:fldCharType="separate"/>
      </w:r>
      <w:r w:rsidRPr="000D65F6">
        <w:rPr>
          <w:rFonts w:ascii="Aptos" w:hAnsi="Aptos"/>
        </w:rPr>
        <w:t>(Singleton and Reason, 2007)</w:t>
      </w:r>
      <w:r>
        <w:fldChar w:fldCharType="end"/>
      </w:r>
      <w:r>
        <w:t xml:space="preserve">. These systems become detached from the main jet stream and therefore move independently, sometimes becoming stationary </w:t>
      </w:r>
      <w:r>
        <w:fldChar w:fldCharType="begin"/>
      </w:r>
      <w:r>
        <w:instrText xml:space="preserve"> ADDIN ZOTERO_ITEM CSL_CITATION {"citationID":"hYmurSZG","properties":{"formattedCitation":"(Singleton and Reason, 2007)","plainCitation":"(Singleton and Reason, 2007)","noteIndex":0},"citationItems":[{"id":954,"uris":["http://zotero.org/users/14070386/items/HRBBLXCD"],"itemData":{"id":954,"type":"article-journal","abstract":"Abstract\n            Variability in the characteristics of cut</w:instrText>
      </w:r>
      <w:r>
        <w:rPr>
          <w:rFonts w:ascii="Cambria Math" w:hAnsi="Cambria Math" w:cs="Cambria Math"/>
        </w:rPr>
        <w:instrText>‐</w:instrText>
      </w:r>
      <w:r>
        <w:instrText>off low pressure systems over subtropical southern Africa is examined for the 1973</w:instrText>
      </w:r>
      <w:r>
        <w:rPr>
          <w:rFonts w:ascii="Aptos" w:hAnsi="Aptos" w:cs="Aptos"/>
        </w:rPr>
        <w:instrText>–</w:instrText>
      </w:r>
      <w:r>
        <w:instrText>2002 period. These characteristics include their seasonality, frequency, duration, location and size. It is found that on average 11 cut</w:instrText>
      </w:r>
      <w:r>
        <w:rPr>
          <w:rFonts w:ascii="Cambria Math" w:hAnsi="Cambria Math" w:cs="Cambria Math"/>
        </w:rPr>
        <w:instrText>‐</w:instrText>
      </w:r>
      <w:r>
        <w:instrText>off lows occur over southern Africa south of 20</w:instrText>
      </w:r>
      <w:r>
        <w:rPr>
          <w:rFonts w:ascii="Aptos" w:hAnsi="Aptos" w:cs="Aptos"/>
        </w:rPr>
        <w:instrText>°</w:instrText>
      </w:r>
      <w:r>
        <w:instrText>S per year and are most common in the March</w:instrText>
      </w:r>
      <w:r>
        <w:rPr>
          <w:rFonts w:ascii="Cambria Math" w:hAnsi="Cambria Math" w:cs="Cambria Math"/>
        </w:rPr>
        <w:instrText>‐</w:instrText>
      </w:r>
      <w:r>
        <w:instrText>May season. Potential relationships between the number of cut</w:instrText>
      </w:r>
      <w:r>
        <w:rPr>
          <w:rFonts w:ascii="Cambria Math" w:hAnsi="Cambria Math" w:cs="Cambria Math"/>
        </w:rPr>
        <w:instrText>‐</w:instrText>
      </w:r>
      <w:r>
        <w:instrText>off lows over southern Africa with the El Ni</w:instrText>
      </w:r>
      <w:r>
        <w:rPr>
          <w:rFonts w:ascii="Aptos" w:hAnsi="Aptos" w:cs="Aptos"/>
        </w:rPr>
        <w:instrText>ñ</w:instrText>
      </w:r>
      <w:r>
        <w:instrText>o Southern Oscillation (ENSO), the Pacific South America pattern, the wave number 3 pattern and the semi</w:instrText>
      </w:r>
      <w:r>
        <w:rPr>
          <w:rFonts w:ascii="Cambria Math" w:hAnsi="Cambria Math" w:cs="Cambria Math"/>
        </w:rPr>
        <w:instrText>‐</w:instrText>
      </w:r>
      <w:r>
        <w:instrText>annual oscillation (SAO) are discussed. La Ni</w:instrText>
      </w:r>
      <w:r>
        <w:rPr>
          <w:rFonts w:ascii="Aptos" w:hAnsi="Aptos" w:cs="Aptos"/>
        </w:rPr>
        <w:instrText>ñ</w:instrText>
      </w:r>
      <w:r>
        <w:instrText>a years appear to be associated with above average annual frequencies of cut</w:instrText>
      </w:r>
      <w:r>
        <w:rPr>
          <w:rFonts w:ascii="Cambria Math" w:hAnsi="Cambria Math" w:cs="Cambria Math"/>
        </w:rPr>
        <w:instrText>‐</w:instrText>
      </w:r>
      <w:r>
        <w:instrText>off lows but the reverse is generally not true for El Ni</w:instrText>
      </w:r>
      <w:r>
        <w:rPr>
          <w:rFonts w:ascii="Aptos" w:hAnsi="Aptos" w:cs="Aptos"/>
        </w:rPr>
        <w:instrText>ñ</w:instrText>
      </w:r>
      <w:r>
        <w:instrText>o years. There was a shift in the preferred season for cut</w:instrText>
      </w:r>
      <w:r>
        <w:rPr>
          <w:rFonts w:ascii="Cambria Math" w:hAnsi="Cambria Math" w:cs="Cambria Math"/>
        </w:rPr>
        <w:instrText>‐</w:instrText>
      </w:r>
      <w:r>
        <w:instrText>off lows from March</w:instrText>
      </w:r>
      <w:r>
        <w:rPr>
          <w:rFonts w:ascii="Aptos" w:hAnsi="Aptos" w:cs="Aptos"/>
        </w:rPr>
        <w:instrText>–</w:instrText>
      </w:r>
      <w:r>
        <w:instrText>May to June</w:instrText>
      </w:r>
      <w:r>
        <w:rPr>
          <w:rFonts w:ascii="Aptos" w:hAnsi="Aptos" w:cs="Aptos"/>
        </w:rPr>
        <w:instrText>–</w:instrText>
      </w:r>
      <w:r>
        <w:instrText>August in the 1980s, which coincided with a weakening of the SAO and a shift in zonal wave number 3. This period also showed a change in the preferred location of these systems from southwestern subtropical southern Africa to the northeast of the region. The results suggest that there may be a relationship between cut</w:instrText>
      </w:r>
      <w:r>
        <w:rPr>
          <w:rFonts w:ascii="Cambria Math" w:hAnsi="Cambria Math" w:cs="Cambria Math"/>
        </w:rPr>
        <w:instrText>‐</w:instrText>
      </w:r>
      <w:r>
        <w:instrText>off lows over subtropical southern Africa, the wave number 3 pattern in the Southern Hemisphere and the SAO. Copyright © 2006 Royal Meteorological Society.","container-title":"International Journal of Climatology","DOI":"10.1002/joc.1399","ISSN":"0899-8418, 1097-0088","issue":"3","journalAbbreviation":"Intl Journal of Climatology","language":"en","page":"295-310","source":"DOI.org (Crossref)","title":"Variability in the characteristics of cut</w:instrText>
      </w:r>
      <w:r>
        <w:rPr>
          <w:rFonts w:ascii="Cambria Math" w:hAnsi="Cambria Math" w:cs="Cambria Math"/>
        </w:rPr>
        <w:instrText>‐</w:instrText>
      </w:r>
      <w:r>
        <w:instrText xml:space="preserve">off low pressure systems over subtropical southern Africa","volume":"27","author":[{"family":"Singleton","given":"A. T."},{"family":"Reason","given":"C. J. C."}],"issued":{"date-parts":[["2007",3,15]]}}}],"schema":"https://github.com/citation-style-language/schema/raw/master/csl-citation.json"} </w:instrText>
      </w:r>
      <w:r>
        <w:fldChar w:fldCharType="separate"/>
      </w:r>
      <w:r w:rsidRPr="00D77EB0">
        <w:rPr>
          <w:rFonts w:ascii="Aptos" w:hAnsi="Aptos"/>
        </w:rPr>
        <w:t>(Singleton and Reason, 2007)</w:t>
      </w:r>
      <w:r>
        <w:fldChar w:fldCharType="end"/>
      </w:r>
      <w:r>
        <w:t xml:space="preserve">. Extreme wave conditions, with significant wave height and peak periods exceeding 10 m and 20 s respectively are associated with COLs </w:t>
      </w:r>
      <w:r>
        <w:fldChar w:fldCharType="begin"/>
      </w:r>
      <w:r>
        <w:instrText xml:space="preserve"> ADDIN ZOTERO_ITEM CSL_CITATION {"citationID":"dueHm3Gu","properties":{"formattedCitation":"(Boyd et al., 2014)","plainCitation":"(Boyd et al., 2014)","noteIndex":0},"citationItems":[{"id":955,"uris":["http://zotero.org/users/14070386/items/UZCQ2ZWW"],"itemData":{"id":955,"type":"article-journal","abstract":"As part of its strategic planning for integrated coastal management and the research \nneeds of the country, the Department of Environmental Affairs (DEA) through its Oceans and Coastal Branch (O&amp;C) intends to pursue a study of the aspects of coastal vulnerability on a national scale but also in order to provide decision support on a local scale. Both the DEA and the Council for Scientific and Industrial Research\n(CSIR) recognise the key importance of expanding the knowledge base of coastal\nhazards, the vulnerability that these create and the risks that require mitigation. In this context, a solicited proposal was prepared by the CSIR at the request of Dr Alan\nBoyd from the DEA (O&amp;C). The proposal was developed under the auspices of the\nMemorandum of Understanding (MoU) between the CSIR and the South African\nGovernment through the DEA that was signed by the Chief Executive Director of the CSIR, Dr Sibusiso Sibisi, and Ms Nosipho Ngcaba in her capacity as Director General of the DEA on the 21st of September 2012. The MoU established cooperation between the parties on matters of common interest, particularly with respect to national priorities, research and development, and capability development in the environmental sector. The particular proposal for Phase 1 of the study (which is the subject of this report) was in response to the areas of cooperating particularly dealing with a) adapting to and mitigating climate change and b) sustainable environmental management but not excluding c) ecosystems service delivery for a safe and secure South Africa (SA).","title":"Determination of the Inshore wave climate along the South African coast - Phase 1 for Coastal Hazard and Vulnerability Assessment","author":[{"family":"Boyd","given":"Alan"},{"family":"Theron","given":"Andre"},{"family":"Rossouw","given":"Marius"},{"family":"Rautenbach","given":"Christo"},{"family":"Saint","given":"Ursula"},{"family":"Maherry","given":"Ashton"},{"family":"August","given":"Mario"}],"issued":{"date-parts":[["2014",6,9]]}}}],"schema":"https://github.com/citation-style-language/schema/raw/master/csl-citation.json"} </w:instrText>
      </w:r>
      <w:r>
        <w:fldChar w:fldCharType="separate"/>
      </w:r>
      <w:r w:rsidRPr="00535958">
        <w:rPr>
          <w:rFonts w:ascii="Aptos" w:hAnsi="Aptos"/>
        </w:rPr>
        <w:t>(Boyd et al., 2014)</w:t>
      </w:r>
      <w:r>
        <w:fldChar w:fldCharType="end"/>
      </w:r>
      <w:r>
        <w:t xml:space="preserve">. </w:t>
      </w:r>
    </w:p>
    <w:p w14:paraId="214D30E5" w14:textId="2C2C3680" w:rsidR="00E01210" w:rsidRPr="0005502D" w:rsidRDefault="00252CAA" w:rsidP="00901061">
      <w:r w:rsidRPr="0005502D">
        <w:t xml:space="preserve">The observed wind field in False Bay </w:t>
      </w:r>
      <w:r w:rsidR="0054758F" w:rsidRPr="0005502D">
        <w:t>is highly variable and complicated.</w:t>
      </w:r>
      <w:r w:rsidR="00F627AE" w:rsidRPr="0005502D">
        <w:t xml:space="preserve"> </w:t>
      </w:r>
      <w:r w:rsidR="00C2774C" w:rsidRPr="0005502D">
        <w:t xml:space="preserve">Wainman et al. (1987) </w:t>
      </w:r>
      <w:r w:rsidR="0054758F" w:rsidRPr="0005502D">
        <w:t xml:space="preserve">analysed time series data </w:t>
      </w:r>
      <w:r w:rsidR="006A3509" w:rsidRPr="0005502D">
        <w:t xml:space="preserve">from </w:t>
      </w:r>
      <w:r w:rsidR="00345060" w:rsidRPr="0005502D">
        <w:t xml:space="preserve">anemometers and </w:t>
      </w:r>
      <w:r w:rsidR="002472D0" w:rsidRPr="0005502D">
        <w:t xml:space="preserve">found that </w:t>
      </w:r>
      <w:r w:rsidR="00F627AE" w:rsidRPr="0005502D">
        <w:t xml:space="preserve">correlations between stations </w:t>
      </w:r>
      <w:r w:rsidR="00D45E65" w:rsidRPr="0005502D">
        <w:t>was</w:t>
      </w:r>
      <w:r w:rsidR="00F627AE" w:rsidRPr="0005502D">
        <w:t xml:space="preserve"> </w:t>
      </w:r>
      <w:r w:rsidR="00C5081D" w:rsidRPr="0005502D">
        <w:t>poor</w:t>
      </w:r>
      <w:r w:rsidR="00F627AE" w:rsidRPr="0005502D">
        <w:t xml:space="preserve"> </w:t>
      </w:r>
      <m:oMath>
        <m:d>
          <m:dPr>
            <m:ctrlPr>
              <w:rPr>
                <w:rFonts w:ascii="Cambria Math" w:hAnsi="Cambria Math"/>
                <w:i/>
              </w:rPr>
            </m:ctrlPr>
          </m:dPr>
          <m:e>
            <m:r>
              <w:rPr>
                <w:rFonts w:ascii="Cambria Math" w:hAnsi="Cambria Math"/>
              </w:rPr>
              <m:t>&lt;0.6</m:t>
            </m:r>
          </m:e>
        </m:d>
      </m:oMath>
      <w:r w:rsidR="00831F09" w:rsidRPr="0005502D">
        <w:t xml:space="preserve">. </w:t>
      </w:r>
      <w:r w:rsidR="007D2454" w:rsidRPr="0005502D">
        <w:t>Th</w:t>
      </w:r>
      <w:r w:rsidR="002D3FE6" w:rsidRPr="0005502D">
        <w:t xml:space="preserve">e spatially </w:t>
      </w:r>
      <w:r w:rsidR="00C65DD3" w:rsidRPr="0005502D">
        <w:t xml:space="preserve">varying wind field </w:t>
      </w:r>
      <w:r w:rsidR="008C3A34" w:rsidRPr="0005502D">
        <w:t xml:space="preserve">over False Bay </w:t>
      </w:r>
      <w:r w:rsidR="002C287E" w:rsidRPr="0005502D">
        <w:t xml:space="preserve">was described as a synoptic sequence by Jury (1984): </w:t>
      </w:r>
    </w:p>
    <w:p w14:paraId="5A163ED3" w14:textId="442A6D62" w:rsidR="002C287E" w:rsidRPr="0005502D" w:rsidRDefault="002C287E" w:rsidP="00901061">
      <w:r w:rsidRPr="0005502D">
        <w:rPr>
          <w:b/>
          <w:bCs/>
        </w:rPr>
        <w:t>South-west regime:</w:t>
      </w:r>
      <w:r w:rsidRPr="0005502D">
        <w:t xml:space="preserve"> </w:t>
      </w:r>
      <w:r w:rsidR="006222DE" w:rsidRPr="0005502D">
        <w:t xml:space="preserve">Southwesterlies are associated with the ridging SAH </w:t>
      </w:r>
      <w:r w:rsidR="004D3BBE" w:rsidRPr="0005502D">
        <w:t xml:space="preserve">following the passage of a cold front. Due to local orographic effects near </w:t>
      </w:r>
      <w:r w:rsidR="000B1A2C" w:rsidRPr="0005502D">
        <w:t>Walker Bay (to the east of False  Bay) the wind field becomes</w:t>
      </w:r>
      <w:r w:rsidR="006B7870" w:rsidRPr="0005502D">
        <w:t xml:space="preserve"> uniformly southerly and strengthens as the pressure gradients increase </w:t>
      </w:r>
      <w:r w:rsidR="00971A6C" w:rsidRPr="0005502D">
        <w:fldChar w:fldCharType="begin"/>
      </w:r>
      <w:r w:rsidR="008E2B12" w:rsidRPr="0005502D">
        <w:instrText xml:space="preserve"> ADDIN ZOTERO_ITEM CSL_CITATION {"citationID":"PmS85Vxa","properties":{"formattedCitation":"(Jury, 1984; Largier et al., 1992)","plainCitation":"(Jury, 1984; Largier et al., 1992)","noteIndex":0},"citationItems":[{"id":905,"uris":["http://zotero.org/users/14070386/items/NV2JKTZV"],"itemData":{"id":905,"type":"thesis","event-place":"South Africa","genre":"Ph.D. thesis","number-of-pages":"161","publisher":"University of Cape Town","publisher-place":"South Africa","title":"Wind shear and differential upwelling along the SW tip of Africa.","author":[{"family":"Jury","given":"Mark R."}],"issued":{"date-parts":[["1984"]]}}},{"id":569,"uris":["http://zotero.org/users/14070386/items/W6L6HPAF"],"itemData":{"id":569,"type":"article-journal","abstract":"Studies of the physical oceanography of the western Agulhas Bank are reviewed, pointing out the unique position of this shelf region between the eastern boundary Benguela system and the western boundary Agulhas system. New observations from moorings off Quoin Point during summer 1986/87 permit a fuller description of the dynamics of circulation and stratification and the identification of three subregions. The inner shelf is dominated by wind-forcing, as in eastern boundary upwelling systems, whereas the outer shelf is dominated by oceanic forcing, as over western boundary shelves. The mid-shelf is characterized by strong stratification separating near-surface oceanic water from near-bottom upwelling Central Water. A lack of correlation between currents and temperatures in these three subregions of the western Agulhas Bank suggests that they function independently. This synthesis of the physical oceanography, which includes discussion of the hydrodynamic coupling of the western Agulhas Bank with shelf regions to the east and west, leads to a discussion of the importance of circulation and stratification to the anchovy-related ecology of the region. This centres on the availability of food and transport for spawning anchovy Engraulis capensis on the western Agulhas Bank.","container-title":"South African Journal of Marine Science","DOI":"10.2989/02577619209504709","ISSN":"0257-7615","issue":"1","note":"publisher: Taylor &amp; Francis\n_eprint: https://doi.org/10.2989/02577619209504709","page":"319-339","source":"Taylor and Francis+NEJM","title":"The western Agulhas Bank: circulation, stratification and ecology","title-short":"The western Agulhas Bank","volume":"12","author":[{"family":"Largier","given":"J. L."},{"family":"Chapman","given":"P."},{"family":"Peterson","given":"W. T."},{"family":"Swart","given":"V. P."}],"issued":{"date-parts":[["1992",6,1]]}}}],"schema":"https://github.com/citation-style-language/schema/raw/master/csl-citation.json"} </w:instrText>
      </w:r>
      <w:r w:rsidR="00971A6C" w:rsidRPr="0005502D">
        <w:fldChar w:fldCharType="separate"/>
      </w:r>
      <w:r w:rsidR="00971A6C" w:rsidRPr="0005502D">
        <w:t>(Jury, 1984; Largier et al., 1992)</w:t>
      </w:r>
      <w:r w:rsidR="00971A6C" w:rsidRPr="0005502D">
        <w:fldChar w:fldCharType="end"/>
      </w:r>
      <w:r w:rsidR="00B60F59" w:rsidRPr="0005502D">
        <w:t xml:space="preserve">. </w:t>
      </w:r>
      <w:r w:rsidR="00B71CAD" w:rsidRPr="0005502D">
        <w:t>This is illustrated in Fig 3a.</w:t>
      </w:r>
    </w:p>
    <w:p w14:paraId="218296FB" w14:textId="353DC6A5" w:rsidR="009C0E82" w:rsidRPr="0005502D" w:rsidRDefault="009C0E82" w:rsidP="00901061">
      <w:pPr>
        <w:rPr>
          <w:b/>
          <w:bCs/>
        </w:rPr>
      </w:pPr>
      <w:r w:rsidRPr="0005502D">
        <w:rPr>
          <w:b/>
          <w:bCs/>
        </w:rPr>
        <w:lastRenderedPageBreak/>
        <w:t>South-east regimes</w:t>
      </w:r>
    </w:p>
    <w:p w14:paraId="085D23AC" w14:textId="484BC78B" w:rsidR="00E01210" w:rsidRPr="0005502D" w:rsidRDefault="00B60F59" w:rsidP="00E01210">
      <w:pPr>
        <w:keepNext/>
      </w:pPr>
      <w:r w:rsidRPr="0005502D">
        <w:rPr>
          <w:b/>
          <w:bCs/>
        </w:rPr>
        <w:t xml:space="preserve">Deep </w:t>
      </w:r>
      <w:r w:rsidRPr="0005502D">
        <w:t>south-east regime:</w:t>
      </w:r>
      <w:r w:rsidR="00E6319B" w:rsidRPr="0005502D">
        <w:t xml:space="preserve"> </w:t>
      </w:r>
      <w:r w:rsidR="006A676B" w:rsidRPr="0005502D">
        <w:t>During southerly meridional flow d</w:t>
      </w:r>
      <w:r w:rsidR="000B62A0" w:rsidRPr="0005502D">
        <w:t xml:space="preserve">eep southeasterlies </w:t>
      </w:r>
      <w:r w:rsidR="006A676B" w:rsidRPr="0005502D">
        <w:t>flow</w:t>
      </w:r>
      <w:r w:rsidR="000B62A0" w:rsidRPr="0005502D">
        <w:t xml:space="preserve"> over the surrounding mountain ranges and </w:t>
      </w:r>
      <w:r w:rsidR="003B4957" w:rsidRPr="0005502D">
        <w:t xml:space="preserve">are associated with accelerated winds speeds across the bay, as well as the development of a </w:t>
      </w:r>
      <w:r w:rsidR="007440A4" w:rsidRPr="0005502D">
        <w:t xml:space="preserve">strong  easterly downslope jet in the lee of  the Kogelberg mountains. </w:t>
      </w:r>
      <w:r w:rsidR="00F01446" w:rsidRPr="0005502D">
        <w:t xml:space="preserve">Deep conditions are modified when </w:t>
      </w:r>
      <w:r w:rsidR="007440A4" w:rsidRPr="0005502D">
        <w:t xml:space="preserve"> </w:t>
      </w:r>
      <w:r w:rsidR="00F01446" w:rsidRPr="0005502D">
        <w:t>a</w:t>
      </w:r>
      <w:r w:rsidR="00455E62" w:rsidRPr="0005502D">
        <w:t xml:space="preserve"> low level-level subsidence inversion </w:t>
      </w:r>
      <w:r w:rsidR="00666944" w:rsidRPr="0005502D">
        <w:t>(</w:t>
      </w:r>
      <w:r w:rsidR="001700CC" w:rsidRPr="0005502D">
        <w:t xml:space="preserve">descending layer of air is heated as it is compressed </w:t>
      </w:r>
      <w:r w:rsidR="007262E0" w:rsidRPr="0005502D">
        <w:t xml:space="preserve">near the surface) caps the southeasterlies below the </w:t>
      </w:r>
      <w:r w:rsidR="009F2BEA" w:rsidRPr="0005502D">
        <w:t>mountain ranges</w:t>
      </w:r>
      <w:r w:rsidR="00F01446" w:rsidRPr="0005502D">
        <w:t xml:space="preserve"> to the east and west. </w:t>
      </w:r>
      <w:r w:rsidR="00372C21" w:rsidRPr="0005502D">
        <w:t xml:space="preserve">This signals the </w:t>
      </w:r>
      <w:r w:rsidR="005D1E59" w:rsidRPr="0005502D">
        <w:t xml:space="preserve">development of the shallow south-east regime. </w:t>
      </w:r>
      <w:r w:rsidR="00B71CAD" w:rsidRPr="0005502D">
        <w:t>This is illustrated in Fig 3b.</w:t>
      </w:r>
    </w:p>
    <w:p w14:paraId="22DA6C58" w14:textId="39C3E442" w:rsidR="005D1E59" w:rsidRPr="0005502D" w:rsidRDefault="005D1E59" w:rsidP="00E01210">
      <w:pPr>
        <w:keepNext/>
      </w:pPr>
      <w:r w:rsidRPr="0005502D">
        <w:rPr>
          <w:b/>
          <w:bCs/>
        </w:rPr>
        <w:t xml:space="preserve">Shallow </w:t>
      </w:r>
      <w:r w:rsidRPr="0005502D">
        <w:t xml:space="preserve">south-east regime: </w:t>
      </w:r>
      <w:r w:rsidR="00340A79" w:rsidRPr="0005502D">
        <w:t xml:space="preserve">The ridging process of the SAH and </w:t>
      </w:r>
      <w:r w:rsidR="00136CDD" w:rsidRPr="0005502D">
        <w:t xml:space="preserve">lowers the height of the inversion layer and consequently blocks the surface wind from flowing over the </w:t>
      </w:r>
      <w:r w:rsidR="005E63FC" w:rsidRPr="0005502D">
        <w:t>Hottentots Holland mountain range.</w:t>
      </w:r>
      <w:r w:rsidR="00323786" w:rsidRPr="0005502D">
        <w:t xml:space="preserve"> </w:t>
      </w:r>
      <w:r w:rsidR="00523C16" w:rsidRPr="0005502D">
        <w:t xml:space="preserve">The mountain range and inversion constrain the </w:t>
      </w:r>
      <w:r w:rsidR="00A64CC2" w:rsidRPr="0005502D">
        <w:t xml:space="preserve">wind to a ~600 m </w:t>
      </w:r>
      <w:r w:rsidR="008F1C0B" w:rsidRPr="0005502D">
        <w:t>vertical extent</w:t>
      </w:r>
      <w:r w:rsidR="000614B5" w:rsidRPr="0005502D">
        <w:t>, hence shallow,</w:t>
      </w:r>
      <w:r w:rsidR="008F1C0B" w:rsidRPr="0005502D">
        <w:t xml:space="preserve"> and deflect it seaward </w:t>
      </w:r>
      <w:r w:rsidR="00D5672F" w:rsidRPr="0005502D">
        <w:fldChar w:fldCharType="begin"/>
      </w:r>
      <w:r w:rsidR="00D5672F" w:rsidRPr="0005502D">
        <w:instrText xml:space="preserve"> ADDIN ZOTERO_ITEM CSL_CITATION {"citationID":"FQBsZuVf","properties":{"formattedCitation":"(Wainman et al., 1987)","plainCitation":"(Wainman et al., 1987)","noteIndex":0},"citationItems":[{"id":516,"uris":["http://zotero.org/users/14070386/items/5M8FDETE"],"itemData":{"id":516,"type":"article-journal","abstract":"Four current-meter moorings placed in False Bay between February and May 1985 revealed a tendency towards cyclonic motion, but with poleward flow along the western boundary. Data from six anemometers situated around the Bay showed periodic acceleration of northward air flow associated with south-easterly wind events during ridging of the South Atlantic high pressure cell round the continent. A clear pattern of cooling and warming of water at the current-meter sites was observed, corresponding to the acceleration and decay phases of south-easterly wind over periods of a few days. There was a suggestion of subsidence of warm water along the western boundary when the wind relaxed.","container-title":"South African Journal of Marine Science","DOI":"10.2989/025776187784522423","ISSN":"0257-7615","issue":"1","note":"publisher: Taylor &amp; Francis\n_eprint: https://doi.org/10.2989/025776187784522423","page":"337-346","source":"Taylor and Francis+NEJM","title":"Winds and subsurface currents in the False Bay region, South Africa","volume":"5","author":[{"family":"Wainman","given":"C. K."},{"family":"Polito","given":"A."},{"family":"Nelson","given":"G."}],"issued":{"date-parts":[["1987",6,1]]}}}],"schema":"https://github.com/citation-style-language/schema/raw/master/csl-citation.json"} </w:instrText>
      </w:r>
      <w:r w:rsidR="00D5672F" w:rsidRPr="0005502D">
        <w:fldChar w:fldCharType="separate"/>
      </w:r>
      <w:r w:rsidR="00D5672F" w:rsidRPr="0005502D">
        <w:t>(Wainman et al., 1987)</w:t>
      </w:r>
      <w:r w:rsidR="00D5672F" w:rsidRPr="0005502D">
        <w:fldChar w:fldCharType="end"/>
      </w:r>
      <w:r w:rsidR="00D5672F" w:rsidRPr="0005502D">
        <w:t xml:space="preserve">. </w:t>
      </w:r>
      <w:r w:rsidR="00B91829" w:rsidRPr="0005502D">
        <w:t xml:space="preserve">As a result of this the surface winds accelerate past Cape Hangklip and a wind shadow develops in the </w:t>
      </w:r>
      <w:r w:rsidR="006B28DC" w:rsidRPr="0005502D">
        <w:t xml:space="preserve">lee </w:t>
      </w:r>
      <w:r w:rsidR="00981409" w:rsidRPr="0005502D">
        <w:t xml:space="preserve">of the Helderberg Mountains, which </w:t>
      </w:r>
      <w:r w:rsidR="003125DC" w:rsidRPr="0005502D">
        <w:t xml:space="preserve">impacts surface circulation near Gordon’s Bay </w:t>
      </w:r>
      <w:r w:rsidR="003125DC" w:rsidRPr="0005502D">
        <w:fldChar w:fldCharType="begin"/>
      </w:r>
      <w:r w:rsidR="003125DC" w:rsidRPr="0005502D">
        <w:instrText xml:space="preserve"> ADDIN ZOTERO_ITEM CSL_CITATION {"citationID":"1bAG8guD","properties":{"formattedCitation":"(Wainman et al., 1987)","plainCitation":"(Wainman et al., 1987)","noteIndex":0},"citationItems":[{"id":516,"uris":["http://zotero.org/users/14070386/items/5M8FDETE"],"itemData":{"id":516,"type":"article-journal","abstract":"Four current-meter moorings placed in False Bay between February and May 1985 revealed a tendency towards cyclonic motion, but with poleward flow along the western boundary. Data from six anemometers situated around the Bay showed periodic acceleration of northward air flow associated with south-easterly wind events during ridging of the South Atlantic high pressure cell round the continent. A clear pattern of cooling and warming of water at the current-meter sites was observed, corresponding to the acceleration and decay phases of south-easterly wind over periods of a few days. There was a suggestion of subsidence of warm water along the western boundary when the wind relaxed.","container-title":"South African Journal of Marine Science","DOI":"10.2989/025776187784522423","ISSN":"0257-7615","issue":"1","note":"publisher: Taylor &amp; Francis\n_eprint: https://doi.org/10.2989/025776187784522423","page":"337-346","source":"Taylor and Francis+NEJM","title":"Winds and subsurface currents in the False Bay region, South Africa","volume":"5","author":[{"family":"Wainman","given":"C. K."},{"family":"Polito","given":"A."},{"family":"Nelson","given":"G."}],"issued":{"date-parts":[["1987",6,1]]}}}],"schema":"https://github.com/citation-style-language/schema/raw/master/csl-citation.json"} </w:instrText>
      </w:r>
      <w:r w:rsidR="003125DC" w:rsidRPr="0005502D">
        <w:fldChar w:fldCharType="separate"/>
      </w:r>
      <w:r w:rsidR="003125DC" w:rsidRPr="0005502D">
        <w:t>(Wainman et al., 1987)</w:t>
      </w:r>
      <w:r w:rsidR="003125DC" w:rsidRPr="0005502D">
        <w:fldChar w:fldCharType="end"/>
      </w:r>
      <w:r w:rsidR="003125DC" w:rsidRPr="0005502D">
        <w:t xml:space="preserve">. </w:t>
      </w:r>
      <w:r w:rsidR="006B28DC" w:rsidRPr="0005502D">
        <w:t xml:space="preserve"> </w:t>
      </w:r>
      <w:r w:rsidR="00622295" w:rsidRPr="0005502D">
        <w:t xml:space="preserve">The data analysed by Wainman et al. (1987) indicate that </w:t>
      </w:r>
      <w:r w:rsidR="00D31880" w:rsidRPr="0005502D">
        <w:t xml:space="preserve">these winds entering the bay are </w:t>
      </w:r>
      <w:r w:rsidR="00EA326A" w:rsidRPr="0005502D">
        <w:t>deflected (</w:t>
      </w:r>
      <w:r w:rsidR="000C77B0" w:rsidRPr="0005502D">
        <w:t>by</w:t>
      </w:r>
      <w:r w:rsidR="00EA326A" w:rsidRPr="0005502D">
        <w:t xml:space="preserve"> local orographic effects) to become </w:t>
      </w:r>
      <w:r w:rsidR="003125DC" w:rsidRPr="0005502D">
        <w:t xml:space="preserve">increasingly </w:t>
      </w:r>
      <w:r w:rsidR="00004886" w:rsidRPr="0005502D">
        <w:t>southerly</w:t>
      </w:r>
      <w:r w:rsidR="00EA538E" w:rsidRPr="0005502D">
        <w:t>.</w:t>
      </w:r>
      <w:r w:rsidR="005E63FC" w:rsidRPr="0005502D">
        <w:t xml:space="preserve"> </w:t>
      </w:r>
      <w:r w:rsidR="00EA538E" w:rsidRPr="0005502D">
        <w:t xml:space="preserve">The lowering of the inversion layer and subsequent change in the wind field </w:t>
      </w:r>
      <w:r w:rsidR="005E63FC" w:rsidRPr="0005502D">
        <w:t xml:space="preserve">usually occurs over three days </w:t>
      </w:r>
      <w:r w:rsidR="005E63FC" w:rsidRPr="0005502D">
        <w:fldChar w:fldCharType="begin"/>
      </w:r>
      <w:r w:rsidR="008E2B12" w:rsidRPr="0005502D">
        <w:instrText xml:space="preserve"> ADDIN ZOTERO_ITEM CSL_CITATION {"citationID":"s6qNt30H","properties":{"formattedCitation":"(Jury, 1984; Jury et al., 1985)","plainCitation":"(Jury, 1984; Jury et al., 1985)","noteIndex":0},"citationItems":[{"id":905,"uris":["http://zotero.org/users/14070386/items/NV2JKTZV"],"itemData":{"id":905,"type":"thesis","event-place":"South Africa","genre":"Ph.D. thesis","number-of-pages":"161","publisher":"University of Cape Town","publisher-place":"South Africa","title":"Wind shear and differential upwelling along the SW tip of Africa.","author":[{"family":"Jury","given":"Mark R."}],"issued":{"date-parts":[["1984"]]}}},{"id":565,"uris":["http://zotero.org/users/14070386/items/69YR9AGU"],"itemData":{"id":565,"type":"article-journal","abstract":"Summer winds along the north-west coast of the Cape Peninsula were investigated to determine their impact on a localized upwelling plume. From automatic weather stations, moored buoys and aerial surveys, a pronounced diurnal cycle in south-easterly wind flow was documented. The orography of the northern portion of the Cape Peninsula is complex, with mountain ridges causing a nocturnal downslope wind jet exceeding 10 m·s−1 during anticyclonic weather conditions. This phenomenon is detailed in three case studies presented. When an inversion layer descended below the top of nearby Table Mountain (1 000 m), a downwind wake developed extending 40 km over the Atlantic Ocean. The wake effectively separated surface upwelling plumes emanating from either side of Cape Town, and it expanded and contracted in sympathy with changes in the horizontal temperature gradient and the inversion layer. A wind-shear line developed at the interface between the downslope jet and the wake with a 24-hour cycle.","container-title":"South African Journal of Marine Science","DOI":"10.2989/025776185784461216","ISSN":"0257-7615","issue":"1","note":"publisher: Taylor &amp; Francis\n_eprint: https://doi.org/10.2989/025776185784461216","page":"1-10","source":"Taylor and Francis+NEJM","title":"Diurnal wind cycles and upwelling off the northern portion of the Cape Peninsula in summer","volume":"3","author":[{"family":"Jury","given":"M. R."},{"family":"Kamstra","given":"F."},{"family":"Taunton-Clark","given":"J."}],"issued":{"date-parts":[["1985",6,1]]}}}],"schema":"https://github.com/citation-style-language/schema/raw/master/csl-citation.json"} </w:instrText>
      </w:r>
      <w:r w:rsidR="005E63FC" w:rsidRPr="0005502D">
        <w:fldChar w:fldCharType="separate"/>
      </w:r>
      <w:r w:rsidR="00F8555C" w:rsidRPr="0005502D">
        <w:t>(Jury, 1984; Jury et al., 1985)</w:t>
      </w:r>
      <w:r w:rsidR="005E63FC" w:rsidRPr="0005502D">
        <w:fldChar w:fldCharType="end"/>
      </w:r>
      <w:r w:rsidR="00622295" w:rsidRPr="0005502D">
        <w:t xml:space="preserve"> </w:t>
      </w:r>
      <w:r w:rsidR="00832CC3" w:rsidRPr="0005502D">
        <w:t xml:space="preserve">This process is illustrated in Fig 3c. </w:t>
      </w:r>
    </w:p>
    <w:p w14:paraId="170099C2" w14:textId="564152D5" w:rsidR="00832CC3" w:rsidRPr="0005502D" w:rsidRDefault="00832CC3" w:rsidP="00E01210">
      <w:pPr>
        <w:keepNext/>
      </w:pPr>
      <w:r w:rsidRPr="0005502D">
        <w:rPr>
          <w:b/>
          <w:bCs/>
        </w:rPr>
        <w:t xml:space="preserve">North-west regime: </w:t>
      </w:r>
      <w:r w:rsidR="006A0BA8" w:rsidRPr="0005502D">
        <w:t>North</w:t>
      </w:r>
      <w:r w:rsidR="00312375" w:rsidRPr="0005502D">
        <w:t xml:space="preserve">westers </w:t>
      </w:r>
      <w:r w:rsidR="00136ED2" w:rsidRPr="0005502D">
        <w:t xml:space="preserve">signal the approach of a cold front after the passage of a coastal low. </w:t>
      </w:r>
      <w:r w:rsidR="001E456B" w:rsidRPr="0005502D">
        <w:t xml:space="preserve">Flow over the </w:t>
      </w:r>
      <w:r w:rsidR="00255205" w:rsidRPr="0005502D">
        <w:t xml:space="preserve">Table Mountain range causes the wind to deflect to become more northerly </w:t>
      </w:r>
      <w:r w:rsidR="0072499C" w:rsidRPr="0005502D">
        <w:t xml:space="preserve">over False Bay, where it blows uniformly. </w:t>
      </w:r>
      <w:r w:rsidR="00DB4B25" w:rsidRPr="0005502D">
        <w:t>The wind</w:t>
      </w:r>
      <w:r w:rsidR="00814D1D" w:rsidRPr="0005502D">
        <w:t>s at the mouth of the bay</w:t>
      </w:r>
      <w:r w:rsidR="009D4B2C" w:rsidRPr="0005502D">
        <w:t xml:space="preserve"> </w:t>
      </w:r>
      <w:r w:rsidR="00DB4B25" w:rsidRPr="0005502D">
        <w:t>become</w:t>
      </w:r>
      <w:r w:rsidR="00470F30" w:rsidRPr="0005502D">
        <w:t xml:space="preserve"> </w:t>
      </w:r>
      <w:r w:rsidR="00470F30" w:rsidRPr="0005502D">
        <w:lastRenderedPageBreak/>
        <w:t>stronger and</w:t>
      </w:r>
      <w:r w:rsidR="00DB4B25" w:rsidRPr="0005502D">
        <w:t xml:space="preserve"> more north-westerly to westerly </w:t>
      </w:r>
      <w:r w:rsidR="00064D3C" w:rsidRPr="0005502D">
        <w:t xml:space="preserve">due to </w:t>
      </w:r>
      <w:r w:rsidR="00814D1D" w:rsidRPr="0005502D">
        <w:t xml:space="preserve">topographic steering at Cape Point. </w:t>
      </w:r>
      <w:r w:rsidR="00470F30" w:rsidRPr="0005502D">
        <w:t>This is illustrated in Fig</w:t>
      </w:r>
      <w:r w:rsidR="00064D3C" w:rsidRPr="0005502D">
        <w:t xml:space="preserve"> 3d.</w:t>
      </w:r>
    </w:p>
    <w:p w14:paraId="7111F030" w14:textId="4716F1A6" w:rsidR="007E2B46" w:rsidRPr="0005502D" w:rsidRDefault="00505FED" w:rsidP="00AD252D">
      <w:r w:rsidRPr="0005502D">
        <w:rPr>
          <w:noProof/>
        </w:rPr>
        <mc:AlternateContent>
          <mc:Choice Requires="wpg">
            <w:drawing>
              <wp:anchor distT="0" distB="0" distL="114300" distR="114300" simplePos="0" relativeHeight="251662336" behindDoc="0" locked="0" layoutInCell="1" allowOverlap="1" wp14:anchorId="03F7219B" wp14:editId="1C566A84">
                <wp:simplePos x="0" y="0"/>
                <wp:positionH relativeFrom="column">
                  <wp:posOffset>0</wp:posOffset>
                </wp:positionH>
                <wp:positionV relativeFrom="paragraph">
                  <wp:posOffset>2540</wp:posOffset>
                </wp:positionV>
                <wp:extent cx="5521960" cy="6317615"/>
                <wp:effectExtent l="0" t="0" r="2540" b="6985"/>
                <wp:wrapTopAndBottom/>
                <wp:docPr id="8806496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21960" cy="6317615"/>
                          <a:chOff x="216708" y="-163852"/>
                          <a:chExt cx="5731510" cy="6557168"/>
                        </a:xfrm>
                      </wpg:grpSpPr>
                      <pic:pic xmlns:pic="http://schemas.openxmlformats.org/drawingml/2006/picture">
                        <pic:nvPicPr>
                          <pic:cNvPr id="1338425000" name="Picture 6"/>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216708" y="-163852"/>
                            <a:ext cx="5731510" cy="6017260"/>
                          </a:xfrm>
                          <a:prstGeom prst="rect">
                            <a:avLst/>
                          </a:prstGeom>
                        </pic:spPr>
                      </pic:pic>
                      <wps:wsp>
                        <wps:cNvPr id="349442130" name="Text Box 1"/>
                        <wps:cNvSpPr txBox="1"/>
                        <wps:spPr>
                          <a:xfrm>
                            <a:off x="216814" y="5972205"/>
                            <a:ext cx="5731404" cy="421111"/>
                          </a:xfrm>
                          <a:prstGeom prst="rect">
                            <a:avLst/>
                          </a:prstGeom>
                          <a:solidFill>
                            <a:prstClr val="white"/>
                          </a:solidFill>
                          <a:ln>
                            <a:noFill/>
                          </a:ln>
                        </wps:spPr>
                        <wps:txbx>
                          <w:txbxContent>
                            <w:p w14:paraId="1E65931D" w14:textId="15EED938" w:rsidR="00505FED" w:rsidRPr="0005502D" w:rsidRDefault="00505FED" w:rsidP="00505FED">
                              <w:pPr>
                                <w:pStyle w:val="Caption"/>
                              </w:pPr>
                              <w:r w:rsidRPr="0005502D">
                                <w:t xml:space="preserve">Figure </w:t>
                              </w:r>
                              <w:r w:rsidR="00901E01">
                                <w:fldChar w:fldCharType="begin"/>
                              </w:r>
                              <w:r w:rsidR="00901E01">
                                <w:instrText xml:space="preserve"> SEQ Figure \* ARABIC </w:instrText>
                              </w:r>
                              <w:r w:rsidR="00901E01">
                                <w:fldChar w:fldCharType="separate"/>
                              </w:r>
                              <w:r w:rsidR="0057057D">
                                <w:rPr>
                                  <w:noProof/>
                                </w:rPr>
                                <w:t>4</w:t>
                              </w:r>
                              <w:r w:rsidR="00901E01">
                                <w:rPr>
                                  <w:noProof/>
                                </w:rPr>
                                <w:fldChar w:fldCharType="end"/>
                              </w:r>
                              <w:r w:rsidRPr="0005502D">
                                <w:t>) Four wind phases and associated synoptic systems. Southerly meridional flow - a; Ridging SAH - b &amp; c, Coastal low – d. Isobars show truncated values of MSLP in hPa (Jury, 198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3F7219B" id="Group 7" o:spid="_x0000_s1035" style="position:absolute;margin-left:0;margin-top:.2pt;width:434.8pt;height:497.45pt;z-index:251662336;mso-position-horizontal-relative:text;mso-position-vertical-relative:text;mso-width-relative:margin;mso-height-relative:margin" coordorigin="2167,-1638" coordsize="57315,65571"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">
                <o:lock v:ext="edit" aspectratio="t"/>
                <v:shape id="Picture 6" o:spid="_x0000_s1036" type="#_x0000_t75" style="position:absolute;left:2167;top:-1638;width:57315;height:601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">
                  <v:imagedata r:id="rId15" o:title=""/>
                </v:shape>
                <v:shape id="Text Box 1" o:spid="_x0000_s1037" type="#_x0000_t202" style="position:absolute;left:2168;top:59722;width:57314;height:42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" stroked="f">
                  <v:textbox style="mso-fit-shape-to-text:t" inset="0,0,0,0">
                    <w:txbxContent>
                      <w:p w14:paraId="1E65931D" w14:textId="15EED938" w:rsidR="00505FED" w:rsidRPr="0005502D" w:rsidRDefault="00505FED" w:rsidP="00505FED">
                        <w:pPr>
                          <w:pStyle w:val="Caption"/>
                        </w:pPr>
                        <w:r w:rsidRPr="0005502D">
                          <w:t xml:space="preserve">Figure </w:t>
                        </w:r>
                        <w:r w:rsidR="00901E01">
                          <w:fldChar w:fldCharType="begin"/>
                        </w:r>
                        <w:r w:rsidR="00901E01">
                          <w:instrText xml:space="preserve"> SEQ Figure \* ARABIC </w:instrText>
                        </w:r>
                        <w:r w:rsidR="00901E01">
                          <w:fldChar w:fldCharType="separate"/>
                        </w:r>
                        <w:r w:rsidR="0057057D">
                          <w:rPr>
                            <w:noProof/>
                          </w:rPr>
                          <w:t>4</w:t>
                        </w:r>
                        <w:r w:rsidR="00901E01">
                          <w:rPr>
                            <w:noProof/>
                          </w:rPr>
                          <w:fldChar w:fldCharType="end"/>
                        </w:r>
                        <w:r w:rsidRPr="0005502D">
                          <w:t>) Four wind phases and associated synoptic systems. Southerly meridional flow - a; Ridging SAH - b &amp; c, Coastal low – d. Isobars show truncated values of MSLP in hPa (Jury, 1984).</w:t>
                        </w:r>
                      </w:p>
                    </w:txbxContent>
                  </v:textbox>
                </v:shape>
                <w10:wrap type="topAndBottom"/>
              </v:group>
            </w:pict>
          </mc:Fallback>
        </mc:AlternateContent>
      </w:r>
      <w:r w:rsidRPr="0005502D">
        <w:t xml:space="preserve">Fig. 4 shows the 10 m flow streamlines associated with each wind regime and is based on outputs from the South African Weather Service (SAWS) operational Unified Model which has a 4.4 km horizontal grid resolution </w:t>
      </w:r>
      <w:r w:rsidRPr="0005502D">
        <w:fldChar w:fldCharType="begin"/>
      </w:r>
      <w:r w:rsidRPr="0005502D">
        <w:instrText xml:space="preserve"> ADDIN ZOTERO_ITEM CSL_CITATION {"citationID":"PO4gnMfW","properties":{"formattedCitation":"(Brown et al., 2012; Cullen, 1993)","plainCitation":"(Brown et al., 2012; Cullen, 1993)","noteIndex":0},"citationItems":[{"id":908,"uris":["http://zotero.org/users/14070386/items/UZTYR89W"],"itemData":{"id":908,"type":"article-journal","abstract":"In recent years there has been a growing appreciation of the potential advantages of using a seamless approach to weather and climate prediction. However, what exactly should this mean in practice? To help address this question, we document some of the experiences already gathered over 25 years of developing and using the Met Office Unified Model (MetUM) for both weather and climate prediction. Overall, taking a unified approach has given enormous benefits, both scientific and in terms of efficiency, but we also detail some of the challenges it has presented and the approaches taken to overcome them.","DOI":"10.1175/BAMS-D-12-00018.1","language":"en","note":"section: Bulletin of the American Meteorological Society","source":"journals.ametsoc.org","title":"Unified Modeling and Prediction of Weather and Climate: A 25-Year Journey","title-short":"Unified Modeling and Prediction of Weather and Climate","URL":"https://journals.ametsoc.org/view/journals/bams/93/12/bams-d-12-00018.1.xml","author":[{"family":"Brown","given":"Andrew"},{"family":"Milton","given":"Sean"},{"family":"Cullen","given":"Mike"},{"family":"Golding","given":"Brian"},{"family":"Mitchell","given":"John"},{"family":"Shelly","given":"Ann"}],"accessed":{"date-parts":[["2025",8,19]]},"issued":{"date-parts":[["2012",12,1]]}}},{"id":913,"uris":["http://zotero.org/users/14070386/items/KLGM84RD"],"itemData":{"id":913,"type":"report","event-place":"Bracknell","page":"233-260","publisher":"Meteorological Office","publisher-place":"Bracknell","title":"The unified forecast/climate model.","author":[{"family":"Cullen","given":"M. J. P."}],"issued":{"date-parts":[["1993"]]}}}],"schema":"https://github.com/citation-style-language/schema/raw/master/csl-citation.json"} </w:instrText>
      </w:r>
      <w:r w:rsidRPr="0005502D">
        <w:fldChar w:fldCharType="separate"/>
      </w:r>
      <w:r w:rsidRPr="0005502D">
        <w:t>(Brown et al., 2012; Cullen, 1993)</w:t>
      </w:r>
      <w:r w:rsidRPr="0005502D">
        <w:fldChar w:fldCharType="end"/>
      </w:r>
      <w:r w:rsidRPr="0005502D">
        <w:t>. The model output indicates that higher winds speeds are expected over the bay during south-west and deep south-east regimes, compared to slower speeds during the other two regimes. Average wind speed in the bay is~5-7</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1</m:t>
            </m:r>
          </m:sup>
        </m:sSup>
      </m:oMath>
      <w:r w:rsidRPr="0005502D">
        <w:t xml:space="preserve"> according to early observational studies by Le Roux (1975) and Gründlingh et al. (1989). These values correspond well to recent observations </w:t>
      </w:r>
      <w:r w:rsidRPr="0005502D">
        <w:fldChar w:fldCharType="begin"/>
      </w:r>
      <w:r w:rsidRPr="0005502D">
        <w:instrText xml:space="preserve"> ADDIN ZOTERO_ITEM CSL_CITATION {"citationID":"FnTL0KYH","properties":{"formattedCitation":"(Bonnardot et al., 2005; Daniels et al., 2022)","plainCitation":"(Bonnardot et al., 2005; Daniels et al., 2022)","noteIndex":0},"citationItems":[{"id":567,"uris":["http://zotero.org/users/14070386/items/HM9JDE56"],"itemData":{"id":567,"type":"article-journal","abstract":"Sea breezes were investigated during the maturation period of wine grapes in the South-Western Cape under particular synoptic wind conditions (onshore for Table Bay and offshore for False Bay). Observations from an automatic weather station network located in the Stellenbosch wine-producing area as well as the Regional Atmospheric Modelling System (RAMS, non-hydrostatic, parallel, version 4.3) were used. Results showed that two sea breezes developed, one from Table Bay late in the morning, and the other from False Bay later in the afternoon. The coastal low strengthened and deflected the sea breeze from Table Bay towards the south and south-east of the study area, while the offshore large-scale circulation hindered the development of the sea breeze in the opposite direction over False Bay and delayed its movement towards land. The decrease in temperature resulting from the onset of the sea breeze from the Atlantic early in the afternoon could be significant for viticulture, reducing the duration and intensity of high temperature stress on grapevine functioning at the coolest locations.","container-title":"Theoretical and Applied Climatology","DOI":"10.1007/s00704-004-0087-y","ISSN":"1434-4483","issue":"3","journalAbbreviation":"Theor. Appl. Climatol.","language":"en","license":"2005 Springer-Verlag/Wien","note":"Company: Springer\nDistributor: Springer\nInstitution: Springer\nLabel: Springer\nnumber: 3\npublisher: Springer-Verlag","page":"203-218","source":"link-springer-com.ezproxy.uct.ac.za","title":"Sea breeze development under an offshore synoptic wind in the South-Western Cape and implications for the Stellenbosch wine-producing area","volume":"81","author":[{"family":"Bonnardot","given":"V."},{"family":"Planchon","given":"O."},{"family":"Cautenet","given":"S."}],"issued":{"date-parts":[["2005",7,1]]}}},{"id":531,"uris":["http://zotero.org/users/14070386/items/DRCJJ7Y7"],"itemData":{"id":531,"type":"article-journal","abstract":"The current study explores the importance of local ocean-atmosphere interactions in modelling wave records in embayments surrounded by significant orographic features and semi-sheltered against swell waves. The numerical code Simulating WAves in the Nearshore (SWAN) was employed for this purpose. False Bay and Table Bay, both located adjacent to the Cape Peninsula in South Africa, were used as case studies due to their geographical location and significance at the southern tip of Africa, their proximity to each other and their surrounding orography. Various combinations of atmospheric forcing were investigated (e.g. various atmospheric forcing horizontal resolutions) to distill the importance of remotely originating swell and locally generated wind waves on both peripheries of False Bay and within Table Bay. Generally, both embayments require high resolution, spatially varying wind forcing to capture the effects of the complex orography. The waves on the western periphery of False Bay and Table Bay are mainly generated by local spatially varying winds, while the waves on the eastern periphery of False Bay are mainly the incoming swell. Results are presented via statistical correlations with measured data, time-series comparisons, wind roses and wave field difference plots.","container-title":"Applied Ocean Research","DOI":"10.1016/j.apor.2022.103355","ISSN":"0141-1187","journalAbbreviation":"Applied Ocean Research","page":"103355","source":"ScienceDirect","title":"On the importance of wind generated waves in embayments with complex orographic features – A South African case study","volume":"128","author":[{"family":"Daniels","given":"Tania"},{"family":"Fearon","given":"Giles"},{"family":"Vilaplana","given":"Ana"},{"family":"Hewitson","given":"Bruce"},{"family":"Rautenbach","given":"Christo"}],"issued":{"date-parts":[["2022",11,1]]}}}],"schema":"https://github.com/citation-style-language/schema/raw/master/csl-citation.json"} </w:instrText>
      </w:r>
      <w:r w:rsidRPr="0005502D">
        <w:fldChar w:fldCharType="separate"/>
      </w:r>
      <w:r w:rsidRPr="0005502D">
        <w:t>(Bonnardot et al., 2005; Daniels et al., 2022)</w:t>
      </w:r>
      <w:r w:rsidRPr="0005502D">
        <w:fldChar w:fldCharType="end"/>
      </w:r>
      <w:r w:rsidRPr="0005502D">
        <w:t xml:space="preserve"> and modelling studies </w:t>
      </w:r>
      <w:r w:rsidRPr="0005502D">
        <w:fldChar w:fldCharType="begin"/>
      </w:r>
      <w:r w:rsidRPr="0005502D">
        <w:instrText xml:space="preserve"> ADDIN ZOTERO_ITEM CSL_CITATION {"citationID":"VhipBPGI","properties":{"formattedCitation":"(Coleman, 2019; de Vos, 2022; Salonen, 2019)","plainCitation":"(Coleman, 2019; de Vos, 2022; Salonen, 2019)","noteIndex":0},"citationItems":[{"id":530,"uris":["http://zotero.org/users/14070386/items/XANXBICE"],"itemData":{"id":530,"type":"thesis","abstract":"False Bay is located in the Western Cape and is the largest coastal embayment along the South African coastline. The location of the bay is unique in that it is influenced by a complex wind regime and by both the Benguela and Agulhas currents. In recent years, False Bay has become the focus of numerous studies investigating engineering and environmental issues such as water quality issues, storm events, wave focusing and rip currents at certain beaches. In order to understand and assess these issues, physical processes, such as coastal hydrodynamics, within False Bay needs to be well defined.","event-place":"South Africa","genre":"Master of Engineering","language":"en","number-of-pages":"132","publisher":"Stellenbosch University","publisher-place":"South Africa","source":"Zotero","title":"The Development and Validation of a Hydrodynamic Model of False Bay","title-short":"The Development and Validation of a Hydrodynamic  Model of False Bay","URL":"https://core.ac.uk/outputs/196259848/?source=2","author":[{"family":"Coleman","given":"Fawaaz"}],"accessed":{"date-parts":[["2025",7,29]]},"issued":{"date-parts":[["2019",4]]}}},{"id":525,"uris":["http://zotero.org/users/14070386/items/D4D374UB"],"itemData":{"id":525,"type":"thesis","abstract":"South Africa's coastal oceans support a multitude of human and ecological interests. My work at the confluence of academia, industry and government highlighted a gap in knowledge and capacity in the marine environmental information space. Broad research questions were developed and addressed through a combination of statistical review, data mining and numerical modelling: how do marine weather and oceanography impinge on South African coastal activities, what are the main circulation characteristics in a critical coastal region, and which environmental data are needed for predictions? Hazard modelling of environmental conditions and coastal user safety in South Africa revealed a wide sensitivity to weather-ocean hazards among different users and places. The Cape Peninsula sub-region exhibited the highest incident frequency related to increasing hazard severity. I implemented a coupled numerical ocean model (Delft3D FLOW and SWAN), with 700 m horizontal resolution to simulate waves and currents in this area. The model is driven by realistic forcing, striking a previously lacking balance between geographical coverage, spatial granularity, and process complexity. It has the potential to be deployed in forecast mode in future. Modelling confirmed the importance of wind in establishing broad circulation patterns and inducing nearshore upwelling. However, bay-scale cyclonic and anticyclonic flow in False Bay has low-medium predictability. These patterns developed as expected at times but failed to do so at others. The model's inclusion of two-way wave-current interactions enabled the identification of a novel cyclonic gyre in Table Bay during large wave events. Investigation revealed the gyre to be driven by wave induced radiation stress gradients. Model experiments with and without wave-coupling demonstrated that the gyre causes material differences in virtual drift trajectories and affects the monthly mean general circulation. This highlights its potential impact on coastal users and its implications for understanding Table Bay's circulation, where the importance of waves beyond the nearshore may be crucial for predictability. Enhanced velocity measurements, sufficient to resolve the alternating rotational circulation in False Bay and wave-driven gyre in Table Bay, are recommended. It is further suggested that appropriate wave forcing be included in any further circulation modelling in the study area.","event-place":"South Africa","genre":"Doctor of Philosophy","language":"en","number-of-pages":"147","publisher":"University of Cape Town","publisher-place":"South Africa","source":"open.uct.ac.za","title":"Modelling waves and near-shore circulation around the Cape Peninsula: towards enhanced predictions for South African coastal activities","title-short":"Modelling waves and near-shore circulation around the Cape Peninsula","URL":"http://hdl.handle.net/11427/37123","author":[{"family":"Vos","given":"Marc","non-dropping-particle":"de"}],"accessed":{"date-parts":[["2025",7,29]]},"issued":{"date-parts":[["2022"]]}}},{"id":637,"uris":["http://zotero.org/users/14070386/items/HC7WT7CE"],"itemData":{"id":637,"type":"thesis","abstract":"Rogue waves are extreme oceanic waves which exceed twice the significant wave height of the wave record. In False Bay, South Africa, a shallow sea mount called rocky bank was suggested by Shipley (1964) to be the cause for increased wave energy along the eastern periphery of False Bay, where it is not uncommon for coastal users, particularly rock fishermen, to be washed off of the rocky coastline. The shallow bathymetry associated with rocky bank refracts the incoming open ocean swell and is thought to focus the wave energy toward sections of this coastline. This investigation aims to understand which offshore wave conditions could be conducive to rogue wave development along the eastern periphery of False Bay, South Africa. To do so, the phase-averaging spectral wave numerical model SWAN was used to investigate various wave conditions which are known to enter False Bay. The focusing effect which rocky bank supposedly has on the incoming wave energy was investigated by deepening and shallowing rocky bank's depth. This study showed that rocky bank does cause a varying degree of wave focusing which appears to be most dependent on the wave period, with higher wave periods leading to greater extents of refraction. According to this study, the average conditions which impact the south-western coastline of South Africa are conducive to wave focusing by rocky bank and despite the rarity of rogue wave events, coastal users are still affected by them. Calm seas have the ability to mislead users that make use of these dangerous rocky coasts, when the event of a rogue wave in small seas can still be sufficient to wash a person into the sea. A study by de Vos &amp; Rautenbach (2019) suggested that users are at a higher risk, for a variety of coastal activities, during (seemingly) good conditions due to the increased human exposure. Since this study only simulated monochromatic wave conditions, one would expect the results to be significantly different if multiple swell systems were simulated concurrently, as this introduces the possibility of the dispersive focusing mechanism for swells that travel at different speeds and thus increasing the likelihood of a rogue wave. The knowledge acquired from this study is a great step towards understanding the wave climate of False Bay. This information can be used to implement possible warning systems which would hopefully be respected by the community and ultimately lessen the lives lost to extreme waves along False Bay's 'Death coast'.","language":"en","source":"open.uct.ac.za","title":"Towards Rogue Wave Characterization in False Bay, South Africa","URL":"https://hdl.handle.net/11427/31709","author":[{"family":"Salonen","given":"Nicholas M."}],"accessed":{"date-parts":[["2025",8,4]]},"issued":{"date-parts":[["2019"]]}}}],"schema":"https://github.com/citation-style-language/schema/raw/master/csl-citation.json"} </w:instrText>
      </w:r>
      <w:r w:rsidRPr="0005502D">
        <w:fldChar w:fldCharType="separate"/>
      </w:r>
      <w:r w:rsidRPr="0005502D">
        <w:t>(Coleman, 2019; de Vos, 2022; Salonen, 2019)</w:t>
      </w:r>
      <w:r w:rsidRPr="0005502D">
        <w:fldChar w:fldCharType="end"/>
      </w:r>
      <w:r w:rsidRPr="0005502D">
        <w:t>.</w:t>
      </w:r>
    </w:p>
    <w:p w14:paraId="2845CB11" w14:textId="2DC7ABB9" w:rsidR="00174920" w:rsidRPr="0005502D" w:rsidRDefault="00F31B55" w:rsidP="00F31B55">
      <w:r w:rsidRPr="0005502D">
        <w:rPr>
          <w:noProof/>
        </w:rPr>
        <w:lastRenderedPageBreak/>
        <mc:AlternateContent>
          <mc:Choice Requires="wpg">
            <w:drawing>
              <wp:inline distT="0" distB="0" distL="0" distR="0" wp14:anchorId="7E4ADEDD" wp14:editId="74EE128B">
                <wp:extent cx="5731200" cy="6667200"/>
                <wp:effectExtent l="0" t="0" r="3175" b="635"/>
                <wp:docPr id="1851096241"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31200" cy="6667200"/>
                          <a:chOff x="0" y="0"/>
                          <a:chExt cx="5731510" cy="6666865"/>
                        </a:xfrm>
                      </wpg:grpSpPr>
                      <pic:pic xmlns:pic="http://schemas.openxmlformats.org/drawingml/2006/picture">
                        <pic:nvPicPr>
                          <pic:cNvPr id="647175766" name="Picture 8"/>
                          <pic:cNvPicPr>
                            <a:picLocks noChangeAspect="1"/>
                          </pic:cNvPicPr>
                        </pic:nvPicPr>
                        <pic:blipFill>
                          <a:blip r:embed="rId16">
                            <a:extLst>
                              <a:ext uri="{BEBA8EAE-BF5A-486C-A8C5-ECC9F3942E4B}">
                                <a14:imgProps xmlns:a14="http://schemas.microsoft.com/office/drawing/2010/main">
                                  <a14:imgLayer r:embed="rId17">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731510" cy="6199505"/>
                          </a:xfrm>
                          <a:prstGeom prst="rect">
                            <a:avLst/>
                          </a:prstGeom>
                        </pic:spPr>
                      </pic:pic>
                      <wps:wsp>
                        <wps:cNvPr id="1317320968" name="Text Box 1"/>
                        <wps:cNvSpPr txBox="1"/>
                        <wps:spPr>
                          <a:xfrm>
                            <a:off x="0" y="6257925"/>
                            <a:ext cx="5731510" cy="408940"/>
                          </a:xfrm>
                          <a:prstGeom prst="rect">
                            <a:avLst/>
                          </a:prstGeom>
                          <a:solidFill>
                            <a:prstClr val="white"/>
                          </a:solidFill>
                          <a:ln>
                            <a:noFill/>
                          </a:ln>
                        </wps:spPr>
                        <wps:txbx>
                          <w:txbxContent>
                            <w:p w14:paraId="70686693" w14:textId="7ACFC403" w:rsidR="00F31B55" w:rsidRPr="0005502D" w:rsidRDefault="00F31B55" w:rsidP="00F31B55">
                              <w:pPr>
                                <w:pStyle w:val="Caption"/>
                              </w:pPr>
                              <w:r w:rsidRPr="0005502D">
                                <w:t xml:space="preserve">Figure </w:t>
                              </w:r>
                              <w:r w:rsidR="00901E01">
                                <w:fldChar w:fldCharType="begin"/>
                              </w:r>
                              <w:r w:rsidR="00901E01">
                                <w:instrText xml:space="preserve"> SEQ Figure \* ARABIC </w:instrText>
                              </w:r>
                              <w:r w:rsidR="00901E01">
                                <w:fldChar w:fldCharType="separate"/>
                              </w:r>
                              <w:r w:rsidR="0057057D">
                                <w:rPr>
                                  <w:noProof/>
                                </w:rPr>
                                <w:t>5</w:t>
                              </w:r>
                              <w:r w:rsidR="00901E01">
                                <w:rPr>
                                  <w:noProof/>
                                </w:rPr>
                                <w:fldChar w:fldCharType="end"/>
                              </w:r>
                              <w:r w:rsidRPr="0005502D">
                                <w:t xml:space="preserve">) Wind streamlines in </w:t>
                              </w:r>
                              <m:oMath>
                                <m:r>
                                  <w:rPr>
                                    <w:rFonts w:ascii="Cambria Math" w:hAnsi="Cambria Math"/>
                                  </w:rPr>
                                  <m:t>m∙</m:t>
                                </m:r>
                                <m:sSup>
                                  <m:sSupPr>
                                    <m:ctrlPr>
                                      <w:rPr>
                                        <w:rFonts w:ascii="Cambria Math" w:hAnsi="Cambria Math"/>
                                      </w:rPr>
                                    </m:ctrlPr>
                                  </m:sSupPr>
                                  <m:e>
                                    <m:r>
                                      <w:rPr>
                                        <w:rFonts w:ascii="Cambria Math" w:hAnsi="Cambria Math"/>
                                      </w:rPr>
                                      <m:t>s</m:t>
                                    </m:r>
                                  </m:e>
                                  <m:sup>
                                    <m:r>
                                      <w:rPr>
                                        <w:rFonts w:ascii="Cambria Math" w:hAnsi="Cambria Math"/>
                                      </w:rPr>
                                      <m:t>-1</m:t>
                                    </m:r>
                                  </m:sup>
                                </m:sSup>
                              </m:oMath>
                              <w:r w:rsidRPr="0005502D">
                                <w:t xml:space="preserve">,for the four primary wind regimes that affect False Bay </w:t>
                              </w:r>
                              <w:r w:rsidRPr="0005502D">
                                <w:fldChar w:fldCharType="begin"/>
                              </w:r>
                              <w:r w:rsidRPr="0005502D">
                                <w:instrText xml:space="preserve"> ADDIN ZOTERO_ITEM CSL_CITATION {"citationID":"2V0lI715","properties":{"formattedCitation":"(Daniels et al., 2022; Jury, 1987)","plainCitation":"(Daniels et al., 2022; Jury, 1987)","noteIndex":0},"citationItems":[{"id":531,"uris":["http://zotero.org/users/14070386/items/DRCJJ7Y7"],"itemData":{"id":531,"type":"article-journal","abstract":"The current study explores the importance of local ocean-atmosphere interactions in modelling wave records in embayments surrounded by significant orographic features and semi-sheltered against swell waves. The numerical code Simulating WAves in the Nearshore (SWAN) was employed for this purpose. False Bay and Table Bay, both located adjacent to the Cape Peninsula in South Africa, were used as case studies due to their geographical location and significance at the southern tip of Africa, their proximity to each other and their surrounding orography. Various combinations of atmospheric forcing were investigated (e.g. various atmospheric forcing horizontal resolutions) to distill the importance of remotely originating swell and locally generated wind waves on both peripheries of False Bay and within Table Bay. Generally, both embayments require high resolution, spatially varying wind forcing to capture the effects of the complex orography. The waves on the western periphery of False Bay and Table Bay are mainly generated by local spatially varying winds, while the waves on the eastern periphery of False Bay are mainly the incoming swell. Results are presented via statistical correlations with measured data, time-series comparisons, wind roses and wave field difference plots.","container-title":"Applied Ocean Research","DOI":"10.1016/j.apor.2022.103355","ISSN":"0141-1187","journalAbbreviation":"Applied Ocean Research","page":"103355","source":"ScienceDirect","title":"On the importance of wind generated waves in embayments with complex orographic features – A South African case study","volume":"128","author":[{"family":"Daniels","given":"Tania"},{"family":"Fearon","given":"Giles"},{"family":"Vilaplana","given":"Ana"},{"family":"Hewitson","given":"Bruce"},{"family":"Rautenbach","given":"Christo"}],"issued":{"date-parts":[["2022",11,1]]}}},{"id":907,"uris":["http://zotero.org/users/14070386/items/FEX3T9F7"],"itemData":{"id":907,"type":"article-journal","container-title":"Journal of Applied Meteorology and Climatology","page":"1540-1552","title":"Jury, M.R., 1987. Aircraft observations of meteorological conditions along Africa’s west  coast between 30◦–35◦ south. J. Clim. Appl. Meteorol. 26, 1540–1552. https://doi. org/10.1175/1520-0450(1987)026&lt;1540:AOOMCA&gt;2.0.CO;2.","volume":"26","author":[{"family":"Jury","given":"Mark R."}],"issued":{"date-parts":[["1987"]]}}}],"schema":"https://github.com/citation-style-language/schema/raw/master/csl-citation.json"} </w:instrText>
                              </w:r>
                              <w:r w:rsidRPr="0005502D">
                                <w:fldChar w:fldCharType="separate"/>
                              </w:r>
                              <w:r w:rsidRPr="0005502D">
                                <w:t>(From Daniels et al, 2022; after Jury, 1987)</w:t>
                              </w:r>
                              <w:r w:rsidRPr="0005502D">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7E4ADEDD" id="Group 9" o:spid="_x0000_s1038" style="width:451.3pt;height:525pt;mso-position-horizontal-relative:char;mso-position-vertical-relative:line" coordsize="57315,66668" o:gfxdata="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">
                <o:lock v:ext="edit" aspectratio="t"/>
                <v:shape id="Picture 8" o:spid="_x0000_s1039" type="#_x0000_t75" style="position:absolute;width:57315;height:61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">
                  <v:imagedata r:id="rId18" o:title=""/>
                </v:shape>
                <v:shape id="Text Box 1" o:spid="_x0000_s1040" type="#_x0000_t202" style="position:absolute;top:62579;width:57315;height:40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" stroked="f">
                  <v:textbox style="mso-fit-shape-to-text:t" inset="0,0,0,0">
                    <w:txbxContent>
                      <w:p w14:paraId="70686693" w14:textId="7ACFC403" w:rsidR="00F31B55" w:rsidRPr="0005502D" w:rsidRDefault="00F31B55" w:rsidP="00F31B55">
                        <w:pPr>
                          <w:pStyle w:val="Caption"/>
                        </w:pPr>
                        <w:r w:rsidRPr="0005502D">
                          <w:t xml:space="preserve">Figure </w:t>
                        </w:r>
                        <w:r w:rsidR="00901E01">
                          <w:fldChar w:fldCharType="begin"/>
                        </w:r>
                        <w:r w:rsidR="00901E01">
                          <w:instrText xml:space="preserve"> SEQ Figure \* ARABIC </w:instrText>
                        </w:r>
                        <w:r w:rsidR="00901E01">
                          <w:fldChar w:fldCharType="separate"/>
                        </w:r>
                        <w:r w:rsidR="0057057D">
                          <w:rPr>
                            <w:noProof/>
                          </w:rPr>
                          <w:t>5</w:t>
                        </w:r>
                        <w:r w:rsidR="00901E01">
                          <w:rPr>
                            <w:noProof/>
                          </w:rPr>
                          <w:fldChar w:fldCharType="end"/>
                        </w:r>
                        <w:r w:rsidRPr="0005502D">
                          <w:t xml:space="preserve">) Wind streamlines in </w:t>
                        </w:r>
                        <m:oMath>
                          <m:r>
                            <w:rPr>
                              <w:rFonts w:ascii="Cambria Math" w:hAnsi="Cambria Math"/>
                            </w:rPr>
                            <m:t>m∙</m:t>
                          </m:r>
                          <m:sSup>
                            <m:sSupPr>
                              <m:ctrlPr>
                                <w:rPr>
                                  <w:rFonts w:ascii="Cambria Math" w:hAnsi="Cambria Math"/>
                                </w:rPr>
                              </m:ctrlPr>
                            </m:sSupPr>
                            <m:e>
                              <m:r>
                                <w:rPr>
                                  <w:rFonts w:ascii="Cambria Math" w:hAnsi="Cambria Math"/>
                                </w:rPr>
                                <m:t>s</m:t>
                              </m:r>
                            </m:e>
                            <m:sup>
                              <m:r>
                                <w:rPr>
                                  <w:rFonts w:ascii="Cambria Math" w:hAnsi="Cambria Math"/>
                                </w:rPr>
                                <m:t>-1</m:t>
                              </m:r>
                            </m:sup>
                          </m:sSup>
                        </m:oMath>
                        <w:r w:rsidRPr="0005502D">
                          <w:t xml:space="preserve">,for the four primary wind regimes that affect False Bay </w:t>
                        </w:r>
                        <w:r w:rsidRPr="0005502D">
                          <w:fldChar w:fldCharType="begin"/>
                        </w:r>
                        <w:r w:rsidRPr="0005502D">
                          <w:instrText xml:space="preserve"> ADDIN ZOTERO_ITEM CSL_CITATION {"citationID":"2V0lI715","properties":{"formattedCitation":"(Daniels et al., 2022; Jury, 1987)","plainCitation":"(Daniels et al., 2022; Jury, 1987)","noteIndex":0},"citationItems":[{"id":531,"uris":["http://zotero.org/users/14070386/items/DRCJJ7Y7"],"itemData":{"id":531,"type":"article-journal","abstract":"The current study explores the importance of local ocean-atmosphere interactions in modelling wave records in embayments surrounded by significant orographic features and semi-sheltered against swell waves. The numerical code Simulating WAves in the Nearshore (SWAN) was employed for this purpose. False Bay and Table Bay, both located adjacent to the Cape Peninsula in South Africa, were used as case studies due to their geographical location and significance at the southern tip of Africa, their proximity to each other and their surrounding orography. Various combinations of atmospheric forcing were investigated (e.g. various atmospheric forcing horizontal resolutions) to distill the importance of remotely originating swell and locally generated wind waves on both peripheries of False Bay and within Table Bay. Generally, both embayments require high resolution, spatially varying wind forcing to capture the effects of the complex orography. The waves on the western periphery of False Bay and Table Bay are mainly generated by local spatially varying winds, while the waves on the eastern periphery of False Bay are mainly the incoming swell. Results are presented via statistical correlations with measured data, time-series comparisons, wind roses and wave field difference plots.","container-title":"Applied Ocean Research","DOI":"10.1016/j.apor.2022.103355","ISSN":"0141-1187","journalAbbreviation":"Applied Ocean Research","page":"103355","source":"ScienceDirect","title":"On the importance of wind generated waves in embayments with complex orographic features – A South African case study","volume":"128","author":[{"family":"Daniels","given":"Tania"},{"family":"Fearon","given":"Giles"},{"family":"Vilaplana","given":"Ana"},{"family":"Hewitson","given":"Bruce"},{"family":"Rautenbach","given":"Christo"}],"issued":{"date-parts":[["2022",11,1]]}}},{"id":907,"uris":["http://zotero.org/users/14070386/items/FEX3T9F7"],"itemData":{"id":907,"type":"article-journal","container-title":"Journal of Applied Meteorology and Climatology","page":"1540-1552","title":"Jury, M.R., 1987. Aircraft observations of meteorological conditions along Africa’s west  coast between 30◦–35◦ south. J. Clim. Appl. Meteorol. 26, 1540–1552. https://doi. org/10.1175/1520-0450(1987)026&lt;1540:AOOMCA&gt;2.0.CO;2.","volume":"26","author":[{"family":"Jury","given":"Mark R."}],"issued":{"date-parts":[["1987"]]}}}],"schema":"https://github.com/citation-style-language/schema/raw/master/csl-citation.json"} </w:instrText>
                        </w:r>
                        <w:r w:rsidRPr="0005502D">
                          <w:fldChar w:fldCharType="separate"/>
                        </w:r>
                        <w:r w:rsidRPr="0005502D">
                          <w:t>(From Daniels et al, 2022; after Jury, 1987)</w:t>
                        </w:r>
                        <w:r w:rsidRPr="0005502D">
                          <w:fldChar w:fldCharType="end"/>
                        </w:r>
                      </w:p>
                    </w:txbxContent>
                  </v:textbox>
                </v:shape>
                <w10:anchorlock/>
              </v:group>
            </w:pict>
          </mc:Fallback>
        </mc:AlternateContent>
      </w:r>
      <w:r w:rsidR="003D1D06" w:rsidRPr="0005502D">
        <w:t xml:space="preserve"> </w:t>
      </w:r>
    </w:p>
    <w:p w14:paraId="3EA8313A" w14:textId="2D6F8F2A" w:rsidR="00174920" w:rsidRPr="00174920" w:rsidRDefault="00CC1B0E" w:rsidP="00174920">
      <w:pPr>
        <w:pStyle w:val="Heading2"/>
      </w:pPr>
      <w:bookmarkStart w:id="6" w:name="_Toc206743055"/>
      <w:r w:rsidRPr="0005502D">
        <w:t>Wave Climate</w:t>
      </w:r>
      <w:bookmarkEnd w:id="6"/>
      <w:r w:rsidRPr="0005502D">
        <w:t xml:space="preserve"> </w:t>
      </w:r>
    </w:p>
    <w:p w14:paraId="07EA6AEB" w14:textId="66086530" w:rsidR="00E232F9" w:rsidRPr="0005502D" w:rsidRDefault="00336108" w:rsidP="00A17FB4">
      <w:r w:rsidRPr="0005502D">
        <w:t xml:space="preserve">Surface ocean </w:t>
      </w:r>
      <w:r w:rsidR="0066141E">
        <w:t xml:space="preserve">waves </w:t>
      </w:r>
      <w:r w:rsidRPr="0005502D">
        <w:t xml:space="preserve">result from an exchange of energy and momentum between the atmosphere and ocean. These surface waves grow in proportion to wind speed, fetch and duration </w:t>
      </w:r>
      <w:r w:rsidRPr="0005502D">
        <w:fldChar w:fldCharType="begin"/>
      </w:r>
      <w:r w:rsidRPr="0005502D">
        <w:instrText xml:space="preserve"> ADDIN ZOTERO_ITEM CSL_CITATION {"citationID":"iPAvCL6d","properties":{"formattedCitation":"(Ramos et al., 2021; Salonen, 2019)","plainCitation":"(Ramos et al., 2021; Salonen, 2019)","noteIndex":0},"citationItems":[{"id":947,"uris":["http://zotero.org/users/14070386/items/JVUPJ92F"],"itemData":{"id":947,"type":"article-journal","abstract":"Modes of variability in ocean wave conditions are coupled to atmospheric circulation changes due to exchange of energy and momentum at the interface. Here, we explored for the South Atlantic Ocean the relations between three main climate oscillations (El Niño–Southern Oscillation [ENSO], Southern Annular Mode [SAM], and Pacific Decadal Oscillation [PDO]), four wave parameters (significant wave height [Hs], mean wave period [Tm], and zonal [Dm,x] and meridional [Dm,y] wave direction components) and wind parameters (wind speed [WS10], and zonal [u10] and meridional [v10] components). For this purpose, we regressed wind and wave parameters against the oscillation indices to create spatial composites of slope values, quantifying the correlation between wave parameters and indices. An EOF (empirical orthogonal function) analysis was also carried out to identify variability modes of wave parameters and to associate them to each climate index. The combining effects of ENSO and SAM were analysed by calculating Hs, Tm and wind speed anomalies for the periods in which the phases of these oscillations co-occur. We found important correlations not only with the dominant mode of variability, but also with secondary and even quaternary modes. For ENSO, negative correlations between the Oceanic Niño Index (ONI) and Hs, Tm, and Dm,x in the northwest part of the South Atlantic Ocean were highlighted, with a decrease (increase) of up to 8 cm of Hs per ONI unit in El Niño (La Niña) events. We established positive correlations also between ONI and these wave parameters in subtropical regions along the western African coast during austral summer, which were intensified by negative SAM. During autumn, however, we observed La Niña positive Hs anomalies for this region, which were also intensified by negative SAM. Finally, we found new, significant correlations between South Atlantic Ocean wave climate and SAM. We determined that the PDO index has negative correlations with Hs and Tm, while directional components present stronger variability.","container-title":"Progress in Oceanography","DOI":"10.1016/j.pocean.2021.102660","ISSN":"0079-6611","journalAbbreviation":"Progress in Oceanography","page":"102660","source":"ScienceDirect","title":"Relationships between large-scale climate modes and the South Atlantic Ocean wave climate","volume":"197","author":[{"family":"Ramos","given":"Marília S."},{"family":"Farina","given":"Leandro"},{"family":"Faria","given":"Sérgio Henrique"},{"family":"Li","given":"Chen"}],"issued":{"date-parts":[["2021",9,1]]}}},{"id":637,"uris":["http://zotero.org/users/14070386/items/HC7WT7CE"],"itemData":{"id":637,"type":"thesis","abstract":"Rogue waves are extreme oceanic waves which exceed twice the significant wave height of the wave record. In False Bay, South Africa, a shallow sea mount called rocky bank was suggested by Shipley (1964) to be the cause for increased wave energy along the eastern periphery of False Bay, where it is not uncommon for coastal users, particularly rock fishermen, to be washed off of the rocky coastline. The shallow bathymetry associated with rocky bank refracts the incoming open ocean swell and is thought to focus the wave energy toward sections of this coastline. This investigation aims to understand which offshore wave conditions could be conducive to rogue wave development along the eastern periphery of False Bay, South Africa. To do so, the phase-averaging spectral wave numerical model SWAN was used to investigate various wave conditions which are known to enter False Bay. The focusing effect which rocky bank supposedly has on the incoming wave energy was investigated by deepening and shallowing rocky bank's depth. This study showed that rocky bank does cause a varying degree of wave focusing which appears to be most dependent on the wave period, with higher wave periods leading to greater extents of refraction. According to this study, the average conditions which impact the south-western coastline of South Africa are conducive to wave focusing by rocky bank and despite the rarity of rogue wave events, coastal users are still affected by them. Calm seas have the ability to mislead users that make use of these dangerous rocky coasts, when the event of a rogue wave in small seas can still be sufficient to wash a person into the sea. A study by de Vos &amp; Rautenbach (2019) suggested that users are at a higher risk, for a variety of coastal activities, during (seemingly) good conditions due to the increased human exposure. Since this study only simulated monochromatic wave conditions, one would expect the results to be significantly different if multiple swell systems were simulated concurrently, as this introduces the possibility of the dispersive focusing mechanism for swells that travel at different speeds and thus increasing the likelihood of a rogue wave. The knowledge acquired from this study is a great step towards understanding the wave climate of False Bay. This information can be used to implement possible warning systems which would hopefully be respected by the community and ultimately lessen the lives lost to extreme waves along False Bay's 'Death coast'.","language":"en","source":"open.uct.ac.za","title":"Towards Rogue Wave Characterization in False Bay, South Africa","URL":"https://hdl.handle.net/11427/31709","author":[{"family":"Salonen","given":"Nicholas M."}],"accessed":{"date-parts":[["2025",8,4]]},"issued":{"date-parts":[["2019"]]}}}],"schema":"https://github.com/citation-style-language/schema/raw/master/csl-citation.json"} </w:instrText>
      </w:r>
      <w:r w:rsidRPr="0005502D">
        <w:fldChar w:fldCharType="separate"/>
      </w:r>
      <w:r w:rsidRPr="0005502D">
        <w:rPr>
          <w:rFonts w:ascii="Aptos" w:hAnsi="Aptos"/>
        </w:rPr>
        <w:t>(Ramos et al., 2021; Salonen, 2019)</w:t>
      </w:r>
      <w:r w:rsidRPr="0005502D">
        <w:fldChar w:fldCharType="end"/>
      </w:r>
      <w:r w:rsidR="007E6F5E" w:rsidRPr="0005502D">
        <w:t xml:space="preserve">The wave systems which affect the South African coastline </w:t>
      </w:r>
      <w:r w:rsidR="004002C2" w:rsidRPr="0005502D">
        <w:t>are primarily generated by eastward propagating cold fronts</w:t>
      </w:r>
      <w:r w:rsidR="00A067A0" w:rsidRPr="0005502D">
        <w:t xml:space="preserve"> which originate in the</w:t>
      </w:r>
      <w:r w:rsidR="00F30CCE" w:rsidRPr="0005502D">
        <w:t xml:space="preserve"> South Atlantic and</w:t>
      </w:r>
      <w:r w:rsidR="00A067A0" w:rsidRPr="0005502D">
        <w:t xml:space="preserve"> Southern Ocean.</w:t>
      </w:r>
      <w:r w:rsidR="00A067A0" w:rsidRPr="0005502D">
        <w:fldChar w:fldCharType="begin"/>
      </w:r>
      <w:r w:rsidR="000032F7" w:rsidRPr="0005502D">
        <w:instrText xml:space="preserve"> ADDIN ZOTERO_ITEM CSL_CITATION {"citationID":"0rN2eU7A","properties":{"formattedCitation":"(Salonen, 2019; Shillington and Wyndham Harris, 1978)","plainCitation":"(Salonen, 2019; Shillington and Wyndham Harris, 1978)","noteIndex":0},"citationItems":[{"id":637,"uris":["http://zotero.org/users/14070386/items/HC7WT7CE"],"itemData":{"id":637,"type":"thesis","abstract":"Rogue waves are extreme oceanic waves which exceed twice the significant wave height of the wave record. In False Bay, South Africa, a shallow sea mount called rocky bank was suggested by Shipley (1964) to be the cause for increased wave energy along the eastern periphery of False Bay, where it is not uncommon for coastal users, particularly rock fishermen, to be washed off of the rocky coastline. The shallow bathymetry associated with rocky bank refracts the incoming open ocean swell and is thought to focus the wave energy toward sections of this coastline. This investigation aims to understand which offshore wave conditions could be conducive to rogue wave development along the eastern periphery of False Bay, South Africa. To do so, the phase-averaging spectral wave numerical model SWAN was used to investigate various wave conditions which are known to enter False Bay. The focusing effect which rocky bank supposedly has on the incoming wave energy was investigated by deepening and shallowing rocky bank's depth. This study showed that rocky bank does cause a varying degree of wave focusing which appears to be most dependent on the wave period, with higher wave periods leading to greater extents of refraction. According to this study, the average conditions which impact the south-western coastline of South Africa are conducive to wave focusing by rocky bank and despite the rarity of rogue wave events, coastal users are still affected by them. Calm seas have the ability to mislead users that make use of these dangerous rocky coasts, when the event of a rogue wave in small seas can still be sufficient to wash a person into the sea. A study by de Vos &amp; Rautenbach (2019) suggested that users are at a higher risk, for a variety of coastal activities, during (seemingly) good conditions due to the increased human exposure. Since this study only simulated monochromatic wave conditions, one would expect the results to be significantly different if multiple swell systems were simulated concurrently, as this introduces the possibility of the dispersive focusing mechanism for swells that travel at different speeds and thus increasing the likelihood of a rogue wave. The knowledge acquired from this study is a great step towards understanding the wave climate of False Bay. This information can be used to implement possible warning systems which would hopefully be respected by the community and ultimately lessen the lives lost to extreme waves along False Bay's 'Death coast'.","language":"en","source":"open.uct.ac.za","title":"Towards Rogue Wave Characterization in False Bay, South Africa","URL":"https://hdl.handle.net/11427/31709","author":[{"family":"Salonen","given":"Nicholas M."}],"accessed":{"date-parts":[["2025",8,4]]},"issued":{"date-parts":[["2019"]]}}},{"id":930,"uris":["http://zotero.org/users/14070386/items/WKEHPJ2G"],"itemData":{"id":930,"type":"article-journal","archive":"Scopus","container-title":"Deutsche Hydrographische Zeitschrift","DOI":"10.1007/BF02227005","issue":"3","page":"67-82","title":"Surface waves near Cape Town and their associated atmospheric pressure distributions over the South Atlantic","volume":"31","author":[{"family":"Shillington","given":"F.A."},{"family":"Wyndham Harris","given":"T.F."}],"issued":{"date-parts":[["1978"]]}}}],"schema":"https://github.com/citation-style-language/schema/raw/master/csl-citation.json"} </w:instrText>
      </w:r>
      <w:r w:rsidR="00A067A0" w:rsidRPr="0005502D">
        <w:fldChar w:fldCharType="separate"/>
      </w:r>
      <w:r w:rsidR="000032F7" w:rsidRPr="0005502D">
        <w:rPr>
          <w:rFonts w:ascii="Aptos" w:hAnsi="Aptos"/>
        </w:rPr>
        <w:t>(Salonen, 2019; Shillington and Wyndham Harris, 1978)</w:t>
      </w:r>
      <w:r w:rsidR="00A067A0" w:rsidRPr="0005502D">
        <w:fldChar w:fldCharType="end"/>
      </w:r>
      <w:r w:rsidR="00A067A0" w:rsidRPr="0005502D">
        <w:t>.</w:t>
      </w:r>
      <w:r w:rsidR="00B23D16" w:rsidRPr="0005502D">
        <w:t xml:space="preserve"> For this reason the  predominant swell that affects False Bay comes from the southwest </w:t>
      </w:r>
      <w:r w:rsidR="00B23D16" w:rsidRPr="0005502D">
        <w:fldChar w:fldCharType="begin"/>
      </w:r>
      <w:r w:rsidR="00EF1532" w:rsidRPr="0005502D">
        <w:instrText xml:space="preserve"> ADDIN ZOTERO_ITEM CSL_CITATION {"citationID":"49d7KHUZ","properties":{"formattedCitation":"(Shillington and Wyndham Harris, 1978; Shipley, 1964)","plainCitation":"(Shillington and Wyndham Harris, 1978; Shipley, 1964)","noteIndex":0},"citationItems":[{"id":930,"uris":["http://zotero.org/users/14070386/items/WKEHPJ2G"],"itemData":{"id":930,"type":"article-journal","archive":"Scopus","container-title":"Deutsche Hydrographische Zeitschrift","DOI":"10.1007/BF02227005","issue":"3","page":"67-82","title":"Surface waves near Cape Town and their associated atmospheric pressure distributions over the South Atlantic","volume":"31","author":[{"family":"Shillington","given":"F.A."},{"family":"Wyndham Harris","given":"T.F."}],"issued":{"date-parts":[["1978"]]}}},{"id":914,"uris":["http://zotero.org/users/14070386/items/XYUSMQM2"],"itemData":{"id":914,"type":"article-journal","container-title":"South African Journal of Science","DOI":"10.10520/AJA00382353_1513","issue":"6","note":"publisher: Academy of Science for South Africa (ASSAf)","page":"115-120","source":"journals.co.za (Atypon)","title":"Some aspects of wave refraction in False Bay","volume":"60","author":[{"family":"Shipley","given":"A. M."}],"issued":{"date-parts":[["1964",6]]}}}],"schema":"https://github.com/citation-style-language/schema/raw/master/csl-citation.json"} </w:instrText>
      </w:r>
      <w:r w:rsidR="00B23D16" w:rsidRPr="0005502D">
        <w:fldChar w:fldCharType="separate"/>
      </w:r>
      <w:r w:rsidR="00EF1532" w:rsidRPr="0005502D">
        <w:rPr>
          <w:rFonts w:ascii="Aptos" w:hAnsi="Aptos"/>
        </w:rPr>
        <w:t>(Shillington and Wyndham Harris, 1978; Shipley, 1964)</w:t>
      </w:r>
      <w:r w:rsidR="00B23D16" w:rsidRPr="0005502D">
        <w:fldChar w:fldCharType="end"/>
      </w:r>
      <w:r w:rsidR="00B23D16" w:rsidRPr="0005502D">
        <w:t>.</w:t>
      </w:r>
      <w:r w:rsidR="00A17FB4" w:rsidRPr="0005502D">
        <w:t xml:space="preserve"> </w:t>
      </w:r>
    </w:p>
    <w:p w14:paraId="67D3BB03" w14:textId="6723DCE4" w:rsidR="00E232F9" w:rsidRPr="0005502D" w:rsidRDefault="00E232F9" w:rsidP="00E232F9">
      <w:r w:rsidRPr="0005502D">
        <w:lastRenderedPageBreak/>
        <w:t xml:space="preserve">The generation zones of swell waves are characterized by a broad wave spectrum (chaotic and spread over a wide range of frequencies and directions). Frequency and directional dispersion processes cause the wave spectrum to narrow, and so organised swell is formed </w:t>
      </w:r>
      <w:r w:rsidRPr="0005502D">
        <w:fldChar w:fldCharType="begin"/>
      </w:r>
      <w:r w:rsidRPr="0005502D">
        <w:instrText xml:space="preserve"> ADDIN ZOTERO_ITEM CSL_CITATION {"citationID":"f1naV950","properties":{"formattedCitation":"(Veitch et al., 2019)","plainCitation":"(Veitch et al., 2019)","noteIndex":0},"citationItems":[{"id":925,"uris":["http://zotero.org/users/14070386/items/CZFUDAP3"],"itemData":{"id":925,"type":"article-journal","abstract":"Situated on the southwestern coast of South Africa, Cape Point is directly impacted by ocean surface waves generated by midlatitude cyclones in the westerly wind belt. Severe swell events have a huge impact on coastal communities, infrastructure and maritime operations. We use the long term Council for Industrial and Scientific Research (CSIR) Cape Point Waverider buoy data and WaveWatch III model data together with atmospheric reanalysis data to investigate the role of the El Niño Southern Oscillation (ENSO) and the Southern Annular Mode (SAM) and their associated adjustments of cyclone tracks and intensities on the variability and extreme events of the Cape Point wave record. During austral summer (DJF), when the waves are generally smaller and more southerly, SAM and ENSO tend to result in robust responses: a negative (positive) SAM tends to result in bigger (smaller) more westerly (southerly) waves, while a positive (negative) ENSO results in bigger (smaller) waves from a more westerly (southerly direction). The mean austral (JJA) winter waves do not respond coherently to either SAM or ENSO. A shift in the wave characteristics between periods 1980–1992 and 1994–2006 is clear. The waves become smaller and more southerly during the latter period. This shift is associated with the shift to a more coherently out of phase relationship between SAM and ENSO, dominated by a positive SAM and negative ENSO, that amplifies the wave response, giving rise to smaller waves from a more southerly direction. During summer months there is a significant reduction in not only the mean wave heights, but also the extreme wave heights between the two periods, while during winter months there is only a significant change in the mean wave direction that becomes more southerly during the latter period. During a positive ENSO and negative SAM combination, the summer extreme wave heights tend to be more westerly while the inverse combination does not produce a robust result. Finally, we show that during summer months a positive (negative) ENSO leads to more frequent extreme wave events. On the other hand, a positive (negative) SAM leads to less (more) frequent extreme wave events during winter months.","container-title":"Journal of Marine Systems","DOI":"10.1016/j.jmarsys.2019.103185","ISSN":"0924-7963","journalAbbreviation":"Journal of Marine Systems","page":"103185","source":"ScienceDirect","title":"The Cape Point wave record, extreme events and the role of large-scale modes of climate variability","volume":"198","author":[{"family":"Veitch","given":"Jennifer"},{"family":"Rautenbach","given":"Christo"},{"family":"Hermes","given":"Juliet"},{"family":"Reason","given":"Chris"}],"issued":{"date-parts":[["2019",10,1]]}}}],"schema":"https://github.com/citation-style-language/schema/raw/master/csl-citation.json"} </w:instrText>
      </w:r>
      <w:r w:rsidRPr="0005502D">
        <w:fldChar w:fldCharType="separate"/>
      </w:r>
      <w:r w:rsidRPr="0005502D">
        <w:rPr>
          <w:rFonts w:ascii="Aptos" w:hAnsi="Aptos"/>
        </w:rPr>
        <w:t>(Veitch et al., 2019)</w:t>
      </w:r>
      <w:r w:rsidRPr="0005502D">
        <w:fldChar w:fldCharType="end"/>
      </w:r>
      <w:r w:rsidRPr="0005502D">
        <w:t xml:space="preserve">. The seasonal cycle of swell affecting False Bay is dependent on the spatio-temporal variability of seasonal cold fronts, which is linked to the seasonal variability of the upper-level westerlies </w:t>
      </w:r>
      <w:r w:rsidRPr="0005502D">
        <w:fldChar w:fldCharType="begin"/>
      </w:r>
      <w:r w:rsidRPr="0005502D">
        <w:instrText xml:space="preserve"> ADDIN ZOTERO_ITEM CSL_CITATION {"citationID":"Hsa0OH02","properties":{"formattedCitation":"(Taljaard et al., 1969; Veitch et al., 2019)","plainCitation":"(Taljaard et al., 1969; Veitch et al., 2019)","noteIndex":0},"citationItems":[{"id":923,"uris":["http://zotero.org/users/14070386/items/7QTXPULY"],"itemData":{"id":923,"type":"article-journal","DOI":"https://n2t.org/ark:/85065/d7h131fh","language":"en","source":"opensky.ucar.edu","title":"Climate of the Upper Air: Southern Hemisphere: Volume 1: Temperatures, Dew Points, and Heights at Selected Pressure Levels","title-short":"Climate of the Upper Air","URL":"https://opensky.ucar.edu/islandora/object/%3A3766","author":[{"family":"Taljaard","given":"Author: J."},{"family":"Crutcher","given":"Author: H."},{"family":"Jenne","given":"Author: R."},{"family":"Loon","given":"Author: H.","dropping-particle":"van"},{"family":"Center","given":"Contributor: National Weather Records"},{"family":"Defense","given":"Contributor: U. S. Department","dropping-particle":"of"}],"accessed":{"date-parts":[["2025",8,20]]},"issued":{"date-parts":[["1969"]]}}},{"id":925,"uris":["http://zotero.org/users/14070386/items/CZFUDAP3"],"itemData":{"id":925,"type":"article-journal","abstract":"Situated on the southwestern coast of South Africa, Cape Point is directly impacted by ocean surface waves generated by midlatitude cyclones in the westerly wind belt. Severe swell events have a huge impact on coastal communities, infrastructure and maritime operations. We use the long term Council for Industrial and Scientific Research (CSIR) Cape Point Waverider buoy data and WaveWatch III model data together with atmospheric reanalysis data to investigate the role of the El Niño Southern Oscillation (ENSO) and the Southern Annular Mode (SAM) and their associated adjustments of cyclone tracks and intensities on the variability and extreme events of the Cape Point wave record. During austral summer (DJF), when the waves are generally smaller and more southerly, SAM and ENSO tend to result in robust responses: a negative (positive) SAM tends to result in bigger (smaller) more westerly (southerly) waves, while a positive (negative) ENSO results in bigger (smaller) waves from a more westerly (southerly direction). The mean austral (JJA) winter waves do not respond coherently to either SAM or ENSO. A shift in the wave characteristics between periods 1980–1992 and 1994–2006 is clear. The waves become smaller and more southerly during the latter period. This shift is associated with the shift to a more coherently out of phase relationship between SAM and ENSO, dominated by a positive SAM and negative ENSO, that amplifies the wave response, giving rise to smaller waves from a more southerly direction. During summer months there is a significant reduction in not only the mean wave heights, but also the extreme wave heights between the two periods, while during winter months there is only a significant change in the mean wave direction that becomes more southerly during the latter period. During a positive ENSO and negative SAM combination, the summer extreme wave heights tend to be more westerly while the inverse combination does not produce a robust result. Finally, we show that during summer months a positive (negative) ENSO leads to more frequent extreme wave events. On the other hand, a positive (negative) SAM leads to less (more) frequent extreme wave events during winter months.","container-title":"Journal of Marine Systems","DOI":"10.1016/j.jmarsys.2019.103185","ISSN":"0924-7963","journalAbbreviation":"Journal of Marine Systems","page":"103185","source":"ScienceDirect","title":"The Cape Point wave record, extreme events and the role of large-scale modes of climate variability","volume":"198","author":[{"family":"Veitch","given":"Jennifer"},{"family":"Rautenbach","given":"Christo"},{"family":"Hermes","given":"Juliet"},{"family":"Reason","given":"Chris"}],"issued":{"date-parts":[["2019",10,1]]}}}],"schema":"https://github.com/citation-style-language/schema/raw/master/csl-citation.json"} </w:instrText>
      </w:r>
      <w:r w:rsidRPr="0005502D">
        <w:fldChar w:fldCharType="separate"/>
      </w:r>
      <w:r w:rsidRPr="0005502D">
        <w:rPr>
          <w:rFonts w:ascii="Aptos" w:hAnsi="Aptos"/>
        </w:rPr>
        <w:t>(Taljaard et al., 1969; Veitch et al., 2019)</w:t>
      </w:r>
      <w:r w:rsidRPr="0005502D">
        <w:fldChar w:fldCharType="end"/>
      </w:r>
      <w:r w:rsidRPr="0005502D">
        <w:t xml:space="preserve">. </w:t>
      </w:r>
    </w:p>
    <w:p w14:paraId="629D58A7" w14:textId="4581DDE4" w:rsidR="00100186" w:rsidRPr="0005502D" w:rsidRDefault="007E13E3" w:rsidP="00E232F9">
      <w:r w:rsidRPr="0005502D">
        <w:t>During austral summer (DJF)</w:t>
      </w:r>
      <w:r w:rsidR="00DA0AAD" w:rsidRPr="0005502D">
        <w:t xml:space="preserve">, </w:t>
      </w:r>
      <w:r w:rsidRPr="0005502D">
        <w:t xml:space="preserve"> </w:t>
      </w:r>
      <w:r w:rsidR="00B876B9" w:rsidRPr="0005502D">
        <w:t xml:space="preserve">wave heights of between 2 and 3 m are </w:t>
      </w:r>
      <w:r w:rsidR="00371106" w:rsidRPr="0005502D">
        <w:t>normal, but anomalous northward</w:t>
      </w:r>
      <w:r w:rsidR="00BA2770" w:rsidRPr="0005502D">
        <w:t xml:space="preserve"> occurrence of cold fronts can lead to </w:t>
      </w:r>
      <w:r w:rsidR="00976EF9" w:rsidRPr="0005502D">
        <w:t xml:space="preserve">larger seas </w:t>
      </w:r>
      <w:r w:rsidR="00976EF9" w:rsidRPr="0005502D">
        <w:fldChar w:fldCharType="begin"/>
      </w:r>
      <w:r w:rsidR="00975BB9">
        <w:instrText xml:space="preserve"> ADDIN ZOTERO_ITEM CSL_CITATION {"citationID":"P39dtKMw","properties":{"formattedCitation":"(Joubert, 2008; Massel, 2017)","plainCitation":"(Joubert, 2008; Massel, 2017)","noteIndex":0},"citationItems":[{"id":944,"uris":["http://zotero.org/users/14070386/items/9BTDIACR"],"itemData":{"id":944,"type":"thesis","publisher":"Stellenbosch: University of Stellenbosch","title":"An investigation of the wave energy resource on the South African coast, focusing on the spatial distribution of the south west coast","author":[{"family":"Joubert","given":"James Rattray"}],"issued":{"date-parts":[["2008"]]}}},{"id":941,"uris":["http://zotero.org/users/14070386/items/RYAYPNC8"],"itemData":{"id":941,"type":"book","edition":"3","publisher":"World scientific","title":"Ocean surface waves: their physics and prediction","author":[{"family":"Massel","given":"Stanislaw Ryszard"}],"issued":{"date-parts":[["2017"]]}}}],"schema":"https://github.com/citation-style-language/schema/raw/master/csl-citation.json"} </w:instrText>
      </w:r>
      <w:r w:rsidR="00976EF9" w:rsidRPr="0005502D">
        <w:fldChar w:fldCharType="separate"/>
      </w:r>
      <w:r w:rsidR="00976EF9" w:rsidRPr="0005502D">
        <w:rPr>
          <w:rFonts w:ascii="Aptos" w:hAnsi="Aptos"/>
        </w:rPr>
        <w:t>(Joubert, 2008; Massel, 2017)</w:t>
      </w:r>
      <w:r w:rsidR="00976EF9" w:rsidRPr="0005502D">
        <w:fldChar w:fldCharType="end"/>
      </w:r>
      <w:r w:rsidR="00976EF9" w:rsidRPr="0005502D">
        <w:t>. A</w:t>
      </w:r>
      <w:r w:rsidR="00C71CAA" w:rsidRPr="0005502D">
        <w:t xml:space="preserve"> peak period of between 8 and 16 seconds is associated with the passage of cold fronts to the south of the Cape Point </w:t>
      </w:r>
      <w:r w:rsidR="00C71CAA" w:rsidRPr="0005502D">
        <w:fldChar w:fldCharType="begin"/>
      </w:r>
      <w:r w:rsidR="00975BB9">
        <w:instrText xml:space="preserve"> ADDIN ZOTERO_ITEM CSL_CITATION {"citationID":"lPLyZCaL","properties":{"formattedCitation":"(van Verwolde, 2004)","plainCitation":"(van Verwolde, 2004)","noteIndex":0},"citationItems":[{"id":943,"uris":["http://zotero.org/users/14070386/items/WZRW7RTW"],"itemData":{"id":943,"type":"thesis","event-place":"South Africa","genre":"Master's Thesis","publisher":"University of Cape Town","publisher-place":"South Africa","title":"Characteristics of extreme wave events and the correlation between atmospheric conditions along the South African coast","author":[{"family":"Verwolde","given":"Emile","non-dropping-particle":"van"}],"issued":{"date-parts":[["2004"]]}}}],"schema":"https://github.com/citation-style-language/schema/raw/master/csl-citation.json"} </w:instrText>
      </w:r>
      <w:r w:rsidR="00C71CAA" w:rsidRPr="0005502D">
        <w:fldChar w:fldCharType="separate"/>
      </w:r>
      <w:r w:rsidR="00C71CAA" w:rsidRPr="0005502D">
        <w:rPr>
          <w:rFonts w:ascii="Aptos" w:hAnsi="Aptos"/>
        </w:rPr>
        <w:t>(van Verwolde, 2004)</w:t>
      </w:r>
      <w:r w:rsidR="00C71CAA" w:rsidRPr="0005502D">
        <w:fldChar w:fldCharType="end"/>
      </w:r>
      <w:r w:rsidR="00C71CAA" w:rsidRPr="0005502D">
        <w:t>.</w:t>
      </w:r>
      <w:r w:rsidR="0064561F" w:rsidRPr="0005502D">
        <w:t>Greater w</w:t>
      </w:r>
      <w:r w:rsidR="00AE79F7" w:rsidRPr="0005502D">
        <w:t>ave h</w:t>
      </w:r>
      <w:r w:rsidR="00DA0AAD" w:rsidRPr="0005502D">
        <w:t xml:space="preserve">eights of between 4 and 5 m </w:t>
      </w:r>
      <w:r w:rsidR="0064561F" w:rsidRPr="0005502D">
        <w:t xml:space="preserve">are observed in winter months (JJA) </w:t>
      </w:r>
      <w:r w:rsidR="007A6DBC" w:rsidRPr="0005502D">
        <w:fldChar w:fldCharType="begin"/>
      </w:r>
      <w:r w:rsidR="00975BB9">
        <w:instrText xml:space="preserve"> ADDIN ZOTERO_ITEM CSL_CITATION {"citationID":"JQ9Wj9e8","properties":{"formattedCitation":"(Massel, 2017)","plainCitation":"(Massel, 2017)","noteIndex":0},"citationItems":[{"id":941,"uris":["http://zotero.org/users/14070386/items/RYAYPNC8"],"itemData":{"id":941,"type":"book","edition":"3","publisher":"World scientific","title":"Ocean surface waves: their physics and prediction","author":[{"family":"Massel","given":"Stanislaw Ryszard"}],"issued":{"date-parts":[["2017"]]}}}],"schema":"https://github.com/citation-style-language/schema/raw/master/csl-citation.json"} </w:instrText>
      </w:r>
      <w:r w:rsidR="007A6DBC" w:rsidRPr="0005502D">
        <w:fldChar w:fldCharType="separate"/>
      </w:r>
      <w:r w:rsidR="007A6DBC" w:rsidRPr="0005502D">
        <w:rPr>
          <w:rFonts w:ascii="Aptos" w:hAnsi="Aptos"/>
        </w:rPr>
        <w:t>(Massel, 2017)</w:t>
      </w:r>
      <w:r w:rsidR="007A6DBC" w:rsidRPr="0005502D">
        <w:fldChar w:fldCharType="end"/>
      </w:r>
      <w:r w:rsidR="0077416A">
        <w:t xml:space="preserve">. </w:t>
      </w:r>
      <w:r w:rsidR="00DB6F5D">
        <w:t xml:space="preserve">Cut-off lows </w:t>
      </w:r>
    </w:p>
    <w:p w14:paraId="5BED3803" w14:textId="038EC5C1" w:rsidR="00100186" w:rsidRPr="0005502D" w:rsidRDefault="00E232F9" w:rsidP="00A17FB4">
      <w:r w:rsidRPr="0005502D">
        <w:t xml:space="preserve">The Cape Point wave record is a long standing record of wave measurements that affect False Bay, with records split between a buoy at Slangkop (1980-1993) and Cape Point (1994-2010). </w:t>
      </w:r>
      <w:r w:rsidR="003761A4" w:rsidRPr="0005502D">
        <w:t>The Council for Scientific and Industrial Research (CSIR) and Transnet maintained it</w:t>
      </w:r>
      <w:r w:rsidRPr="0005502D">
        <w:t xml:space="preserve">. Veitch et al. (2018,2019) investigated wave parameters such as significant wave height </w:t>
      </w:r>
      <m:oMath>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m0</m:t>
                </m:r>
              </m:sub>
            </m:sSub>
          </m:e>
        </m:d>
      </m:oMath>
      <w:r w:rsidRPr="0005502D">
        <w:t xml:space="preserve"> and peak period </w:t>
      </w:r>
      <m:oMath>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p</m:t>
            </m:r>
          </m:sub>
        </m:sSub>
        <m:r>
          <w:rPr>
            <w:rFonts w:ascii="Cambria Math" w:hAnsi="Cambria Math"/>
          </w:rPr>
          <m:t>)</m:t>
        </m:r>
      </m:oMath>
      <w:r w:rsidRPr="0005502D">
        <w:t xml:space="preserve"> and found a strong seasonal signal. The largest and higher period waves, carrying the most energy, reach the coast during the austral winter months (JJA) and carry a strong westerly component </w:t>
      </w:r>
      <w:r w:rsidRPr="0005502D">
        <w:fldChar w:fldCharType="begin"/>
      </w:r>
      <w:r w:rsidRPr="0005502D">
        <w:instrText xml:space="preserve"> ADDIN ZOTERO_ITEM CSL_CITATION {"citationID":"V3tfOnVT","properties":{"formattedCitation":"(Veitch et al., 2019)","plainCitation":"(Veitch et al., 2019)","noteIndex":0},"citationItems":[{"id":925,"uris":["http://zotero.org/users/14070386/items/CZFUDAP3"],"itemData":{"id":925,"type":"article-journal","abstract":"Situated on the southwestern coast of South Africa, Cape Point is directly impacted by ocean surface waves generated by midlatitude cyclones in the westerly wind belt. Severe swell events have a huge impact on coastal communities, infrastructure and maritime operations. We use the long term Council for Industrial and Scientific Research (CSIR) Cape Point Waverider buoy data and WaveWatch III model data together with atmospheric reanalysis data to investigate the role of the El Niño Southern Oscillation (ENSO) and the Southern Annular Mode (SAM) and their associated adjustments of cyclone tracks and intensities on the variability and extreme events of the Cape Point wave record. During austral summer (DJF), when the waves are generally smaller and more southerly, SAM and ENSO tend to result in robust responses: a negative (positive) SAM tends to result in bigger (smaller) more westerly (southerly) waves, while a positive (negative) ENSO results in bigger (smaller) waves from a more westerly (southerly direction). The mean austral (JJA) winter waves do not respond coherently to either SAM or ENSO. A shift in the wave characteristics between periods 1980–1992 and 1994–2006 is clear. The waves become smaller and more southerly during the latter period. This shift is associated with the shift to a more coherently out of phase relationship between SAM and ENSO, dominated by a positive SAM and negative ENSO, that amplifies the wave response, giving rise to smaller waves from a more southerly direction. During summer months there is a significant reduction in not only the mean wave heights, but also the extreme wave heights between the two periods, while during winter months there is only a significant change in the mean wave direction that becomes more southerly during the latter period. During a positive ENSO and negative SAM combination, the summer extreme wave heights tend to be more westerly while the inverse combination does not produce a robust result. Finally, we show that during summer months a positive (negative) ENSO leads to more frequent extreme wave events. On the other hand, a positive (negative) SAM leads to less (more) frequent extreme wave events during winter months.","container-title":"Journal of Marine Systems","DOI":"10.1016/j.jmarsys.2019.103185","ISSN":"0924-7963","journalAbbreviation":"Journal of Marine Systems","page":"103185","source":"ScienceDirect","title":"The Cape Point wave record, extreme events and the role of large-scale modes of climate variability","volume":"198","author":[{"family":"Veitch","given":"Jennifer"},{"family":"Rautenbach","given":"Christo"},{"family":"Hermes","given":"Juliet"},{"family":"Reason","given":"Chris"}],"issued":{"date-parts":[["2019",10,1]]}}}],"schema":"https://github.com/citation-style-language/schema/raw/master/csl-citation.json"} </w:instrText>
      </w:r>
      <w:r w:rsidRPr="0005502D">
        <w:fldChar w:fldCharType="separate"/>
      </w:r>
      <w:r w:rsidRPr="0005502D">
        <w:rPr>
          <w:rFonts w:ascii="Aptos" w:hAnsi="Aptos"/>
        </w:rPr>
        <w:t>(Veitch et al., 2019)</w:t>
      </w:r>
      <w:r w:rsidRPr="0005502D">
        <w:fldChar w:fldCharType="end"/>
      </w:r>
      <w:r w:rsidRPr="0005502D">
        <w:t xml:space="preserve">. </w:t>
      </w:r>
    </w:p>
    <w:p w14:paraId="1262C332" w14:textId="155208B3" w:rsidR="00302ABD" w:rsidRPr="0005502D" w:rsidRDefault="00E97568" w:rsidP="00A17FB4">
      <w:r w:rsidRPr="0005502D">
        <w:rPr>
          <w:noProof/>
        </w:rPr>
        <mc:AlternateContent>
          <mc:Choice Requires="wpg">
            <w:drawing>
              <wp:anchor distT="0" distB="0" distL="114300" distR="114300" simplePos="0" relativeHeight="251655168" behindDoc="0" locked="0" layoutInCell="1" allowOverlap="1" wp14:anchorId="5BD6D7EE" wp14:editId="2C888393">
                <wp:simplePos x="0" y="0"/>
                <wp:positionH relativeFrom="column">
                  <wp:posOffset>817245</wp:posOffset>
                </wp:positionH>
                <wp:positionV relativeFrom="paragraph">
                  <wp:posOffset>1202690</wp:posOffset>
                </wp:positionV>
                <wp:extent cx="4140000" cy="2725200"/>
                <wp:effectExtent l="0" t="0" r="0" b="0"/>
                <wp:wrapTopAndBottom/>
                <wp:docPr id="125806986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140000" cy="2725200"/>
                          <a:chOff x="0" y="0"/>
                          <a:chExt cx="4140200" cy="2724802"/>
                        </a:xfrm>
                      </wpg:grpSpPr>
                      <pic:pic xmlns:pic="http://schemas.openxmlformats.org/drawingml/2006/picture">
                        <pic:nvPicPr>
                          <pic:cNvPr id="463885003" name="Picture 8" descr="A close-up of a graph&#10;&#10;AI-generated content may be incorrect."/>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140200" cy="2157730"/>
                          </a:xfrm>
                          <a:prstGeom prst="rect">
                            <a:avLst/>
                          </a:prstGeom>
                        </pic:spPr>
                      </pic:pic>
                      <wps:wsp>
                        <wps:cNvPr id="1846112448" name="Text Box 1"/>
                        <wps:cNvSpPr txBox="1"/>
                        <wps:spPr>
                          <a:xfrm>
                            <a:off x="0" y="2212975"/>
                            <a:ext cx="4140200" cy="511827"/>
                          </a:xfrm>
                          <a:prstGeom prst="rect">
                            <a:avLst/>
                          </a:prstGeom>
                          <a:solidFill>
                            <a:prstClr val="white"/>
                          </a:solidFill>
                          <a:ln>
                            <a:noFill/>
                          </a:ln>
                        </wps:spPr>
                        <wps:txbx>
                          <w:txbxContent>
                            <w:p w14:paraId="7923AAD9" w14:textId="68D61AA1" w:rsidR="00A17FB4" w:rsidRPr="0005502D" w:rsidRDefault="00A17FB4" w:rsidP="00A17FB4">
                              <w:pPr>
                                <w:pStyle w:val="Caption"/>
                              </w:pPr>
                              <w:r w:rsidRPr="0005502D">
                                <w:t xml:space="preserve">Figure </w:t>
                              </w:r>
                              <w:r w:rsidR="00901E01">
                                <w:fldChar w:fldCharType="begin"/>
                              </w:r>
                              <w:r w:rsidR="00901E01">
                                <w:instrText xml:space="preserve"> SEQ Figure \* ARABIC </w:instrText>
                              </w:r>
                              <w:r w:rsidR="00901E01">
                                <w:fldChar w:fldCharType="separate"/>
                              </w:r>
                              <w:r w:rsidR="0057057D">
                                <w:rPr>
                                  <w:noProof/>
                                </w:rPr>
                                <w:t>6</w:t>
                              </w:r>
                              <w:r w:rsidR="00901E01">
                                <w:rPr>
                                  <w:noProof/>
                                </w:rPr>
                                <w:fldChar w:fldCharType="end"/>
                              </w:r>
                              <w:r w:rsidRPr="0005502D">
                                <w:t xml:space="preserve">) Wave rose showing the </w:t>
                              </w:r>
                              <w:r w:rsidR="00554E61" w:rsidRPr="0005502D">
                                <w:t xml:space="preserve">observed </w:t>
                              </w:r>
                              <w:r w:rsidRPr="0005502D">
                                <w:t xml:space="preserve">mean wave direction </w:t>
                              </w:r>
                              <m:oMath>
                                <m:r>
                                  <w:rPr>
                                    <w:rFonts w:ascii="Cambria Math" w:hAnsi="Cambria Math"/>
                                  </w:rPr>
                                  <m:t>(</m:t>
                                </m:r>
                                <m:acc>
                                  <m:accPr>
                                    <m:chr m:val="̅"/>
                                    <m:ctrlPr>
                                      <w:rPr>
                                        <w:rFonts w:ascii="Cambria Math" w:hAnsi="Cambria Math"/>
                                      </w:rPr>
                                    </m:ctrlPr>
                                  </m:accPr>
                                  <m:e>
                                    <m:r>
                                      <w:rPr>
                                        <w:rFonts w:ascii="Cambria Math" w:hAnsi="Cambria Math"/>
                                      </w:rPr>
                                      <m:t>θ</m:t>
                                    </m:r>
                                  </m:e>
                                </m:acc>
                                <m:r>
                                  <w:rPr>
                                    <w:rFonts w:ascii="Cambria Math" w:hAnsi="Cambria Math"/>
                                  </w:rPr>
                                  <m:t>)</m:t>
                                </m:r>
                              </m:oMath>
                              <w:r w:rsidRPr="0005502D">
                                <w:t xml:space="preserve"> and significant wave height </w:t>
                              </w:r>
                              <m:oMath>
                                <m: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m0</m:t>
                                    </m:r>
                                  </m:sub>
                                </m:sSub>
                                <m:r>
                                  <w:rPr>
                                    <w:rFonts w:ascii="Cambria Math" w:hAnsi="Cambria Math"/>
                                  </w:rPr>
                                  <m:t>)</m:t>
                                </m:r>
                              </m:oMath>
                              <w:r w:rsidRPr="0005502D">
                                <w:t xml:space="preserve"> from the Cape Point wave record for the period from 2000 to 2010 </w:t>
                              </w:r>
                              <w:r w:rsidRPr="0005502D">
                                <w:fldChar w:fldCharType="begin"/>
                              </w:r>
                              <w:r w:rsidRPr="0005502D">
                                <w:instrText xml:space="preserve"> ADDIN ZOTERO_ITEM CSL_CITATION {"citationID":"tcxd5LOQ","properties":{"formattedCitation":"(Veitch et al., 2019)","plainCitation":"(Veitch et al., 2019)","noteIndex":0},"citationItems":[{"id":925,"uris":["http://zotero.org/users/14070386/items/CZFUDAP3"],"itemData":{"id":925,"type":"article-journal","abstract":"Situated on the southwestern coast of South Africa, Cape Point is directly impacted by ocean surface waves generated by midlatitude cyclones in the westerly wind belt. Severe swell events have a huge impact on coastal communities, infrastructure and maritime operations. We use the long term Council for Industrial and Scientific Research (CSIR) Cape Point Waverider buoy data and WaveWatch III model data together with atmospheric reanalysis data to investigate the role of the El Niño Southern Oscillation (ENSO) and the Southern Annular Mode (SAM) and their associated adjustments of cyclone tracks and intensities on the variability and extreme events of the Cape Point wave record. During austral summer (DJF), when the waves are generally smaller and more southerly, SAM and ENSO tend to result in robust responses: a negative (positive) SAM tends to result in bigger (smaller) more westerly (southerly) waves, while a positive (negative) ENSO results in bigger (smaller) waves from a more westerly (southerly direction). The mean austral (JJA) winter waves do not respond coherently to either SAM or ENSO. A shift in the wave characteristics between periods 1980–1992 and 1994–2006 is clear. The waves become smaller and more southerly during the latter period. This shift is associated with the shift to a more coherently out of phase relationship between SAM and ENSO, dominated by a positive SAM and negative ENSO, that amplifies the wave response, giving rise to smaller waves from a more southerly direction. During summer months there is a significant reduction in not only the mean wave heights, but also the extreme wave heights between the two periods, while during winter months there is only a significant change in the mean wave direction that becomes more southerly during the latter period. During a positive ENSO and negative SAM combination, the summer extreme wave heights tend to be more westerly while the inverse combination does not produce a robust result. Finally, we show that during summer months a positive (negative) ENSO leads to more frequent extreme wave events. On the other hand, a positive (negative) SAM leads to less (more) frequent extreme wave events during winter months.","container-title":"Journal of Marine Systems","DOI":"10.1016/j.jmarsys.2019.103185","ISSN":"0924-7963","journalAbbreviation":"Journal of Marine Systems","page":"103185","source":"ScienceDirect","title":"The Cape Point wave record, extreme events and the role of large-scale modes of climate variability","volume":"198","author":[{"family":"Veitch","given":"Jennifer"},{"family":"Rautenbach","given":"Christo"},{"family":"Hermes","given":"Juliet"},{"family":"Reason","given":"Chris"}],"issued":{"date-parts":[["2019",10,1]]}}}],"schema":"https://github.com/citation-style-language/schema/raw/master/csl-citation.json"} </w:instrText>
                              </w:r>
                              <w:r w:rsidRPr="0005502D">
                                <w:fldChar w:fldCharType="separate"/>
                              </w:r>
                              <w:r w:rsidRPr="0005502D">
                                <w:rPr>
                                  <w:rFonts w:ascii="Aptos" w:hAnsi="Aptos"/>
                                </w:rPr>
                                <w:t>(From Veitch et al., 2019)</w:t>
                              </w:r>
                              <w:r w:rsidRPr="0005502D">
                                <w:fldChar w:fldCharType="end"/>
                              </w:r>
                              <w:r w:rsidRPr="0005502D">
                                <w:t xml:space="preserve">. </w:t>
                              </w:r>
                            </w:p>
                            <w:p w14:paraId="685E3DE4" w14:textId="77777777" w:rsidR="00A17FB4" w:rsidRPr="0005502D" w:rsidRDefault="00A17FB4" w:rsidP="00A17FB4">
                              <w:pPr>
                                <w:pStyle w:val="Caption"/>
                                <w:rPr>
                                  <w:sz w:val="22"/>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BD6D7EE" id="_x0000_s1041" style="position:absolute;margin-left:64.35pt;margin-top:94.7pt;width:326pt;height:214.6pt;z-index:251655168;mso-position-horizontal-relative:text;mso-position-vertical-relative:text;mso-width-relative:margin;mso-height-relative:margin" coordsize="41402,272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">
                <o:lock v:ext="edit" aspectratio="t"/>
                <v:shape id="Picture 8" o:spid="_x0000_s1042" type="#_x0000_t75" alt="A close-up of a graph&#10;&#10;AI-generated content may be incorrect." style="position:absolute;width:41402;height:21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">
                  <v:imagedata r:id="rId20" o:title="A close-up of a graph&#10;&#10;AI-generated content may be incorrect"/>
                </v:shape>
                <v:shape id="Text Box 1" o:spid="_x0000_s1043" type="#_x0000_t202" style="position:absolute;top:22129;width:41402;height:5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" stroked="f">
                  <v:textbox inset="0,0,0,0">
                    <w:txbxContent>
                      <w:p w14:paraId="7923AAD9" w14:textId="68D61AA1" w:rsidR="00A17FB4" w:rsidRPr="0005502D" w:rsidRDefault="00A17FB4" w:rsidP="00A17FB4">
                        <w:pPr>
                          <w:pStyle w:val="Caption"/>
                        </w:pPr>
                        <w:r w:rsidRPr="0005502D">
                          <w:t xml:space="preserve">Figure </w:t>
                        </w:r>
                        <w:r w:rsidR="00901E01">
                          <w:fldChar w:fldCharType="begin"/>
                        </w:r>
                        <w:r w:rsidR="00901E01">
                          <w:instrText xml:space="preserve"> SEQ Figure \* ARABIC </w:instrText>
                        </w:r>
                        <w:r w:rsidR="00901E01">
                          <w:fldChar w:fldCharType="separate"/>
                        </w:r>
                        <w:r w:rsidR="0057057D">
                          <w:rPr>
                            <w:noProof/>
                          </w:rPr>
                          <w:t>6</w:t>
                        </w:r>
                        <w:r w:rsidR="00901E01">
                          <w:rPr>
                            <w:noProof/>
                          </w:rPr>
                          <w:fldChar w:fldCharType="end"/>
                        </w:r>
                        <w:r w:rsidRPr="0005502D">
                          <w:t xml:space="preserve">) Wave rose showing the </w:t>
                        </w:r>
                        <w:r w:rsidR="00554E61" w:rsidRPr="0005502D">
                          <w:t xml:space="preserve">observed </w:t>
                        </w:r>
                        <w:r w:rsidRPr="0005502D">
                          <w:t xml:space="preserve">mean wave direction </w:t>
                        </w:r>
                        <m:oMath>
                          <m:r>
                            <w:rPr>
                              <w:rFonts w:ascii="Cambria Math" w:hAnsi="Cambria Math"/>
                            </w:rPr>
                            <m:t>(</m:t>
                          </m:r>
                          <m:acc>
                            <m:accPr>
                              <m:chr m:val="̅"/>
                              <m:ctrlPr>
                                <w:rPr>
                                  <w:rFonts w:ascii="Cambria Math" w:hAnsi="Cambria Math"/>
                                </w:rPr>
                              </m:ctrlPr>
                            </m:accPr>
                            <m:e>
                              <m:r>
                                <w:rPr>
                                  <w:rFonts w:ascii="Cambria Math" w:hAnsi="Cambria Math"/>
                                </w:rPr>
                                <m:t>θ</m:t>
                              </m:r>
                            </m:e>
                          </m:acc>
                          <m:r>
                            <w:rPr>
                              <w:rFonts w:ascii="Cambria Math" w:hAnsi="Cambria Math"/>
                            </w:rPr>
                            <m:t>)</m:t>
                          </m:r>
                        </m:oMath>
                        <w:r w:rsidRPr="0005502D">
                          <w:t xml:space="preserve"> and significant wave height </w:t>
                        </w:r>
                        <m:oMath>
                          <m: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m0</m:t>
                              </m:r>
                            </m:sub>
                          </m:sSub>
                          <m:r>
                            <w:rPr>
                              <w:rFonts w:ascii="Cambria Math" w:hAnsi="Cambria Math"/>
                            </w:rPr>
                            <m:t>)</m:t>
                          </m:r>
                        </m:oMath>
                        <w:r w:rsidRPr="0005502D">
                          <w:t xml:space="preserve"> from the Cape Point wave record for the period from 2000 to 2010 </w:t>
                        </w:r>
                        <w:r w:rsidRPr="0005502D">
                          <w:fldChar w:fldCharType="begin"/>
                        </w:r>
                        <w:r w:rsidRPr="0005502D">
                          <w:instrText xml:space="preserve"> ADDIN ZOTERO_ITEM CSL_CITATION {"citationID":"tcxd5LOQ","properties":{"formattedCitation":"(Veitch et al., 2019)","plainCitation":"(Veitch et al., 2019)","noteIndex":0},"citationItems":[{"id":925,"uris":["http://zotero.org/users/14070386/items/CZFUDAP3"],"itemData":{"id":925,"type":"article-journal","abstract":"Situated on the southwestern coast of South Africa, Cape Point is directly impacted by ocean surface waves generated by midlatitude cyclones in the westerly wind belt. Severe swell events have a huge impact on coastal communities, infrastructure and maritime operations. We use the long term Council for Industrial and Scientific Research (CSIR) Cape Point Waverider buoy data and WaveWatch III model data together with atmospheric reanalysis data to investigate the role of the El Niño Southern Oscillation (ENSO) and the Southern Annular Mode (SAM) and their associated adjustments of cyclone tracks and intensities on the variability and extreme events of the Cape Point wave record. During austral summer (DJF), when the waves are generally smaller and more southerly, SAM and ENSO tend to result in robust responses: a negative (positive) SAM tends to result in bigger (smaller) more westerly (southerly) waves, while a positive (negative) ENSO results in bigger (smaller) waves from a more westerly (southerly direction). The mean austral (JJA) winter waves do not respond coherently to either SAM or ENSO. A shift in the wave characteristics between periods 1980–1992 and 1994–2006 is clear. The waves become smaller and more southerly during the latter period. This shift is associated with the shift to a more coherently out of phase relationship between SAM and ENSO, dominated by a positive SAM and negative ENSO, that amplifies the wave response, giving rise to smaller waves from a more southerly direction. During summer months there is a significant reduction in not only the mean wave heights, but also the extreme wave heights between the two periods, while during winter months there is only a significant change in the mean wave direction that becomes more southerly during the latter period. During a positive ENSO and negative SAM combination, the summer extreme wave heights tend to be more westerly while the inverse combination does not produce a robust result. Finally, we show that during summer months a positive (negative) ENSO leads to more frequent extreme wave events. On the other hand, a positive (negative) SAM leads to less (more) frequent extreme wave events during winter months.","container-title":"Journal of Marine Systems","DOI":"10.1016/j.jmarsys.2019.103185","ISSN":"0924-7963","journalAbbreviation":"Journal of Marine Systems","page":"103185","source":"ScienceDirect","title":"The Cape Point wave record, extreme events and the role of large-scale modes of climate variability","volume":"198","author":[{"family":"Veitch","given":"Jennifer"},{"family":"Rautenbach","given":"Christo"},{"family":"Hermes","given":"Juliet"},{"family":"Reason","given":"Chris"}],"issued":{"date-parts":[["2019",10,1]]}}}],"schema":"https://github.com/citation-style-language/schema/raw/master/csl-citation.json"} </w:instrText>
                        </w:r>
                        <w:r w:rsidRPr="0005502D">
                          <w:fldChar w:fldCharType="separate"/>
                        </w:r>
                        <w:r w:rsidRPr="0005502D">
                          <w:rPr>
                            <w:rFonts w:ascii="Aptos" w:hAnsi="Aptos"/>
                          </w:rPr>
                          <w:t>(From Veitch et al., 2019)</w:t>
                        </w:r>
                        <w:r w:rsidRPr="0005502D">
                          <w:fldChar w:fldCharType="end"/>
                        </w:r>
                        <w:r w:rsidRPr="0005502D">
                          <w:t xml:space="preserve">. </w:t>
                        </w:r>
                      </w:p>
                      <w:p w14:paraId="685E3DE4" w14:textId="77777777" w:rsidR="00A17FB4" w:rsidRPr="0005502D" w:rsidRDefault="00A17FB4" w:rsidP="00A17FB4">
                        <w:pPr>
                          <w:pStyle w:val="Caption"/>
                          <w:rPr>
                            <w:sz w:val="22"/>
                            <w:szCs w:val="22"/>
                          </w:rPr>
                        </w:pPr>
                      </w:p>
                    </w:txbxContent>
                  </v:textbox>
                </v:shape>
                <w10:wrap type="topAndBottom"/>
              </v:group>
            </w:pict>
          </mc:Fallback>
        </mc:AlternateContent>
      </w:r>
      <w:r w:rsidR="00E232F9" w:rsidRPr="0005502D">
        <w:t xml:space="preserve">Veitch et al. (2019) remarked that the seasonal cycle of waves is ‘consistent with’ the seasonal variation of the amount and depth of cold fronts in the South Atlantic and Atlantic section of the Southern Ocean. The wave generation zone moves closer to South Africa during austral winter due to the northward shift of the upper-level westerlies, leading to the greater observed </w:t>
      </w:r>
      <m:oMath>
        <m:sSub>
          <m:sSubPr>
            <m:ctrlPr>
              <w:rPr>
                <w:rFonts w:ascii="Cambria Math" w:hAnsi="Cambria Math"/>
                <w:i/>
              </w:rPr>
            </m:ctrlPr>
          </m:sSubPr>
          <m:e>
            <m:r>
              <w:rPr>
                <w:rFonts w:ascii="Cambria Math" w:hAnsi="Cambria Math"/>
              </w:rPr>
              <m:t>H</m:t>
            </m:r>
          </m:e>
          <m:sub>
            <m:r>
              <w:rPr>
                <w:rFonts w:ascii="Cambria Math" w:hAnsi="Cambria Math"/>
              </w:rPr>
              <m:t>mo</m:t>
            </m:r>
          </m:sub>
        </m:sSub>
      </m:oMath>
      <w:r w:rsidR="00E232F9" w:rsidRPr="0005502D">
        <w:t xml:space="preserve"> </w:t>
      </w:r>
      <w:r w:rsidR="00E232F9" w:rsidRPr="0005502D">
        <w:fldChar w:fldCharType="begin"/>
      </w:r>
      <w:r w:rsidR="00E232F9" w:rsidRPr="0005502D">
        <w:instrText xml:space="preserve"> ADDIN ZOTERO_ITEM CSL_CITATION {"citationID":"Yl3V9iGT","properties":{"formattedCitation":"(Taljaard et al., 1969)","plainCitation":"(Taljaard et al., 1969)","noteIndex":0},"citationItems":[{"id":923,"uris":["http://zotero.org/users/14070386/items/7QTXPULY"],"itemData":{"id":923,"type":"article-journal","DOI":"https://n2t.org/ark:/85065/d7h131fh","language":"en","source":"opensky.ucar.edu","title":"Climate of the Upper Air: Southern Hemisphere: Volume 1: Temperatures, Dew Points, and Heights at Selected Pressure Levels","title-short":"Climate of the Upper Air","URL":"https://opensky.ucar.edu/islandora/object/%3A3766","author":[{"family":"Taljaard","given":"Author: J."},{"family":"Crutcher","given":"Author: H."},{"family":"Jenne","given":"Author: R."},{"family":"Loon","given":"Author: H.","dropping-particle":"van"},{"family":"Center","given":"Contributor: National Weather Records"},{"family":"Defense","given":"Contributor: U. S. Department","dropping-particle":"of"}],"accessed":{"date-parts":[["2025",8,20]]},"issued":{"date-parts":[["1969"]]}}}],"schema":"https://github.com/citation-style-language/schema/raw/master/csl-citation.json"} </w:instrText>
      </w:r>
      <w:r w:rsidR="00E232F9" w:rsidRPr="0005502D">
        <w:fldChar w:fldCharType="separate"/>
      </w:r>
      <w:r w:rsidR="00E232F9" w:rsidRPr="0005502D">
        <w:rPr>
          <w:rFonts w:ascii="Aptos" w:hAnsi="Aptos"/>
        </w:rPr>
        <w:t>(Taljaard et al., 1969)</w:t>
      </w:r>
      <w:r w:rsidR="00E232F9" w:rsidRPr="0005502D">
        <w:fldChar w:fldCharType="end"/>
      </w:r>
      <w:r w:rsidR="00E232F9" w:rsidRPr="0005502D">
        <w:t xml:space="preserve">. </w:t>
      </w:r>
      <w:r w:rsidR="00A17FB4" w:rsidRPr="0005502D">
        <w:t>Fig 5 shows the wave directions throughout the year with waves from the south-east being dominant</w:t>
      </w:r>
      <w:r w:rsidR="00A17FB4" w:rsidRPr="0005502D">
        <w:fldChar w:fldCharType="begin"/>
      </w:r>
      <w:r w:rsidR="00C23C7C" w:rsidRPr="0005502D">
        <w:instrText xml:space="preserve"> ADDIN ZOTERO_ITEM CSL_CITATION {"citationID":"0niMImLu","properties":{"formattedCitation":"(Veitch et al., 2019)","plainCitation":"(Veitch et al., 2019)","noteIndex":0},"citationItems":[{"id":925,"uris":["http://zotero.org/users/14070386/items/CZFUDAP3"],"itemData":{"id":925,"type":"article-journal","abstract":"Situated on the southwestern coast of South Africa, Cape Point is directly impacted by ocean surface waves generated by midlatitude cyclones in the westerly wind belt. Severe swell events have a huge impact on coastal communities, infrastructure and maritime operations. We use the long term Council for Industrial and Scientific Research (CSIR) Cape Point Waverider buoy data and WaveWatch III model data together with atmospheric reanalysis data to investigate the role of the El Niño Southern Oscillation (ENSO) and the Southern Annular Mode (SAM) and their associated adjustments of cyclone tracks and intensities on the variability and extreme events of the Cape Point wave record. During austral summer (DJF), when the waves are generally smaller and more southerly, SAM and ENSO tend to result in robust responses: a negative (positive) SAM tends to result in bigger (smaller) more westerly (southerly) waves, while a positive (negative) ENSO results in bigger (smaller) waves from a more westerly (southerly direction). The mean austral (JJA) winter waves do not respond coherently to either SAM or ENSO. A shift in the wave characteristics between periods 1980–1992 and 1994–2006 is clear. The waves become smaller and more southerly during the latter period. This shift is associated with the shift to a more coherently out of phase relationship between SAM and ENSO, dominated by a positive SAM and negative ENSO, that amplifies the wave response, giving rise to smaller waves from a more southerly direction. During summer months there is a significant reduction in not only the mean wave heights, but also the extreme wave heights between the two periods, while during winter months there is only a significant change in the mean wave direction that becomes more southerly during the latter period. During a positive ENSO and negative SAM combination, the summer extreme wave heights tend to be more westerly while the inverse combination does not produce a robust result. Finally, we show that during summer months a positive (negative) ENSO leads to more frequent extreme wave events. On the other hand, a positive (negative) SAM leads to less (more) frequent extreme wave events during winter months.","container-title":"Journal of Marine Systems","DOI":"10.1016/j.jmarsys.2019.103185","ISSN":"0924-7963","journalAbbreviation":"Journal of Marine Systems","page":"103185","source":"ScienceDirect","title":"The Cape Point wave record, extreme events and the role of large-scale modes of climate variability","volume":"198","author":[{"family":"Veitch","given":"Jennifer"},{"family":"Rautenbach","given":"Christo"},{"family":"Hermes","given":"Juliet"},{"family":"Reason","given":"Chris"}],"issued":{"date-parts":[["2019",10,1]]}}}],"schema":"https://github.com/citation-style-language/schema/raw/master/csl-citation.json"} </w:instrText>
      </w:r>
      <w:r w:rsidR="00A17FB4" w:rsidRPr="0005502D">
        <w:fldChar w:fldCharType="separate"/>
      </w:r>
      <w:r w:rsidR="00C23C7C" w:rsidRPr="0005502D">
        <w:rPr>
          <w:rFonts w:ascii="Aptos" w:hAnsi="Aptos"/>
        </w:rPr>
        <w:t>(Veitch et al., 2019)</w:t>
      </w:r>
      <w:r w:rsidR="00A17FB4" w:rsidRPr="0005502D">
        <w:fldChar w:fldCharType="end"/>
      </w:r>
      <w:r w:rsidR="00A17FB4" w:rsidRPr="0005502D">
        <w:t xml:space="preserve">. </w:t>
      </w:r>
    </w:p>
    <w:p w14:paraId="5F93C9BD" w14:textId="6F58CAC8" w:rsidR="00975BB9" w:rsidRDefault="002C4604" w:rsidP="0003083A">
      <w:r w:rsidRPr="0005502D">
        <w:rPr>
          <w:noProof/>
        </w:rPr>
        <w:lastRenderedPageBreak/>
        <mc:AlternateContent>
          <mc:Choice Requires="wpg">
            <w:drawing>
              <wp:inline distT="0" distB="0" distL="0" distR="0" wp14:anchorId="018E0E71" wp14:editId="174676DC">
                <wp:extent cx="5889600" cy="4323600"/>
                <wp:effectExtent l="0" t="0" r="0" b="1270"/>
                <wp:docPr id="1813186282" name="Group 1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89600" cy="4323600"/>
                          <a:chOff x="0" y="0"/>
                          <a:chExt cx="5890895" cy="4322445"/>
                        </a:xfrm>
                      </wpg:grpSpPr>
                      <wpg:grpSp>
                        <wpg:cNvPr id="1586594021" name="Group 20">
                          <a:extLst>
                            <a:ext uri="{FF2B5EF4-FFF2-40B4-BE49-F238E27FC236}">
                              <a16:creationId xmlns:a16="http://schemas.microsoft.com/office/drawing/2014/main" id="{1590C840-D969-B339-8DF6-55F0FC149E49}"/>
                            </a:ext>
                          </a:extLst>
                        </wpg:cNvPr>
                        <wpg:cNvGrpSpPr/>
                        <wpg:grpSpPr>
                          <a:xfrm>
                            <a:off x="0" y="0"/>
                            <a:ext cx="5890895" cy="3735705"/>
                            <a:chOff x="0" y="0"/>
                            <a:chExt cx="6336028" cy="4302191"/>
                          </a:xfrm>
                        </wpg:grpSpPr>
                        <wpg:grpSp>
                          <wpg:cNvPr id="1666587929" name="Group 1666587929">
                            <a:extLst>
                              <a:ext uri="{FF2B5EF4-FFF2-40B4-BE49-F238E27FC236}">
                                <a16:creationId xmlns:a16="http://schemas.microsoft.com/office/drawing/2014/main" id="{19FEFFEC-934A-99EF-3B31-0C9387473288}"/>
                              </a:ext>
                            </a:extLst>
                          </wpg:cNvPr>
                          <wpg:cNvGrpSpPr/>
                          <wpg:grpSpPr>
                            <a:xfrm>
                              <a:off x="100521" y="0"/>
                              <a:ext cx="6220459" cy="1925320"/>
                              <a:chOff x="100521" y="0"/>
                              <a:chExt cx="6220461" cy="1925589"/>
                            </a:xfrm>
                          </wpg:grpSpPr>
                          <pic:pic xmlns:pic="http://schemas.openxmlformats.org/drawingml/2006/picture">
                            <pic:nvPicPr>
                              <pic:cNvPr id="388481511" name="Picture 388481511">
                                <a:extLst>
                                  <a:ext uri="{FF2B5EF4-FFF2-40B4-BE49-F238E27FC236}">
                                    <a16:creationId xmlns:a16="http://schemas.microsoft.com/office/drawing/2014/main" id="{EE9D08C2-DEED-FF2B-C4AA-0D2AE3BE71A1}"/>
                                  </a:ext>
                                </a:extLst>
                              </pic:cNvPr>
                              <pic:cNvPicPr/>
                            </pic:nvPicPr>
                            <pic:blipFill>
                              <a:blip r:embed="rId21"/>
                              <a:stretch>
                                <a:fillRect/>
                              </a:stretch>
                            </pic:blipFill>
                            <pic:spPr>
                              <a:xfrm>
                                <a:off x="100521" y="0"/>
                                <a:ext cx="3094796" cy="1925589"/>
                              </a:xfrm>
                              <a:prstGeom prst="rect">
                                <a:avLst/>
                              </a:prstGeom>
                            </pic:spPr>
                          </pic:pic>
                          <pic:pic xmlns:pic="http://schemas.openxmlformats.org/drawingml/2006/picture">
                            <pic:nvPicPr>
                              <pic:cNvPr id="2015538735" name="Picture 2015538735">
                                <a:extLst>
                                  <a:ext uri="{FF2B5EF4-FFF2-40B4-BE49-F238E27FC236}">
                                    <a16:creationId xmlns:a16="http://schemas.microsoft.com/office/drawing/2014/main" id="{90F0BA6D-6BFD-8D4E-E1A4-1BFA0476A728}"/>
                                  </a:ext>
                                </a:extLst>
                              </pic:cNvPr>
                              <pic:cNvPicPr/>
                            </pic:nvPicPr>
                            <pic:blipFill>
                              <a:blip r:embed="rId22"/>
                              <a:stretch>
                                <a:fillRect/>
                              </a:stretch>
                            </pic:blipFill>
                            <pic:spPr>
                              <a:xfrm>
                                <a:off x="3226117" y="22110"/>
                                <a:ext cx="3094865" cy="1903479"/>
                              </a:xfrm>
                              <a:prstGeom prst="rect">
                                <a:avLst/>
                              </a:prstGeom>
                            </pic:spPr>
                          </pic:pic>
                        </wpg:grpSp>
                        <wpg:grpSp>
                          <wpg:cNvPr id="1771535926" name="Group 1771535926">
                            <a:extLst>
                              <a:ext uri="{FF2B5EF4-FFF2-40B4-BE49-F238E27FC236}">
                                <a16:creationId xmlns:a16="http://schemas.microsoft.com/office/drawing/2014/main" id="{50A74F0D-590A-0BA2-5441-4B116BE69088}"/>
                              </a:ext>
                            </a:extLst>
                          </wpg:cNvPr>
                          <wpg:cNvGrpSpPr/>
                          <wpg:grpSpPr>
                            <a:xfrm>
                              <a:off x="116204" y="2167254"/>
                              <a:ext cx="6219824" cy="1962150"/>
                              <a:chOff x="116204" y="2167254"/>
                              <a:chExt cx="6220357" cy="1962462"/>
                            </a:xfrm>
                          </wpg:grpSpPr>
                          <pic:pic xmlns:pic="http://schemas.openxmlformats.org/drawingml/2006/picture">
                            <pic:nvPicPr>
                              <pic:cNvPr id="1620214111" name="Picture 1620214111">
                                <a:extLst>
                                  <a:ext uri="{FF2B5EF4-FFF2-40B4-BE49-F238E27FC236}">
                                    <a16:creationId xmlns:a16="http://schemas.microsoft.com/office/drawing/2014/main" id="{2FF7F630-CB0C-2A52-037F-66BBE2BFE643}"/>
                                  </a:ext>
                                </a:extLst>
                              </pic:cNvPr>
                              <pic:cNvPicPr/>
                            </pic:nvPicPr>
                            <pic:blipFill>
                              <a:blip r:embed="rId23"/>
                              <a:stretch>
                                <a:fillRect/>
                              </a:stretch>
                            </pic:blipFill>
                            <pic:spPr>
                              <a:xfrm>
                                <a:off x="116204" y="2167254"/>
                                <a:ext cx="3094760" cy="1962462"/>
                              </a:xfrm>
                              <a:prstGeom prst="rect">
                                <a:avLst/>
                              </a:prstGeom>
                            </pic:spPr>
                          </pic:pic>
                          <pic:pic xmlns:pic="http://schemas.openxmlformats.org/drawingml/2006/picture">
                            <pic:nvPicPr>
                              <pic:cNvPr id="1519437707" name="Picture 1519437707">
                                <a:extLst>
                                  <a:ext uri="{FF2B5EF4-FFF2-40B4-BE49-F238E27FC236}">
                                    <a16:creationId xmlns:a16="http://schemas.microsoft.com/office/drawing/2014/main" id="{0CD73034-1224-2269-E2AB-AA4A1385C4D7}"/>
                                  </a:ext>
                                </a:extLst>
                              </pic:cNvPr>
                              <pic:cNvPicPr/>
                            </pic:nvPicPr>
                            <pic:blipFill>
                              <a:blip r:embed="rId24"/>
                              <a:stretch>
                                <a:fillRect/>
                              </a:stretch>
                            </pic:blipFill>
                            <pic:spPr>
                              <a:xfrm>
                                <a:off x="3241801" y="2222927"/>
                                <a:ext cx="3094760" cy="1906789"/>
                              </a:xfrm>
                              <a:prstGeom prst="rect">
                                <a:avLst/>
                              </a:prstGeom>
                            </pic:spPr>
                          </pic:pic>
                        </wpg:grpSp>
                        <wps:wsp>
                          <wps:cNvPr id="1872496559" name="Rectangle 1872496559">
                            <a:extLst>
                              <a:ext uri="{FF2B5EF4-FFF2-40B4-BE49-F238E27FC236}">
                                <a16:creationId xmlns:a16="http://schemas.microsoft.com/office/drawing/2014/main" id="{5DD3DBC8-B1D8-451F-A55E-27CE0A72161D}"/>
                              </a:ext>
                            </a:extLst>
                          </wps:cNvPr>
                          <wps:cNvSpPr>
                            <a:spLocks noChangeArrowheads="1"/>
                          </wps:cNvSpPr>
                          <wps:spPr bwMode="auto">
                            <a:xfrm>
                              <a:off x="0" y="1866313"/>
                              <a:ext cx="5302885" cy="38862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6DED2AD4" w14:textId="77777777" w:rsidR="002C4604" w:rsidRPr="0005502D" w:rsidRDefault="002C4604" w:rsidP="002C4604">
                                <w:pPr>
                                  <w:tabs>
                                    <w:tab w:val="center" w:pos="2438"/>
                                    <w:tab w:val="center" w:pos="7360"/>
                                  </w:tabs>
                                  <w:kinsoku w:val="0"/>
                                  <w:overflowPunct w:val="0"/>
                                  <w:textAlignment w:val="baseline"/>
                                  <w:rPr>
                                    <w:rFonts w:ascii="Arial" w:eastAsia="Calibri" w:hAnsi="Arial" w:cs="Cambria"/>
                                    <w:color w:val="000000"/>
                                    <w:kern w:val="24"/>
                                  </w:rPr>
                                </w:pPr>
                                <w:r w:rsidRPr="0005502D">
                                  <w:rPr>
                                    <w:rFonts w:ascii="Arial" w:eastAsia="Calibri" w:hAnsi="Arial" w:cs="Cambria"/>
                                    <w:color w:val="000000"/>
                                    <w:kern w:val="24"/>
                                  </w:rPr>
                                  <w:tab/>
                                </w:r>
                                <w:r w:rsidRPr="0005502D">
                                  <w:rPr>
                                    <w:rFonts w:ascii="Arial" w:eastAsia="Cambria" w:hAnsi="Arial" w:cs="Cambria"/>
                                    <w:color w:val="000000"/>
                                    <w:kern w:val="24"/>
                                    <w:sz w:val="20"/>
                                    <w:szCs w:val="20"/>
                                  </w:rPr>
                                  <w:t xml:space="preserve">(a) </w:t>
                                </w:r>
                                <w:r w:rsidRPr="0005502D">
                                  <w:rPr>
                                    <w:rFonts w:ascii="Arial" w:eastAsia="Cambria" w:hAnsi="Arial" w:cs="Cambria"/>
                                    <w:i/>
                                    <w:iCs/>
                                    <w:color w:val="000000"/>
                                    <w:kern w:val="24"/>
                                    <w:sz w:val="20"/>
                                    <w:szCs w:val="20"/>
                                  </w:rPr>
                                  <w:t>H</w:t>
                                </w:r>
                                <w:r w:rsidRPr="0005502D">
                                  <w:rPr>
                                    <w:rFonts w:ascii="Arial" w:eastAsia="Cambria" w:hAnsi="Arial" w:cs="Cambria"/>
                                    <w:i/>
                                    <w:iCs/>
                                    <w:color w:val="000000"/>
                                    <w:kern w:val="24"/>
                                    <w:position w:val="-6"/>
                                    <w:sz w:val="20"/>
                                    <w:szCs w:val="20"/>
                                    <w:vertAlign w:val="subscript"/>
                                  </w:rPr>
                                  <w:t>m</w:t>
                                </w:r>
                                <w:r w:rsidRPr="0005502D">
                                  <w:rPr>
                                    <w:rFonts w:ascii="Arial" w:eastAsia="Cambria" w:hAnsi="Arial" w:cs="Cambria"/>
                                    <w:color w:val="000000"/>
                                    <w:kern w:val="24"/>
                                    <w:position w:val="-6"/>
                                    <w:sz w:val="20"/>
                                    <w:szCs w:val="20"/>
                                    <w:vertAlign w:val="subscript"/>
                                  </w:rPr>
                                  <w:t xml:space="preserve">0 </w:t>
                                </w:r>
                                <w:r w:rsidRPr="0005502D">
                                  <w:rPr>
                                    <w:rFonts w:ascii="Arial" w:eastAsia="Cambria" w:hAnsi="Arial" w:cs="Cambria"/>
                                    <w:color w:val="000000"/>
                                    <w:kern w:val="24"/>
                                    <w:sz w:val="20"/>
                                    <w:szCs w:val="20"/>
                                  </w:rPr>
                                  <w:t>in summer</w:t>
                                </w:r>
                                <w:r w:rsidRPr="0005502D">
                                  <w:rPr>
                                    <w:rFonts w:ascii="Arial" w:eastAsia="Cambria" w:hAnsi="Arial" w:cs="Cambria"/>
                                    <w:color w:val="000000"/>
                                    <w:kern w:val="24"/>
                                    <w:sz w:val="20"/>
                                    <w:szCs w:val="20"/>
                                  </w:rPr>
                                  <w:tab/>
                                  <w:t xml:space="preserve">(b) </w:t>
                                </w:r>
                                <w:r w:rsidRPr="0005502D">
                                  <w:rPr>
                                    <w:rFonts w:ascii="Arial" w:eastAsia="Cambria" w:hAnsi="Arial" w:cs="Cambria"/>
                                    <w:i/>
                                    <w:iCs/>
                                    <w:color w:val="000000"/>
                                    <w:kern w:val="24"/>
                                    <w:sz w:val="20"/>
                                    <w:szCs w:val="20"/>
                                  </w:rPr>
                                  <w:t>H</w:t>
                                </w:r>
                                <w:r w:rsidRPr="0005502D">
                                  <w:rPr>
                                    <w:rFonts w:ascii="Arial" w:eastAsia="Cambria" w:hAnsi="Arial" w:cs="Cambria"/>
                                    <w:i/>
                                    <w:iCs/>
                                    <w:color w:val="000000"/>
                                    <w:kern w:val="24"/>
                                    <w:position w:val="-6"/>
                                    <w:sz w:val="20"/>
                                    <w:szCs w:val="20"/>
                                    <w:vertAlign w:val="subscript"/>
                                  </w:rPr>
                                  <w:t>m</w:t>
                                </w:r>
                                <w:r w:rsidRPr="0005502D">
                                  <w:rPr>
                                    <w:rFonts w:ascii="Arial" w:eastAsia="Cambria" w:hAnsi="Arial" w:cs="Cambria"/>
                                    <w:color w:val="000000"/>
                                    <w:kern w:val="24"/>
                                    <w:position w:val="-6"/>
                                    <w:sz w:val="20"/>
                                    <w:szCs w:val="20"/>
                                    <w:vertAlign w:val="subscript"/>
                                  </w:rPr>
                                  <w:t xml:space="preserve">0 </w:t>
                                </w:r>
                                <w:r w:rsidRPr="0005502D">
                                  <w:rPr>
                                    <w:rFonts w:ascii="Arial" w:eastAsia="Cambria" w:hAnsi="Arial" w:cs="Cambria"/>
                                    <w:color w:val="000000"/>
                                    <w:kern w:val="24"/>
                                    <w:sz w:val="20"/>
                                    <w:szCs w:val="20"/>
                                  </w:rPr>
                                  <w:t>in winter</w:t>
                                </w:r>
                              </w:p>
                            </w:txbxContent>
                          </wps:txbx>
                          <wps:bodyPr vert="horz" wrap="square" lIns="91440" tIns="45720" rIns="91440" bIns="45720" numCol="1" anchor="ctr" anchorCtr="0" compatLnSpc="1">
                            <a:prstTxWarp prst="textNoShape">
                              <a:avLst/>
                            </a:prstTxWarp>
                            <a:noAutofit/>
                          </wps:bodyPr>
                        </wps:wsp>
                        <wps:wsp>
                          <wps:cNvPr id="1963273062" name="Rectangle 1963273062">
                            <a:extLst>
                              <a:ext uri="{FF2B5EF4-FFF2-40B4-BE49-F238E27FC236}">
                                <a16:creationId xmlns:a16="http://schemas.microsoft.com/office/drawing/2014/main" id="{340A0B7C-E6D8-DBD8-F2C0-BAB9C4E8FF97}"/>
                              </a:ext>
                            </a:extLst>
                          </wps:cNvPr>
                          <wps:cNvSpPr>
                            <a:spLocks noChangeArrowheads="1"/>
                          </wps:cNvSpPr>
                          <wps:spPr bwMode="auto">
                            <a:xfrm>
                              <a:off x="0" y="3913571"/>
                              <a:ext cx="5261610" cy="38862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3E90F29D" w14:textId="77777777" w:rsidR="002C4604" w:rsidRPr="0005502D" w:rsidRDefault="002C4604" w:rsidP="002C4604">
                                <w:pPr>
                                  <w:tabs>
                                    <w:tab w:val="center" w:pos="2438"/>
                                    <w:tab w:val="center" w:pos="7360"/>
                                  </w:tabs>
                                  <w:kinsoku w:val="0"/>
                                  <w:overflowPunct w:val="0"/>
                                  <w:textAlignment w:val="baseline"/>
                                  <w:rPr>
                                    <w:rFonts w:ascii="Arial" w:eastAsia="Calibri" w:hAnsi="Arial" w:cs="Cambria"/>
                                    <w:color w:val="000000"/>
                                    <w:kern w:val="24"/>
                                  </w:rPr>
                                </w:pPr>
                                <w:r w:rsidRPr="0005502D">
                                  <w:rPr>
                                    <w:rFonts w:ascii="Arial" w:eastAsia="Calibri" w:hAnsi="Arial" w:cs="Cambria"/>
                                    <w:color w:val="000000"/>
                                    <w:kern w:val="24"/>
                                  </w:rPr>
                                  <w:tab/>
                                </w:r>
                                <w:r w:rsidRPr="0005502D">
                                  <w:rPr>
                                    <w:rFonts w:ascii="Arial" w:eastAsia="Cambria" w:hAnsi="Arial" w:cs="Cambria"/>
                                    <w:color w:val="000000"/>
                                    <w:kern w:val="24"/>
                                    <w:sz w:val="20"/>
                                    <w:szCs w:val="20"/>
                                  </w:rPr>
                                  <w:t xml:space="preserve">(c) </w:t>
                                </w:r>
                                <w:r w:rsidRPr="0005502D">
                                  <w:rPr>
                                    <w:rFonts w:ascii="Arial" w:eastAsia="Cambria" w:hAnsi="Arial" w:cs="Cambria"/>
                                    <w:i/>
                                    <w:iCs/>
                                    <w:color w:val="000000"/>
                                    <w:kern w:val="24"/>
                                    <w:sz w:val="20"/>
                                    <w:szCs w:val="20"/>
                                  </w:rPr>
                                  <w:t>T</w:t>
                                </w:r>
                                <w:r w:rsidRPr="0005502D">
                                  <w:rPr>
                                    <w:rFonts w:ascii="Arial" w:eastAsia="Cambria" w:hAnsi="Arial" w:cs="Cambria"/>
                                    <w:i/>
                                    <w:iCs/>
                                    <w:color w:val="000000"/>
                                    <w:kern w:val="24"/>
                                    <w:position w:val="-6"/>
                                    <w:sz w:val="20"/>
                                    <w:szCs w:val="20"/>
                                    <w:vertAlign w:val="subscript"/>
                                  </w:rPr>
                                  <w:t xml:space="preserve">p </w:t>
                                </w:r>
                                <w:r w:rsidRPr="0005502D">
                                  <w:rPr>
                                    <w:rFonts w:ascii="Arial" w:eastAsia="Cambria" w:hAnsi="Arial" w:cs="Cambria"/>
                                    <w:color w:val="000000"/>
                                    <w:kern w:val="24"/>
                                    <w:sz w:val="20"/>
                                    <w:szCs w:val="20"/>
                                  </w:rPr>
                                  <w:t>in summer</w:t>
                                </w:r>
                                <w:r w:rsidRPr="0005502D">
                                  <w:rPr>
                                    <w:rFonts w:ascii="Arial" w:eastAsia="Cambria" w:hAnsi="Arial" w:cs="Cambria"/>
                                    <w:color w:val="000000"/>
                                    <w:kern w:val="24"/>
                                    <w:sz w:val="20"/>
                                    <w:szCs w:val="20"/>
                                  </w:rPr>
                                  <w:tab/>
                                  <w:t xml:space="preserve">(d) </w:t>
                                </w:r>
                                <w:r w:rsidRPr="0005502D">
                                  <w:rPr>
                                    <w:rFonts w:ascii="Arial" w:eastAsia="Cambria" w:hAnsi="Arial" w:cs="Cambria"/>
                                    <w:i/>
                                    <w:iCs/>
                                    <w:color w:val="000000"/>
                                    <w:kern w:val="24"/>
                                    <w:sz w:val="20"/>
                                    <w:szCs w:val="20"/>
                                  </w:rPr>
                                  <w:t>T</w:t>
                                </w:r>
                                <w:r w:rsidRPr="0005502D">
                                  <w:rPr>
                                    <w:rFonts w:ascii="Arial" w:eastAsia="Cambria" w:hAnsi="Arial" w:cs="Cambria"/>
                                    <w:i/>
                                    <w:iCs/>
                                    <w:color w:val="000000"/>
                                    <w:kern w:val="24"/>
                                    <w:position w:val="-6"/>
                                    <w:sz w:val="20"/>
                                    <w:szCs w:val="20"/>
                                    <w:vertAlign w:val="subscript"/>
                                  </w:rPr>
                                  <w:t xml:space="preserve">p </w:t>
                                </w:r>
                                <w:r w:rsidRPr="0005502D">
                                  <w:rPr>
                                    <w:rFonts w:ascii="Arial" w:eastAsia="Cambria" w:hAnsi="Arial" w:cs="Cambria"/>
                                    <w:color w:val="000000"/>
                                    <w:kern w:val="24"/>
                                    <w:sz w:val="20"/>
                                    <w:szCs w:val="20"/>
                                  </w:rPr>
                                  <w:t>in winter</w:t>
                                </w:r>
                              </w:p>
                            </w:txbxContent>
                          </wps:txbx>
                          <wps:bodyPr vert="horz" wrap="square" lIns="91440" tIns="45720" rIns="91440" bIns="45720" numCol="1" anchor="ctr" anchorCtr="0" compatLnSpc="1">
                            <a:prstTxWarp prst="textNoShape">
                              <a:avLst/>
                            </a:prstTxWarp>
                            <a:noAutofit/>
                          </wps:bodyPr>
                        </wps:wsp>
                      </wpg:grpSp>
                      <wps:wsp>
                        <wps:cNvPr id="556465234" name="Text Box 1"/>
                        <wps:cNvSpPr txBox="1"/>
                        <wps:spPr>
                          <a:xfrm>
                            <a:off x="0" y="3698655"/>
                            <a:ext cx="5890895" cy="623790"/>
                          </a:xfrm>
                          <a:prstGeom prst="rect">
                            <a:avLst/>
                          </a:prstGeom>
                          <a:solidFill>
                            <a:prstClr val="white"/>
                          </a:solidFill>
                          <a:ln>
                            <a:noFill/>
                          </a:ln>
                        </wps:spPr>
                        <wps:txbx>
                          <w:txbxContent>
                            <w:p w14:paraId="55E70C39" w14:textId="77535851" w:rsidR="002C4604" w:rsidRPr="0005502D" w:rsidRDefault="002C4604" w:rsidP="002C4604">
                              <w:pPr>
                                <w:pStyle w:val="Caption"/>
                                <w:rPr>
                                  <w:sz w:val="22"/>
                                  <w:szCs w:val="22"/>
                                </w:rPr>
                              </w:pPr>
                              <w:r w:rsidRPr="0005502D">
                                <w:t xml:space="preserve">Figure </w:t>
                              </w:r>
                              <w:r w:rsidR="00901E01">
                                <w:fldChar w:fldCharType="begin"/>
                              </w:r>
                              <w:r w:rsidR="00901E01">
                                <w:instrText xml:space="preserve"> SEQ Figure \* ARABIC </w:instrText>
                              </w:r>
                              <w:r w:rsidR="00901E01">
                                <w:fldChar w:fldCharType="separate"/>
                              </w:r>
                              <w:r w:rsidR="0057057D">
                                <w:rPr>
                                  <w:noProof/>
                                </w:rPr>
                                <w:t>7</w:t>
                              </w:r>
                              <w:r w:rsidR="00901E01">
                                <w:rPr>
                                  <w:noProof/>
                                </w:rPr>
                                <w:fldChar w:fldCharType="end"/>
                              </w:r>
                              <w:r w:rsidRPr="0005502D">
                                <w:t xml:space="preserve">) </w:t>
                              </w:r>
                              <w:r w:rsidR="002F1F2D" w:rsidRPr="0005502D">
                                <w:t>Seasonal wave roses showing the mean wave directions from the NCEP reanalysis dataset</w:t>
                              </w:r>
                              <w:r w:rsidR="00F370F5" w:rsidRPr="0005502D">
                                <w:t xml:space="preserve"> (Kalnay et al., 1996)</w:t>
                              </w:r>
                              <w:r w:rsidR="002F1F2D" w:rsidRPr="0005502D">
                                <w:t xml:space="preserve"> for a point </w:t>
                              </w:r>
                              <w:r w:rsidR="00B93EDA" w:rsidRPr="0005502D">
                                <w:t xml:space="preserve">outside of False Bay </w:t>
                              </w:r>
                              <m:oMath>
                                <m:r>
                                  <w:rPr>
                                    <w:rFonts w:ascii="Cambria Math" w:hAnsi="Cambria Math"/>
                                  </w:rPr>
                                  <m:t>(34.5° S, 18.5 ° E)</m:t>
                                </m:r>
                              </m:oMath>
                              <w:r w:rsidR="00DB548C" w:rsidRPr="0005502D">
                                <w:t xml:space="preserve">. </w:t>
                              </w:r>
                              <w:r w:rsidR="00B455B7" w:rsidRPr="0005502D">
                                <w:t xml:space="preserve">Significant wave height proportions are shown as percentages </w:t>
                              </w:r>
                              <w:r w:rsidR="005F4C57" w:rsidRPr="0005502D">
                                <w:t xml:space="preserve">are shown by roses a and b, </w:t>
                              </w:r>
                              <w:r w:rsidR="003E1ED0" w:rsidRPr="0005502D">
                                <w:t>whereas</w:t>
                              </w:r>
                              <w:r w:rsidR="005F4C57" w:rsidRPr="0005502D">
                                <w:t xml:space="preserve"> peak period is shown by </w:t>
                              </w:r>
                              <w:r w:rsidR="00F93430" w:rsidRPr="0005502D">
                                <w:t xml:space="preserve">roses c and d. Each rose shows the proportions </w:t>
                              </w:r>
                              <w:r w:rsidR="003E1ED0" w:rsidRPr="0005502D">
                                <w:t xml:space="preserve">associated with </w:t>
                              </w:r>
                              <m:oMath>
                                <m:r>
                                  <w:rPr>
                                    <w:rFonts w:ascii="Cambria Math" w:hAnsi="Cambria Math"/>
                                  </w:rPr>
                                  <m:t>5°</m:t>
                                </m:r>
                              </m:oMath>
                              <w:r w:rsidR="003E1ED0" w:rsidRPr="0005502D">
                                <w:t xml:space="preserve"> bins </w:t>
                              </w:r>
                              <w:r w:rsidR="006C69EE" w:rsidRPr="0005502D">
                                <w:t>(From Salonen, 2019</w:t>
                              </w:r>
                              <w:r w:rsidR="00F370F5" w:rsidRPr="0005502D">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18E0E71" id="Group 10" o:spid="_x0000_s1044" style="width:463.75pt;height:340.45pt;mso-position-horizontal-relative:char;mso-position-vertical-relative:line" coordsize="58908,43224"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VO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1T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B/9lQSwMECgAAAAAAAAAhACYnNIAuCwEA&#10;LgsBABQAAABkcnMvbWVkaWEvaW1hZ2UzLmpwZ//Y/+AAEEpGSUYAAQEBAGAAYAAA/9sAQwADAgID&#10;AgIDAwMDBAMDBAUIBQUEBAUKBwcGCAwKDAwLCgsLDQ4SEA0OEQ4LCxAWEBETFBUVFQwPFxgWFBgS&#10;FBUU/9sAQwEDBAQFBAUJBQUJFA0LDRQUFBQUFBQUFBQUFBQUFBQUFBQUFBQUFBQUFBQUFBQUFBQU&#10;FBQUFBQUFBQUFBQUFBQU/8AAEQgCtwRI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VO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&#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">
                <o:lock v:ext="edit" aspectratio="t"/>
                <v:group id="Group 20" o:spid="_x0000_s1045" style="position:absolute;width:58908;height:37357" coordsize="63360,430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">
                  <v:group id="Group 1666587929" o:spid="_x0000_s1046" style="position:absolute;left:1005;width:62204;height:19253" coordorigin="1005" coordsize="62204,19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">
                    <v:shape id="Picture 388481511" o:spid="_x0000_s1047" type="#_x0000_t75" style="position:absolute;left:1005;width:30948;height:192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">
                      <v:imagedata r:id="rId25" o:title=""/>
                    </v:shape>
                    <v:shape id="Picture 2015538735" o:spid="_x0000_s1048" type="#_x0000_t75" style="position:absolute;left:32261;top:221;width:30948;height:190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">
                      <v:imagedata r:id="rId26" o:title=""/>
                    </v:shape>
                  </v:group>
                  <v:group id="Group 1771535926" o:spid="_x0000_s1049" style="position:absolute;left:1162;top:21672;width:62198;height:19622" coordorigin="1162,21672" coordsize="62203,19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">
                    <v:shape id="Picture 1620214111" o:spid="_x0000_s1050" type="#_x0000_t75" style="position:absolute;left:1162;top:21672;width:30947;height:196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">
                      <v:imagedata r:id="rId27" o:title=""/>
                    </v:shape>
                    <v:shape id="Picture 1519437707" o:spid="_x0000_s1051" type="#_x0000_t75" style="position:absolute;left:32418;top:22229;width:30947;height:190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">
                      <v:imagedata r:id="rId28" o:title=""/>
                    </v:shape>
                  </v:group>
                  <v:rect id="Rectangle 1872496559" o:spid="_x0000_s1052" style="position:absolute;top:18663;width:53028;height:38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" filled="f" fillcolor="#156082 [3204]" stroked="f" strokecolor="black [3213]">
                    <v:shadow color="#e8e8e8 [3214]"/>
                    <v:textbox>
                      <w:txbxContent>
                        <w:p w14:paraId="6DED2AD4" w14:textId="77777777" w:rsidR="002C4604" w:rsidRPr="0005502D" w:rsidRDefault="002C4604" w:rsidP="002C4604">
                          <w:pPr>
                            <w:tabs>
                              <w:tab w:val="center" w:pos="2438"/>
                              <w:tab w:val="center" w:pos="7360"/>
                            </w:tabs>
                            <w:kinsoku w:val="0"/>
                            <w:overflowPunct w:val="0"/>
                            <w:textAlignment w:val="baseline"/>
                            <w:rPr>
                              <w:rFonts w:ascii="Arial" w:eastAsia="Calibri" w:hAnsi="Arial" w:cs="Cambria"/>
                              <w:color w:val="000000"/>
                              <w:kern w:val="24"/>
                            </w:rPr>
                          </w:pPr>
                          <w:r w:rsidRPr="0005502D">
                            <w:rPr>
                              <w:rFonts w:ascii="Arial" w:eastAsia="Calibri" w:hAnsi="Arial" w:cs="Cambria"/>
                              <w:color w:val="000000"/>
                              <w:kern w:val="24"/>
                            </w:rPr>
                            <w:tab/>
                          </w:r>
                          <w:r w:rsidRPr="0005502D">
                            <w:rPr>
                              <w:rFonts w:ascii="Arial" w:eastAsia="Cambria" w:hAnsi="Arial" w:cs="Cambria"/>
                              <w:color w:val="000000"/>
                              <w:kern w:val="24"/>
                              <w:sz w:val="20"/>
                              <w:szCs w:val="20"/>
                            </w:rPr>
                            <w:t xml:space="preserve">(a) </w:t>
                          </w:r>
                          <w:r w:rsidRPr="0005502D">
                            <w:rPr>
                              <w:rFonts w:ascii="Arial" w:eastAsia="Cambria" w:hAnsi="Arial" w:cs="Cambria"/>
                              <w:i/>
                              <w:iCs/>
                              <w:color w:val="000000"/>
                              <w:kern w:val="24"/>
                              <w:sz w:val="20"/>
                              <w:szCs w:val="20"/>
                            </w:rPr>
                            <w:t>H</w:t>
                          </w:r>
                          <w:r w:rsidRPr="0005502D">
                            <w:rPr>
                              <w:rFonts w:ascii="Arial" w:eastAsia="Cambria" w:hAnsi="Arial" w:cs="Cambria"/>
                              <w:i/>
                              <w:iCs/>
                              <w:color w:val="000000"/>
                              <w:kern w:val="24"/>
                              <w:position w:val="-6"/>
                              <w:sz w:val="20"/>
                              <w:szCs w:val="20"/>
                              <w:vertAlign w:val="subscript"/>
                            </w:rPr>
                            <w:t>m</w:t>
                          </w:r>
                          <w:r w:rsidRPr="0005502D">
                            <w:rPr>
                              <w:rFonts w:ascii="Arial" w:eastAsia="Cambria" w:hAnsi="Arial" w:cs="Cambria"/>
                              <w:color w:val="000000"/>
                              <w:kern w:val="24"/>
                              <w:position w:val="-6"/>
                              <w:sz w:val="20"/>
                              <w:szCs w:val="20"/>
                              <w:vertAlign w:val="subscript"/>
                            </w:rPr>
                            <w:t xml:space="preserve">0 </w:t>
                          </w:r>
                          <w:r w:rsidRPr="0005502D">
                            <w:rPr>
                              <w:rFonts w:ascii="Arial" w:eastAsia="Cambria" w:hAnsi="Arial" w:cs="Cambria"/>
                              <w:color w:val="000000"/>
                              <w:kern w:val="24"/>
                              <w:sz w:val="20"/>
                              <w:szCs w:val="20"/>
                            </w:rPr>
                            <w:t>in summer</w:t>
                          </w:r>
                          <w:r w:rsidRPr="0005502D">
                            <w:rPr>
                              <w:rFonts w:ascii="Arial" w:eastAsia="Cambria" w:hAnsi="Arial" w:cs="Cambria"/>
                              <w:color w:val="000000"/>
                              <w:kern w:val="24"/>
                              <w:sz w:val="20"/>
                              <w:szCs w:val="20"/>
                            </w:rPr>
                            <w:tab/>
                            <w:t xml:space="preserve">(b) </w:t>
                          </w:r>
                          <w:r w:rsidRPr="0005502D">
                            <w:rPr>
                              <w:rFonts w:ascii="Arial" w:eastAsia="Cambria" w:hAnsi="Arial" w:cs="Cambria"/>
                              <w:i/>
                              <w:iCs/>
                              <w:color w:val="000000"/>
                              <w:kern w:val="24"/>
                              <w:sz w:val="20"/>
                              <w:szCs w:val="20"/>
                            </w:rPr>
                            <w:t>H</w:t>
                          </w:r>
                          <w:r w:rsidRPr="0005502D">
                            <w:rPr>
                              <w:rFonts w:ascii="Arial" w:eastAsia="Cambria" w:hAnsi="Arial" w:cs="Cambria"/>
                              <w:i/>
                              <w:iCs/>
                              <w:color w:val="000000"/>
                              <w:kern w:val="24"/>
                              <w:position w:val="-6"/>
                              <w:sz w:val="20"/>
                              <w:szCs w:val="20"/>
                              <w:vertAlign w:val="subscript"/>
                            </w:rPr>
                            <w:t>m</w:t>
                          </w:r>
                          <w:r w:rsidRPr="0005502D">
                            <w:rPr>
                              <w:rFonts w:ascii="Arial" w:eastAsia="Cambria" w:hAnsi="Arial" w:cs="Cambria"/>
                              <w:color w:val="000000"/>
                              <w:kern w:val="24"/>
                              <w:position w:val="-6"/>
                              <w:sz w:val="20"/>
                              <w:szCs w:val="20"/>
                              <w:vertAlign w:val="subscript"/>
                            </w:rPr>
                            <w:t xml:space="preserve">0 </w:t>
                          </w:r>
                          <w:r w:rsidRPr="0005502D">
                            <w:rPr>
                              <w:rFonts w:ascii="Arial" w:eastAsia="Cambria" w:hAnsi="Arial" w:cs="Cambria"/>
                              <w:color w:val="000000"/>
                              <w:kern w:val="24"/>
                              <w:sz w:val="20"/>
                              <w:szCs w:val="20"/>
                            </w:rPr>
                            <w:t>in winter</w:t>
                          </w:r>
                        </w:p>
                      </w:txbxContent>
                    </v:textbox>
                  </v:rect>
                  <v:rect id="Rectangle 1963273062" o:spid="_x0000_s1053" style="position:absolute;top:39135;width:52616;height:38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" filled="f" fillcolor="#156082 [3204]" stroked="f" strokecolor="black [3213]">
                    <v:shadow color="#e8e8e8 [3214]"/>
                    <v:textbox>
                      <w:txbxContent>
                        <w:p w14:paraId="3E90F29D" w14:textId="77777777" w:rsidR="002C4604" w:rsidRPr="0005502D" w:rsidRDefault="002C4604" w:rsidP="002C4604">
                          <w:pPr>
                            <w:tabs>
                              <w:tab w:val="center" w:pos="2438"/>
                              <w:tab w:val="center" w:pos="7360"/>
                            </w:tabs>
                            <w:kinsoku w:val="0"/>
                            <w:overflowPunct w:val="0"/>
                            <w:textAlignment w:val="baseline"/>
                            <w:rPr>
                              <w:rFonts w:ascii="Arial" w:eastAsia="Calibri" w:hAnsi="Arial" w:cs="Cambria"/>
                              <w:color w:val="000000"/>
                              <w:kern w:val="24"/>
                            </w:rPr>
                          </w:pPr>
                          <w:r w:rsidRPr="0005502D">
                            <w:rPr>
                              <w:rFonts w:ascii="Arial" w:eastAsia="Calibri" w:hAnsi="Arial" w:cs="Cambria"/>
                              <w:color w:val="000000"/>
                              <w:kern w:val="24"/>
                            </w:rPr>
                            <w:tab/>
                          </w:r>
                          <w:r w:rsidRPr="0005502D">
                            <w:rPr>
                              <w:rFonts w:ascii="Arial" w:eastAsia="Cambria" w:hAnsi="Arial" w:cs="Cambria"/>
                              <w:color w:val="000000"/>
                              <w:kern w:val="24"/>
                              <w:sz w:val="20"/>
                              <w:szCs w:val="20"/>
                            </w:rPr>
                            <w:t xml:space="preserve">(c) </w:t>
                          </w:r>
                          <w:r w:rsidRPr="0005502D">
                            <w:rPr>
                              <w:rFonts w:ascii="Arial" w:eastAsia="Cambria" w:hAnsi="Arial" w:cs="Cambria"/>
                              <w:i/>
                              <w:iCs/>
                              <w:color w:val="000000"/>
                              <w:kern w:val="24"/>
                              <w:sz w:val="20"/>
                              <w:szCs w:val="20"/>
                            </w:rPr>
                            <w:t>T</w:t>
                          </w:r>
                          <w:r w:rsidRPr="0005502D">
                            <w:rPr>
                              <w:rFonts w:ascii="Arial" w:eastAsia="Cambria" w:hAnsi="Arial" w:cs="Cambria"/>
                              <w:i/>
                              <w:iCs/>
                              <w:color w:val="000000"/>
                              <w:kern w:val="24"/>
                              <w:position w:val="-6"/>
                              <w:sz w:val="20"/>
                              <w:szCs w:val="20"/>
                              <w:vertAlign w:val="subscript"/>
                            </w:rPr>
                            <w:t xml:space="preserve">p </w:t>
                          </w:r>
                          <w:r w:rsidRPr="0005502D">
                            <w:rPr>
                              <w:rFonts w:ascii="Arial" w:eastAsia="Cambria" w:hAnsi="Arial" w:cs="Cambria"/>
                              <w:color w:val="000000"/>
                              <w:kern w:val="24"/>
                              <w:sz w:val="20"/>
                              <w:szCs w:val="20"/>
                            </w:rPr>
                            <w:t>in summer</w:t>
                          </w:r>
                          <w:r w:rsidRPr="0005502D">
                            <w:rPr>
                              <w:rFonts w:ascii="Arial" w:eastAsia="Cambria" w:hAnsi="Arial" w:cs="Cambria"/>
                              <w:color w:val="000000"/>
                              <w:kern w:val="24"/>
                              <w:sz w:val="20"/>
                              <w:szCs w:val="20"/>
                            </w:rPr>
                            <w:tab/>
                            <w:t xml:space="preserve">(d) </w:t>
                          </w:r>
                          <w:r w:rsidRPr="0005502D">
                            <w:rPr>
                              <w:rFonts w:ascii="Arial" w:eastAsia="Cambria" w:hAnsi="Arial" w:cs="Cambria"/>
                              <w:i/>
                              <w:iCs/>
                              <w:color w:val="000000"/>
                              <w:kern w:val="24"/>
                              <w:sz w:val="20"/>
                              <w:szCs w:val="20"/>
                            </w:rPr>
                            <w:t>T</w:t>
                          </w:r>
                          <w:r w:rsidRPr="0005502D">
                            <w:rPr>
                              <w:rFonts w:ascii="Arial" w:eastAsia="Cambria" w:hAnsi="Arial" w:cs="Cambria"/>
                              <w:i/>
                              <w:iCs/>
                              <w:color w:val="000000"/>
                              <w:kern w:val="24"/>
                              <w:position w:val="-6"/>
                              <w:sz w:val="20"/>
                              <w:szCs w:val="20"/>
                              <w:vertAlign w:val="subscript"/>
                            </w:rPr>
                            <w:t xml:space="preserve">p </w:t>
                          </w:r>
                          <w:r w:rsidRPr="0005502D">
                            <w:rPr>
                              <w:rFonts w:ascii="Arial" w:eastAsia="Cambria" w:hAnsi="Arial" w:cs="Cambria"/>
                              <w:color w:val="000000"/>
                              <w:kern w:val="24"/>
                              <w:sz w:val="20"/>
                              <w:szCs w:val="20"/>
                            </w:rPr>
                            <w:t>in winter</w:t>
                          </w:r>
                        </w:p>
                      </w:txbxContent>
                    </v:textbox>
                  </v:rect>
                </v:group>
                <v:shape id="Text Box 1" o:spid="_x0000_s1054" type="#_x0000_t202" style="position:absolute;top:36986;width:58908;height:6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" stroked="f">
                  <v:textbox inset="0,0,0,0">
                    <w:txbxContent>
                      <w:p w14:paraId="55E70C39" w14:textId="77535851" w:rsidR="002C4604" w:rsidRPr="0005502D" w:rsidRDefault="002C4604" w:rsidP="002C4604">
                        <w:pPr>
                          <w:pStyle w:val="Caption"/>
                          <w:rPr>
                            <w:sz w:val="22"/>
                            <w:szCs w:val="22"/>
                          </w:rPr>
                        </w:pPr>
                        <w:r w:rsidRPr="0005502D">
                          <w:t xml:space="preserve">Figure </w:t>
                        </w:r>
                        <w:r w:rsidR="00901E01">
                          <w:fldChar w:fldCharType="begin"/>
                        </w:r>
                        <w:r w:rsidR="00901E01">
                          <w:instrText xml:space="preserve"> SEQ Figure \* ARABIC </w:instrText>
                        </w:r>
                        <w:r w:rsidR="00901E01">
                          <w:fldChar w:fldCharType="separate"/>
                        </w:r>
                        <w:r w:rsidR="0057057D">
                          <w:rPr>
                            <w:noProof/>
                          </w:rPr>
                          <w:t>7</w:t>
                        </w:r>
                        <w:r w:rsidR="00901E01">
                          <w:rPr>
                            <w:noProof/>
                          </w:rPr>
                          <w:fldChar w:fldCharType="end"/>
                        </w:r>
                        <w:r w:rsidRPr="0005502D">
                          <w:t xml:space="preserve">) </w:t>
                        </w:r>
                        <w:r w:rsidR="002F1F2D" w:rsidRPr="0005502D">
                          <w:t>Seasonal wave roses showing the mean wave directions from the NCEP reanalysis dataset</w:t>
                        </w:r>
                        <w:r w:rsidR="00F370F5" w:rsidRPr="0005502D">
                          <w:t xml:space="preserve"> (Kalnay et al., 1996)</w:t>
                        </w:r>
                        <w:r w:rsidR="002F1F2D" w:rsidRPr="0005502D">
                          <w:t xml:space="preserve"> for a point </w:t>
                        </w:r>
                        <w:r w:rsidR="00B93EDA" w:rsidRPr="0005502D">
                          <w:t xml:space="preserve">outside of False Bay </w:t>
                        </w:r>
                        <m:oMath>
                          <m:r>
                            <w:rPr>
                              <w:rFonts w:ascii="Cambria Math" w:hAnsi="Cambria Math"/>
                            </w:rPr>
                            <m:t>(34.5° S, 18.5 ° E)</m:t>
                          </m:r>
                        </m:oMath>
                        <w:r w:rsidR="00DB548C" w:rsidRPr="0005502D">
                          <w:t xml:space="preserve">. </w:t>
                        </w:r>
                        <w:r w:rsidR="00B455B7" w:rsidRPr="0005502D">
                          <w:t xml:space="preserve">Significant wave height proportions are shown as percentages </w:t>
                        </w:r>
                        <w:r w:rsidR="005F4C57" w:rsidRPr="0005502D">
                          <w:t xml:space="preserve">are shown by roses a and b, </w:t>
                        </w:r>
                        <w:r w:rsidR="003E1ED0" w:rsidRPr="0005502D">
                          <w:t>whereas</w:t>
                        </w:r>
                        <w:r w:rsidR="005F4C57" w:rsidRPr="0005502D">
                          <w:t xml:space="preserve"> peak period is shown by </w:t>
                        </w:r>
                        <w:r w:rsidR="00F93430" w:rsidRPr="0005502D">
                          <w:t xml:space="preserve">roses c and d. Each rose shows the proportions </w:t>
                        </w:r>
                        <w:r w:rsidR="003E1ED0" w:rsidRPr="0005502D">
                          <w:t xml:space="preserve">associated with </w:t>
                        </w:r>
                        <m:oMath>
                          <m:r>
                            <w:rPr>
                              <w:rFonts w:ascii="Cambria Math" w:hAnsi="Cambria Math"/>
                            </w:rPr>
                            <m:t>5°</m:t>
                          </m:r>
                        </m:oMath>
                        <w:r w:rsidR="003E1ED0" w:rsidRPr="0005502D">
                          <w:t xml:space="preserve"> bins </w:t>
                        </w:r>
                        <w:r w:rsidR="006C69EE" w:rsidRPr="0005502D">
                          <w:t>(From Salonen, 2019</w:t>
                        </w:r>
                        <w:r w:rsidR="00F370F5" w:rsidRPr="0005502D">
                          <w:t>)</w:t>
                        </w:r>
                      </w:p>
                    </w:txbxContent>
                  </v:textbox>
                </v:shape>
                <w10:anchorlock/>
              </v:group>
            </w:pict>
          </mc:Fallback>
        </mc:AlternateContent>
      </w:r>
      <w:r w:rsidR="00C23C7C" w:rsidRPr="0005502D">
        <w:t>Salonen (2019) generated seasonal wave roses</w:t>
      </w:r>
      <w:r w:rsidR="00302ABD" w:rsidRPr="0005502D">
        <w:t xml:space="preserve"> (Fig 6)</w:t>
      </w:r>
      <w:r w:rsidR="00C23C7C" w:rsidRPr="0005502D">
        <w:t xml:space="preserve"> </w:t>
      </w:r>
      <w:r w:rsidR="00001CC7" w:rsidRPr="0005502D">
        <w:t xml:space="preserve">from the NCEP reanalysis </w:t>
      </w:r>
      <w:r w:rsidR="0098311B" w:rsidRPr="0005502D">
        <w:t xml:space="preserve">and describes the mean wave direction </w:t>
      </w:r>
      <w:r w:rsidR="004F5853" w:rsidRPr="0005502D">
        <w:t xml:space="preserve">affecting the bay to be </w:t>
      </w:r>
      <w:r w:rsidR="00001CC7" w:rsidRPr="0005502D">
        <w:t xml:space="preserve">between </w:t>
      </w:r>
      <m:oMath>
        <m:r>
          <w:rPr>
            <w:rFonts w:ascii="Cambria Math" w:hAnsi="Cambria Math"/>
          </w:rPr>
          <m:t>210°</m:t>
        </m:r>
      </m:oMath>
      <w:r w:rsidR="0045211A" w:rsidRPr="0005502D">
        <w:t xml:space="preserve"> and </w:t>
      </w:r>
      <m:oMath>
        <m:r>
          <w:rPr>
            <w:rFonts w:ascii="Cambria Math" w:hAnsi="Cambria Math"/>
          </w:rPr>
          <m:t>240°</m:t>
        </m:r>
      </m:oMath>
      <w:r w:rsidR="0045211A" w:rsidRPr="0005502D">
        <w:t xml:space="preserve"> tru</w:t>
      </w:r>
      <w:r w:rsidR="00587408">
        <w:t>e</w:t>
      </w:r>
      <w:r w:rsidR="008A3C7D">
        <w:t xml:space="preserve"> and the peak period</w:t>
      </w:r>
      <w:r w:rsidR="007254D1">
        <w:t>s lie between 11.5 and 13.3 seconds</w:t>
      </w:r>
      <w:r w:rsidR="00767BAC" w:rsidRPr="0005502D">
        <w:t xml:space="preserve">. </w:t>
      </w:r>
      <w:r w:rsidR="00244532" w:rsidRPr="0005502D">
        <w:t>The observed</w:t>
      </w:r>
      <w:r w:rsidR="00833A34" w:rsidRPr="0005502D">
        <w:t xml:space="preserve"> wave parameters and </w:t>
      </w:r>
      <w:r w:rsidR="00A054E3" w:rsidRPr="0005502D">
        <w:t xml:space="preserve">those derived from the reanalysis product </w:t>
      </w:r>
      <w:r w:rsidR="00B973FE">
        <w:t>are in general agreement</w:t>
      </w:r>
      <w:r w:rsidR="00BB4054" w:rsidRPr="0005502D">
        <w:t>.</w:t>
      </w:r>
      <w:r w:rsidRPr="0005502D">
        <w:t xml:space="preserve"> </w:t>
      </w:r>
    </w:p>
    <w:p w14:paraId="5AD33058" w14:textId="57683542" w:rsidR="00DC5481" w:rsidRDefault="00561972" w:rsidP="0003083A">
      <w:r>
        <w:t xml:space="preserve">The Cape Peninsula </w:t>
      </w:r>
      <w:r w:rsidR="000E41CB">
        <w:t xml:space="preserve">shelters the </w:t>
      </w:r>
      <w:r w:rsidR="00162018">
        <w:t xml:space="preserve">western side of the bay from </w:t>
      </w:r>
      <w:r w:rsidR="00D36301">
        <w:t>the predominant south-west s</w:t>
      </w:r>
      <w:r w:rsidR="00B5385A">
        <w:t xml:space="preserve">well </w:t>
      </w:r>
      <w:r w:rsidR="00B5385A">
        <w:fldChar w:fldCharType="begin"/>
      </w:r>
      <w:r w:rsidR="00B5385A">
        <w:instrText xml:space="preserve"> ADDIN ZOTERO_ITEM CSL_CITATION {"citationID":"ANLJpiVj","properties":{"formattedCitation":"(Boyd et al., 2014; Salonen, 2019; Shipley, 1964)","plainCitation":"(Boyd et al., 2014; Salonen, 2019; Shipley, 1964)","noteIndex":0},"citationItems":[{"id":955,"uris":["http://zotero.org/users/14070386/items/UZCQ2ZWW"],"itemData":{"id":955,"type":"article-journal","abstract":"As part of its strategic planning for integrated coastal management and the research \nneeds of the country, the Department of Environmental Affairs (DEA) through its Oceans and Coastal Branch (O&amp;C) intends to pursue a study of the aspects of coastal vulnerability on a national scale but also in order to provide decision support on a local scale. Both the DEA and the Council for Scientific and Industrial Research\n(CSIR) recognise the key importance of expanding the knowledge base of coastal\nhazards, the vulnerability that these create and the risks that require mitigation. In this context, a solicited proposal was prepared by the CSIR at the request of Dr Alan\nBoyd from the DEA (O&amp;C). The proposal was developed under the auspices of the\nMemorandum of Understanding (MoU) between the CSIR and the South African\nGovernment through the DEA that was signed by the Chief Executive Director of the CSIR, Dr Sibusiso Sibisi, and Ms Nosipho Ngcaba in her capacity as Director General of the DEA on the 21st of September 2012. The MoU established cooperation between the parties on matters of common interest, particularly with respect to national priorities, research and development, and capability development in the environmental sector. The particular proposal for Phase 1 of the study (which is the subject of this report) was in response to the areas of cooperating particularly dealing with a) adapting to and mitigating climate change and b) sustainable environmental management but not excluding c) ecosystems service delivery for a safe and secure South Africa (SA).","title":"Determination of the Inshore wave climate along the South African coast - Phase 1 for Coastal Hazard and Vulnerability Assessment","author":[{"family":"Boyd","given":"Alan"},{"family":"Theron","given":"Andre"},{"family":"Rossouw","given":"Marius"},{"family":"Rautenbach","given":"Christo"},{"family":"Saint","given":"Ursula"},{"family":"Maherry","given":"Ashton"},{"family":"August","given":"Mario"}],"issued":{"date-parts":[["2014",6,9]]}}},{"id":637,"uris":["http://zotero.org/users/14070386/items/HC7WT7CE"],"itemData":{"id":637,"type":"thesis","abstract":"Rogue waves are extreme oceanic waves which exceed twice the significant wave height of the wave record. In False Bay, South Africa, a shallow sea mount called rocky bank was suggested by Shipley (1964) to be the cause for increased wave energy along the eastern periphery of False Bay, where it is not uncommon for coastal users, particularly rock fishermen, to be washed off of the rocky coastline. The shallow bathymetry associated with rocky bank refracts the incoming open ocean swell and is thought to focus the wave energy toward sections of this coastline. This investigation aims to understand which offshore wave conditions could be conducive to rogue wave development along the eastern periphery of False Bay, South Africa. To do so, the phase-averaging spectral wave numerical model SWAN was used to investigate various wave conditions which are known to enter False Bay. The focusing effect which rocky bank supposedly has on the incoming wave energy was investigated by deepening and shallowing rocky bank's depth. This study showed that rocky bank does cause a varying degree of wave focusing which appears to be most dependent on the wave period, with higher wave periods leading to greater extents of refraction. According to this study, the average conditions which impact the south-western coastline of South Africa are conducive to wave focusing by rocky bank and despite the rarity of rogue wave events, coastal users are still affected by them. Calm seas have the ability to mislead users that make use of these dangerous rocky coasts, when the event of a rogue wave in small seas can still be sufficient to wash a person into the sea. A study by de Vos &amp; Rautenbach (2019) suggested that users are at a higher risk, for a variety of coastal activities, during (seemingly) good conditions due to the increased human exposure. Since this study only simulated monochromatic wave conditions, one would expect the results to be significantly different if multiple swell systems were simulated concurrently, as this introduces the possibility of the dispersive focusing mechanism for swells that travel at different speeds and thus increasing the likelihood of a rogue wave. The knowledge acquired from this study is a great step towards understanding the wave climate of False Bay. This information can be used to implement possible warning systems which would hopefully be respected by the community and ultimately lessen the lives lost to extreme waves along False Bay's 'Death coast'.","language":"en","source":"open.uct.ac.za","title":"Towards Rogue Wave Characterization in False Bay, South Africa","URL":"https://hdl.handle.net/11427/31709","author":[{"family":"Salonen","given":"Nicholas M."}],"accessed":{"date-parts":[["2025",8,4]]},"issued":{"date-parts":[["2019"]]}}},{"id":914,"uris":["http://zotero.org/users/14070386/items/XYUSMQM2"],"itemData":{"id":914,"type":"article-journal","container-title":"South African Journal of Science","DOI":"10.10520/AJA00382353_1513","issue":"6","note":"publisher: Academy of Science for South Africa (ASSAf)","page":"115-120","source":"journals.co.za (Atypon)","title":"Some aspects of wave refraction in False Bay","volume":"60","author":[{"family":"Shipley","given":"A. M."}],"issued":{"date-parts":[["1964",6]]}}}],"schema":"https://github.com/citation-style-language/schema/raw/master/csl-citation.json"} </w:instrText>
      </w:r>
      <w:r w:rsidR="00B5385A">
        <w:fldChar w:fldCharType="separate"/>
      </w:r>
      <w:r w:rsidR="00B5385A" w:rsidRPr="00B5385A">
        <w:rPr>
          <w:rFonts w:ascii="Aptos" w:hAnsi="Aptos"/>
        </w:rPr>
        <w:t>(Boyd et al., 2014; Salonen, 2019; Shipley, 1964)</w:t>
      </w:r>
      <w:r w:rsidR="00B5385A">
        <w:fldChar w:fldCharType="end"/>
      </w:r>
      <w:r w:rsidR="00E42D76">
        <w:t>.</w:t>
      </w:r>
      <w:r w:rsidR="00335AEB">
        <w:t xml:space="preserve">This blocking of wave energy leads to a nearly 2 m difference between wave heights observed inside and outside of the </w:t>
      </w:r>
      <w:r w:rsidR="00265B9A">
        <w:t xml:space="preserve">bay </w:t>
      </w:r>
      <w:r w:rsidR="00265B9A">
        <w:fldChar w:fldCharType="begin"/>
      </w:r>
      <w:r w:rsidR="00265B9A">
        <w:instrText xml:space="preserve"> ADDIN ZOTERO_ITEM CSL_CITATION {"citationID":"xwsNSs1D","properties":{"formattedCitation":"(Boyd et al., 2014)","plainCitation":"(Boyd et al., 2014)","noteIndex":0},"citationItems":[{"id":955,"uris":["http://zotero.org/users/14070386/items/UZCQ2ZWW"],"itemData":{"id":955,"type":"article-journal","abstract":"As part of its strategic planning for integrated coastal management and the research \nneeds of the country, the Department of Environmental Affairs (DEA) through its Oceans and Coastal Branch (O&amp;C) intends to pursue a study of the aspects of coastal vulnerability on a national scale but also in order to provide decision support on a local scale. Both the DEA and the Council for Scientific and Industrial Research\n(CSIR) recognise the key importance of expanding the knowledge base of coastal\nhazards, the vulnerability that these create and the risks that require mitigation. In this context, a solicited proposal was prepared by the CSIR at the request of Dr Alan\nBoyd from the DEA (O&amp;C). The proposal was developed under the auspices of the\nMemorandum of Understanding (MoU) between the CSIR and the South African\nGovernment through the DEA that was signed by the Chief Executive Director of the CSIR, Dr Sibusiso Sibisi, and Ms Nosipho Ngcaba in her capacity as Director General of the DEA on the 21st of September 2012. The MoU established cooperation between the parties on matters of common interest, particularly with respect to national priorities, research and development, and capability development in the environmental sector. The particular proposal for Phase 1 of the study (which is the subject of this report) was in response to the areas of cooperating particularly dealing with a) adapting to and mitigating climate change and b) sustainable environmental management but not excluding c) ecosystems service delivery for a safe and secure South Africa (SA).","title":"Determination of the Inshore wave climate along the South African coast - Phase 1 for Coastal Hazard and Vulnerability Assessment","author":[{"family":"Boyd","given":"Alan"},{"family":"Theron","given":"Andre"},{"family":"Rossouw","given":"Marius"},{"family":"Rautenbach","given":"Christo"},{"family":"Saint","given":"Ursula"},{"family":"Maherry","given":"Ashton"},{"family":"August","given":"Mario"}],"issued":{"date-parts":[["2014",6,9]]}}}],"schema":"https://github.com/citation-style-language/schema/raw/master/csl-citation.json"} </w:instrText>
      </w:r>
      <w:r w:rsidR="00265B9A">
        <w:fldChar w:fldCharType="separate"/>
      </w:r>
      <w:r w:rsidR="00265B9A" w:rsidRPr="00265B9A">
        <w:rPr>
          <w:rFonts w:ascii="Aptos" w:hAnsi="Aptos"/>
        </w:rPr>
        <w:t>(Boyd et al., 2014)</w:t>
      </w:r>
      <w:r w:rsidR="00265B9A">
        <w:fldChar w:fldCharType="end"/>
      </w:r>
      <w:r w:rsidR="00265B9A">
        <w:t xml:space="preserve">. </w:t>
      </w:r>
      <w:r w:rsidR="00DB28D3">
        <w:t xml:space="preserve">The eastern periphery generally experiences greater wave heights compared to the west </w:t>
      </w:r>
      <w:r w:rsidR="00DB28D3">
        <w:fldChar w:fldCharType="begin"/>
      </w:r>
      <w:r w:rsidR="00DB28D3">
        <w:instrText xml:space="preserve"> ADDIN ZOTERO_ITEM CSL_CITATION {"citationID":"orIPcTRR","properties":{"formattedCitation":"(Boyd et al., 2014)","plainCitation":"(Boyd et al., 2014)","noteIndex":0},"citationItems":[{"id":955,"uris":["http://zotero.org/users/14070386/items/UZCQ2ZWW"],"itemData":{"id":955,"type":"article-journal","abstract":"As part of its strategic planning for integrated coastal management and the research \nneeds of the country, the Department of Environmental Affairs (DEA) through its Oceans and Coastal Branch (O&amp;C) intends to pursue a study of the aspects of coastal vulnerability on a national scale but also in order to provide decision support on a local scale. Both the DEA and the Council for Scientific and Industrial Research\n(CSIR) recognise the key importance of expanding the knowledge base of coastal\nhazards, the vulnerability that these create and the risks that require mitigation. In this context, a solicited proposal was prepared by the CSIR at the request of Dr Alan\nBoyd from the DEA (O&amp;C). The proposal was developed under the auspices of the\nMemorandum of Understanding (MoU) between the CSIR and the South African\nGovernment through the DEA that was signed by the Chief Executive Director of the CSIR, Dr Sibusiso Sibisi, and Ms Nosipho Ngcaba in her capacity as Director General of the DEA on the 21st of September 2012. The MoU established cooperation between the parties on matters of common interest, particularly with respect to national priorities, research and development, and capability development in the environmental sector. The particular proposal for Phase 1 of the study (which is the subject of this report) was in response to the areas of cooperating particularly dealing with a) adapting to and mitigating climate change and b) sustainable environmental management but not excluding c) ecosystems service delivery for a safe and secure South Africa (SA).","title":"Determination of the Inshore wave climate along the South African coast - Phase 1 for Coastal Hazard and Vulnerability Assessment","author":[{"family":"Boyd","given":"Alan"},{"family":"Theron","given":"Andre"},{"family":"Rossouw","given":"Marius"},{"family":"Rautenbach","given":"Christo"},{"family":"Saint","given":"Ursula"},{"family":"Maherry","given":"Ashton"},{"family":"August","given":"Mario"}],"issued":{"date-parts":[["2014",6,9]]}}}],"schema":"https://github.com/citation-style-language/schema/raw/master/csl-citation.json"} </w:instrText>
      </w:r>
      <w:r w:rsidR="00DB28D3">
        <w:fldChar w:fldCharType="separate"/>
      </w:r>
      <w:r w:rsidR="00DB28D3" w:rsidRPr="00DB28D3">
        <w:rPr>
          <w:rFonts w:ascii="Aptos" w:hAnsi="Aptos"/>
        </w:rPr>
        <w:t>(Boyd et al., 2014)</w:t>
      </w:r>
      <w:r w:rsidR="00DB28D3">
        <w:fldChar w:fldCharType="end"/>
      </w:r>
      <w:r w:rsidR="00DB28D3">
        <w:t>.</w:t>
      </w:r>
      <w:r w:rsidR="00E42D76">
        <w:t xml:space="preserve"> </w:t>
      </w:r>
      <w:r w:rsidR="00BF2D6E">
        <w:t xml:space="preserve">Swell </w:t>
      </w:r>
      <w:r w:rsidR="00DD2F5C">
        <w:t xml:space="preserve">entering the bay has long been thought to be influenced by Rocky </w:t>
      </w:r>
      <w:r w:rsidR="00DD2F5C">
        <w:lastRenderedPageBreak/>
        <w:t>Bank</w:t>
      </w:r>
      <w:r w:rsidR="00532D28">
        <w:t xml:space="preserve">, shown in </w:t>
      </w:r>
      <w:r w:rsidR="00044D97">
        <w:t>Fig 7</w:t>
      </w:r>
      <w:r w:rsidR="00571E93">
        <w:t xml:space="preserve"> (Shipley, 1946) and Salonen (2019) investigated this </w:t>
      </w:r>
      <w:r w:rsidR="00256107">
        <w:t xml:space="preserve">with a series of </w:t>
      </w:r>
      <w:r w:rsidR="00877DD9">
        <w:rPr>
          <w:noProof/>
        </w:rPr>
        <mc:AlternateContent>
          <mc:Choice Requires="wpg">
            <w:drawing>
              <wp:anchor distT="0" distB="0" distL="114300" distR="114300" simplePos="0" relativeHeight="251661312" behindDoc="0" locked="0" layoutInCell="1" allowOverlap="1" wp14:anchorId="42963710" wp14:editId="0C2C58C6">
                <wp:simplePos x="0" y="0"/>
                <wp:positionH relativeFrom="column">
                  <wp:posOffset>-56515</wp:posOffset>
                </wp:positionH>
                <wp:positionV relativeFrom="paragraph">
                  <wp:posOffset>435610</wp:posOffset>
                </wp:positionV>
                <wp:extent cx="5731510" cy="3184525"/>
                <wp:effectExtent l="0" t="0" r="2540" b="0"/>
                <wp:wrapTopAndBottom/>
                <wp:docPr id="746849062" name="Group 10"/>
                <wp:cNvGraphicFramePr/>
                <a:graphic xmlns:a="http://schemas.openxmlformats.org/drawingml/2006/main">
                  <a:graphicData uri="http://schemas.microsoft.com/office/word/2010/wordprocessingGroup">
                    <wpg:wgp>
                      <wpg:cNvGrpSpPr/>
                      <wpg:grpSpPr>
                        <a:xfrm>
                          <a:off x="0" y="0"/>
                          <a:ext cx="5731510" cy="3184525"/>
                          <a:chOff x="0" y="0"/>
                          <a:chExt cx="5731510" cy="3184525"/>
                        </a:xfrm>
                      </wpg:grpSpPr>
                      <pic:pic xmlns:pic="http://schemas.openxmlformats.org/drawingml/2006/picture">
                        <pic:nvPicPr>
                          <pic:cNvPr id="1233630734" name="Picture 9"/>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731510" cy="2721610"/>
                          </a:xfrm>
                          <a:prstGeom prst="rect">
                            <a:avLst/>
                          </a:prstGeom>
                        </pic:spPr>
                      </pic:pic>
                      <wps:wsp>
                        <wps:cNvPr id="1228090617" name="Text Box 1"/>
                        <wps:cNvSpPr txBox="1"/>
                        <wps:spPr>
                          <a:xfrm>
                            <a:off x="0" y="2778760"/>
                            <a:ext cx="5731510" cy="405765"/>
                          </a:xfrm>
                          <a:prstGeom prst="rect">
                            <a:avLst/>
                          </a:prstGeom>
                          <a:solidFill>
                            <a:prstClr val="white"/>
                          </a:solidFill>
                          <a:ln>
                            <a:noFill/>
                          </a:ln>
                        </wps:spPr>
                        <wps:txbx>
                          <w:txbxContent>
                            <w:p w14:paraId="5831605D" w14:textId="6E135253" w:rsidR="00877DD9" w:rsidRPr="00F214B8" w:rsidRDefault="00877DD9" w:rsidP="00877DD9">
                              <w:pPr>
                                <w:pStyle w:val="Caption"/>
                              </w:pPr>
                              <w:r>
                                <w:t xml:space="preserve">Figure </w:t>
                              </w:r>
                              <w:r w:rsidR="00901E01">
                                <w:fldChar w:fldCharType="begin"/>
                              </w:r>
                              <w:r w:rsidR="00901E01">
                                <w:instrText xml:space="preserve"> SEQ Figure \* ARABIC </w:instrText>
                              </w:r>
                              <w:r w:rsidR="00901E01">
                                <w:fldChar w:fldCharType="separate"/>
                              </w:r>
                              <w:r w:rsidR="0057057D">
                                <w:rPr>
                                  <w:noProof/>
                                </w:rPr>
                                <w:t>8</w:t>
                              </w:r>
                              <w:r w:rsidR="00901E01">
                                <w:rPr>
                                  <w:noProof/>
                                </w:rPr>
                                <w:fldChar w:fldCharType="end"/>
                              </w:r>
                              <w:r>
                                <w:t xml:space="preserve">) </w:t>
                              </w:r>
                              <w:r w:rsidRPr="00F214B8">
                                <w:t xml:space="preserve">Three-dimensional visualisation of Rocky Bank. The viewing angle is consistent with the predominant swell direction </w:t>
                              </w:r>
                              <w:r w:rsidRPr="00F214B8">
                                <w:fldChar w:fldCharType="begin"/>
                              </w:r>
                              <w:r w:rsidRPr="00F214B8">
                                <w:instrText xml:space="preserve"> ADDIN ZOTERO_ITEM CSL_CITATION {"citationID":"LGPWqnWf","properties":{"formattedCitation":"(Salonen and Rautenbach, 2021)","plainCitation":"(Salonen and Rautenbach, 2021)","noteIndex":0},"citationItems":[{"id":547,"uris":["http://zotero.org/users/14070386/items/CCFMG7UJ"],"itemData":{"id":547,"type":"article-journal","abstract":"A seamount called Rocky Bank (RB) has been suspected to spatially focus wave energy toward the eastern periphery of False Bay, South Africa, where it is not uncommon for fishermen to get washed off by waves. Situated at the bay’s mouth, the submerged seamount acts like a refracting lens for incoming long-crested swell. The present study aims at understanding the wave transformation effects of RB and the nearshore bathymetry using the phase-averaging spectral wave model simulating waves in the nearshore. Open ocean conditions around the Cape Peninsula, derived from National Center for Environmental Prediction reanalysis products, were used as model boundary conditions. To establish RB’s influence, a bathymetry without RB was created. The model output indicated that coastal significant wave heights were 9% greater when RB was removed. This difference was largest for smaller incident significant wave height and increasing incident peak period. RB also causes wave convergence via refraction and presents evidence for spatial focusing, a coincidental interference, extreme wave generating mechanism. This result, together with recorded incidents and anecdotal evidence, suggests that the wave transformation effects of RB may be leading to extreme waves along the eastern periphery. Evidence for spatial focusing toward the eastern periphery occurred for peak wave directions between 210○ and 245○ true north and for peak periods greater than 13 s. The likelihood of a wave leading to an incident is greater in smaller, long-crested seas based on the recent literature for the region. To extend this study to predict rogue wave events within False Bay, a phase-resolving model would be required.","container-title":"AIP Advances","DOI":"10.1063/5.0055734","ISSN":"2158-3226","issue":"7","language":"en","page":"075209","source":"DOI.org (Crossref)","title":"Toward nearshore, bathymetry induced wave amplification in False Bay, South Africa","volume":"11","author":[{"family":"Salonen","given":"Nicholas"},{"family":"Rautenbach","given":"Christo"}],"issued":{"date-parts":[["2021",7,1]]}}}],"schema":"https://github.com/citation-style-language/schema/raw/master/csl-citation.json"} </w:instrText>
                              </w:r>
                              <w:r w:rsidRPr="00F214B8">
                                <w:fldChar w:fldCharType="separate"/>
                              </w:r>
                              <w:r w:rsidRPr="00F214B8">
                                <w:t>(From Salonen and Rautenbach, 2021)</w:t>
                              </w:r>
                              <w:r w:rsidRPr="00F214B8">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2963710" id="_x0000_s1055" style="position:absolute;margin-left:-4.45pt;margin-top:34.3pt;width:451.3pt;height:250.75pt;z-index:251661312;mso-position-horizontal-relative:text;mso-position-vertical-relative:text" coordsize="57315,31845"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VO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">
                <v:shape id="Picture 9" o:spid="_x0000_s1056" type="#_x0000_t75" style="position:absolute;width:57315;height:272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">
                  <v:imagedata r:id="rId30" o:title=""/>
                </v:shape>
                <v:shape id="Text Box 1" o:spid="_x0000_s1057" type="#_x0000_t202" style="position:absolute;top:27787;width:57315;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" stroked="f">
                  <v:textbox style="mso-fit-shape-to-text:t" inset="0,0,0,0">
                    <w:txbxContent>
                      <w:p w14:paraId="5831605D" w14:textId="6E135253" w:rsidR="00877DD9" w:rsidRPr="00F214B8" w:rsidRDefault="00877DD9" w:rsidP="00877DD9">
                        <w:pPr>
                          <w:pStyle w:val="Caption"/>
                        </w:pPr>
                        <w:r>
                          <w:t xml:space="preserve">Figure </w:t>
                        </w:r>
                        <w:r w:rsidR="00901E01">
                          <w:fldChar w:fldCharType="begin"/>
                        </w:r>
                        <w:r w:rsidR="00901E01">
                          <w:instrText xml:space="preserve"> SEQ Figure \* ARABIC </w:instrText>
                        </w:r>
                        <w:r w:rsidR="00901E01">
                          <w:fldChar w:fldCharType="separate"/>
                        </w:r>
                        <w:r w:rsidR="0057057D">
                          <w:rPr>
                            <w:noProof/>
                          </w:rPr>
                          <w:t>8</w:t>
                        </w:r>
                        <w:r w:rsidR="00901E01">
                          <w:rPr>
                            <w:noProof/>
                          </w:rPr>
                          <w:fldChar w:fldCharType="end"/>
                        </w:r>
                        <w:r>
                          <w:t xml:space="preserve">) </w:t>
                        </w:r>
                        <w:r w:rsidRPr="00F214B8">
                          <w:t xml:space="preserve">Three-dimensional visualisation of Rocky Bank. The viewing angle is consistent with the predominant swell direction </w:t>
                        </w:r>
                        <w:r w:rsidRPr="00F214B8">
                          <w:fldChar w:fldCharType="begin"/>
                        </w:r>
                        <w:r w:rsidRPr="00F214B8">
                          <w:instrText xml:space="preserve"> ADDIN ZOTERO_ITEM CSL_CITATION {"citationID":"LGPWqnWf","properties":{"formattedCitation":"(Salonen and Rautenbach, 2021)","plainCitation":"(Salonen and Rautenbach, 2021)","noteIndex":0},"citationItems":[{"id":547,"uris":["http://zotero.org/users/14070386/items/CCFMG7UJ"],"itemData":{"id":547,"type":"article-journal","abstract":"A seamount called Rocky Bank (RB) has been suspected to spatially focus wave energy toward the eastern periphery of False Bay, South Africa, where it is not uncommon for fishermen to get washed off by waves. Situated at the bay’s mouth, the submerged seamount acts like a refracting lens for incoming long-crested swell. The present study aims at understanding the wave transformation effects of RB and the nearshore bathymetry using the phase-averaging spectral wave model simulating waves in the nearshore. Open ocean conditions around the Cape Peninsula, derived from National Center for Environmental Prediction reanalysis products, were used as model boundary conditions. To establish RB’s influence, a bathymetry without RB was created. The model output indicated that coastal significant wave heights were 9% greater when RB was removed. This difference was largest for smaller incident significant wave height and increasing incident peak period. RB also causes wave convergence via refraction and presents evidence for spatial focusing, a coincidental interference, extreme wave generating mechanism. This result, together with recorded incidents and anecdotal evidence, suggests that the wave transformation effects of RB may be leading to extreme waves along the eastern periphery. Evidence for spatial focusing toward the eastern periphery occurred for peak wave directions between 210○ and 245○ true north and for peak periods greater than 13 s. The likelihood of a wave leading to an incident is greater in smaller, long-crested seas based on the recent literature for the region. To extend this study to predict rogue wave events within False Bay, a phase-resolving model would be required.","container-title":"AIP Advances","DOI":"10.1063/5.0055734","ISSN":"2158-3226","issue":"7","language":"en","page":"075209","source":"DOI.org (Crossref)","title":"Toward nearshore, bathymetry induced wave amplification in False Bay, South Africa","volume":"11","author":[{"family":"Salonen","given":"Nicholas"},{"family":"Rautenbach","given":"Christo"}],"issued":{"date-parts":[["2021",7,1]]}}}],"schema":"https://github.com/citation-style-language/schema/raw/master/csl-citation.json"} </w:instrText>
                        </w:r>
                        <w:r w:rsidRPr="00F214B8">
                          <w:fldChar w:fldCharType="separate"/>
                        </w:r>
                        <w:r w:rsidRPr="00F214B8">
                          <w:t>(From Salonen and Rautenbach, 2021)</w:t>
                        </w:r>
                        <w:r w:rsidRPr="00F214B8">
                          <w:fldChar w:fldCharType="end"/>
                        </w:r>
                      </w:p>
                    </w:txbxContent>
                  </v:textbox>
                </v:shape>
                <w10:wrap type="topAndBottom"/>
              </v:group>
            </w:pict>
          </mc:Fallback>
        </mc:AlternateContent>
      </w:r>
      <w:r w:rsidR="00256107">
        <w:t>experiments using</w:t>
      </w:r>
      <w:r w:rsidR="00743133">
        <w:t xml:space="preserve"> the S</w:t>
      </w:r>
      <w:r w:rsidR="005A18EE">
        <w:t>imulating Waves Nearshore</w:t>
      </w:r>
      <w:r w:rsidR="00256107">
        <w:t xml:space="preserve"> </w:t>
      </w:r>
      <w:r w:rsidR="005A18EE">
        <w:t>(</w:t>
      </w:r>
      <w:r w:rsidR="00256107">
        <w:t>SWAN</w:t>
      </w:r>
      <w:r w:rsidR="005A18EE">
        <w:t>) model</w:t>
      </w:r>
      <w:r w:rsidR="00ED6351">
        <w:t>.</w:t>
      </w:r>
      <w:r w:rsidR="00564816">
        <w:t xml:space="preserve"> </w:t>
      </w:r>
    </w:p>
    <w:p w14:paraId="2854B74B" w14:textId="773B9184" w:rsidR="00975BB9" w:rsidRDefault="00636D91" w:rsidP="0003083A">
      <w:r>
        <w:t xml:space="preserve">The main observation was the occurrence of convergent wave energy within the bay due to refraction </w:t>
      </w:r>
      <w:r w:rsidR="00E14A58">
        <w:t>and spatial focussing caused by Rocky Bank.</w:t>
      </w:r>
      <w:r w:rsidR="007D1777">
        <w:t xml:space="preserve"> This leads to </w:t>
      </w:r>
      <w:r w:rsidR="008A7BB8">
        <w:t>an</w:t>
      </w:r>
      <w:r w:rsidR="007D1777">
        <w:t xml:space="preserve"> observed reduction in coastal wave heights in the lee of Rocky </w:t>
      </w:r>
      <w:r w:rsidR="00BE3D42">
        <w:t>Bank</w:t>
      </w:r>
      <w:r w:rsidR="00FB1864">
        <w:t xml:space="preserve">. The reduction is amplified by </w:t>
      </w:r>
      <w:r w:rsidR="00D82DBA">
        <w:t xml:space="preserve">increased peak periods. </w:t>
      </w:r>
      <w:r w:rsidR="00623C12">
        <w:t>Peak periods</w:t>
      </w:r>
      <w:r w:rsidR="00BD29D8">
        <w:t xml:space="preserve"> greater than 12 seconds </w:t>
      </w:r>
      <w:r w:rsidR="0059245A">
        <w:t>lead to</w:t>
      </w:r>
      <w:r w:rsidR="005C5EC4">
        <w:t xml:space="preserve"> a convergent wave refraction patter</w:t>
      </w:r>
      <w:r w:rsidR="0060628C">
        <w:t>n</w:t>
      </w:r>
      <w:r w:rsidR="005019BE">
        <w:t xml:space="preserve"> and is indicative of the spatial focussing of wave energy by Rocky Bank.</w:t>
      </w:r>
      <w:r w:rsidR="008E34CE">
        <w:t xml:space="preserve"> Salonen (2019) concluded that </w:t>
      </w:r>
      <w:r w:rsidR="002C0F40">
        <w:t xml:space="preserve">the eastern periphery of the bay, known as the </w:t>
      </w:r>
      <w:r w:rsidR="00DF58E4">
        <w:t>“Death Coast” by local</w:t>
      </w:r>
      <w:r w:rsidR="006E60D0">
        <w:t xml:space="preserve"> anglers,</w:t>
      </w:r>
      <w:r w:rsidR="002C0F40">
        <w:t xml:space="preserve"> is </w:t>
      </w:r>
      <w:r w:rsidR="00DB2364">
        <w:t xml:space="preserve">exposed to the effects of spatial focussing and could experience waves large enough to cause accidents. </w:t>
      </w:r>
    </w:p>
    <w:p w14:paraId="14455D64" w14:textId="5940EBAD" w:rsidR="002B541F" w:rsidRDefault="00541FE1" w:rsidP="002B541F">
      <w:r>
        <w:t xml:space="preserve">The bay is surrounded by local orographic features and </w:t>
      </w:r>
      <w:r w:rsidR="00F86BB4">
        <w:t xml:space="preserve">semi-sheltered from the incoming swell. </w:t>
      </w:r>
      <w:r w:rsidR="009E0727">
        <w:t>The importance of locally wind driven waves</w:t>
      </w:r>
      <w:r w:rsidR="00F86BB4">
        <w:t xml:space="preserve"> within </w:t>
      </w:r>
      <w:r w:rsidR="00CD4E00">
        <w:t>embayments</w:t>
      </w:r>
      <w:r w:rsidR="009E0727">
        <w:t xml:space="preserve"> is </w:t>
      </w:r>
      <w:r w:rsidR="00A847B2">
        <w:t xml:space="preserve">made clear throughout the literature </w:t>
      </w:r>
      <w:r w:rsidR="00F55529">
        <w:fldChar w:fldCharType="begin"/>
      </w:r>
      <w:r w:rsidR="00F55529">
        <w:instrText xml:space="preserve"> ADDIN ZOTERO_ITEM CSL_CITATION {"citationID":"cBKpS4vw","properties":{"formattedCitation":"(Coleman, 2019; Daniels et al., 2022; de Vos, 2022; Jury, 1991; Salonen, 2019)","plainCitation":"(Coleman, 2019; Daniels et al., 2022; de Vos, 2022; Jury, 1991; Salonen, 2019)","noteIndex":0},"citationItems":[{"id":530,"uris":["http://zotero.org/users/14070386/items/XANXBICE"],"itemData":{"id":530,"type":"thesis","abstract":"False Bay is located in the Western Cape and is the largest coastal embayment along the South African coastline. The location of the bay is unique in that it is influenced by a complex wind regime and by both the Benguela and Agulhas currents. In recent years, False Bay has become the focus of numerous studies investigating engineering and environmental issues such as water quality issues, storm events, wave focusing and rip currents at certain beaches. In order to understand and assess these issues, physical processes, such as coastal hydrodynamics, within False Bay needs to be well defined.","event-place":"South Africa","genre":"Master of Engineering","language":"en","number-of-pages":"132","publisher":"Stellenbosch University","publisher-place":"South Africa","source":"Zotero","title":"The Development and Validation of a Hydrodynamic Model of False Bay","title-short":"The Development and Validation of a Hydrodynamic  Model of False Bay","URL":"https://core.ac.uk/outputs/196259848/?source=2","author":[{"family":"Coleman","given":"Fawaaz"}],"accessed":{"date-parts":[["2025",7,29]]},"issued":{"date-parts":[["2019",4]]}}},{"id":531,"uris":["http://zotero.org/users/14070386/items/DRCJJ7Y7"],"itemData":{"id":531,"type":"article-journal","abstract":"The current study explores the importance of local ocean-atmosphere interactions in modelling wave records in embayments surrounded by significant orographic features and semi-sheltered against swell waves. The numerical code Simulating WAves in the Nearshore (SWAN) was employed for this purpose. False Bay and Table Bay, both located adjacent to the Cape Peninsula in South Africa, were used as case studies due to their geographical location and significance at the southern tip of Africa, their proximity to each other and their surrounding orography. Various combinations of atmospheric forcing were investigated (e.g. various atmospheric forcing horizontal resolutions) to distill the importance of remotely originating swell and locally generated wind waves on both peripheries of False Bay and within Table Bay. Generally, both embayments require high resolution, spatially varying wind forcing to capture the effects of the complex orography. The waves on the western periphery of False Bay and Table Bay are mainly generated by local spatially varying winds, while the waves on the eastern periphery of False Bay are mainly the incoming swell. Results are presented via statistical correlations with measured data, time-series comparisons, wind roses and wave field difference plots.","container-title":"Applied Ocean Research","DOI":"10.1016/j.apor.2022.103355","ISSN":"0141-1187","journalAbbreviation":"Applied Ocean Research","page":"103355","source":"ScienceDirect","title":"On the importance of wind generated waves in embayments with complex orographic features – A South African case study","volume":"128","author":[{"family":"Daniels","given":"Tania"},{"family":"Fearon","given":"Giles"},{"family":"Vilaplana","given":"Ana"},{"family":"Hewitson","given":"Bruce"},{"family":"Rautenbach","given":"Christo"}],"issued":{"date-parts":[["2022",11,1]]}}},{"id":525,"uris":["http://zotero.org/users/14070386/items/D4D374UB"],"itemData":{"id":525,"type":"thesis","abstract":"South Africa's coastal oceans support a multitude of human and ecological interests. My work at the confluence of academia, industry and government highlighted a gap in knowledge and capacity in the marine environmental information space. Broad research questions were developed and addressed through a combination of statistical review, data mining and numerical modelling: how do marine weather and oceanography impinge on South African coastal activities, what are the main circulation characteristics in a critical coastal region, and which environmental data are needed for predictions? Hazard modelling of environmental conditions and coastal user safety in South Africa revealed a wide sensitivity to weather-ocean hazards among different users and places. The Cape Peninsula sub-region exhibited the highest incident frequency related to increasing hazard severity. I implemented a coupled numerical ocean model (Delft3D FLOW and SWAN), with 700 m horizontal resolution to simulate waves and currents in this area. The model is driven by realistic forcing, striking a previously lacking balance between geographical coverage, spatial granularity, and process complexity. It has the potential to be deployed in forecast mode in future. Modelling confirmed the importance of wind in establishing broad circulation patterns and inducing nearshore upwelling. However, bay-scale cyclonic and anticyclonic flow in False Bay has low-medium predictability. These patterns developed as expected at times but failed to do so at others. The model's inclusion of two-way wave-current interactions enabled the identification of a novel cyclonic gyre in Table Bay during large wave events. Investigation revealed the gyre to be driven by wave induced radiation stress gradients. Model experiments with and without wave-coupling demonstrated that the gyre causes material differences in virtual drift trajectories and affects the monthly mean general circulation. This highlights its potential impact on coastal users and its implications for understanding Table Bay's circulation, where the importance of waves beyond the nearshore may be crucial for predictability. Enhanced velocity measurements, sufficient to resolve the alternating rotational circulation in False Bay and wave-driven gyre in Table Bay, are recommended. It is further suggested that appropriate wave forcing be included in any further circulation modelling in the study area.","event-place":"South Africa","genre":"Doctor of Philosophy","language":"en","number-of-pages":"147","publisher":"University of Cape Town","publisher-place":"South Africa","source":"open.uct.ac.za","title":"Modelling waves and near-shore circulation around the Cape Peninsula: towards enhanced predictions for South African coastal activities","title-short":"Modelling waves and near-shore circulation around the Cape Peninsula","URL":"http://hdl.handle.net/11427/37123","author":[{"family":"Vos","given":"Marc","non-dropping-particle":"de"}],"accessed":{"date-parts":[["2025",7,29]]},"issued":{"date-parts":[["2022"]]}}},{"id":897,"uris":["http://zotero.org/users/14070386/items/FYUZL7N7"],"itemData":{"id":897,"type":"article-journal","container-title":"Transactions of the Royal Society of South Africa","page":"401-418","title":"The weather of False Bay","volume":"47","author":[{"family":"Jury","given":"Mark R."}],"issued":{"date-parts":[["1991"]]}}},{"id":637,"uris":["http://zotero.org/users/14070386/items/HC7WT7CE"],"itemData":{"id":637,"type":"thesis","abstract":"Rogue waves are extreme oceanic waves which exceed twice the significant wave height of the wave record. In False Bay, South Africa, a shallow sea mount called rocky bank was suggested by Shipley (1964) to be the cause for increased wave energy along the eastern periphery of False Bay, where it is not uncommon for coastal users, particularly rock fishermen, to be washed off of the rocky coastline. The shallow bathymetry associated with rocky bank refracts the incoming open ocean swell and is thought to focus the wave energy toward sections of this coastline. This investigation aims to understand which offshore wave conditions could be conducive to rogue wave development along the eastern periphery of False Bay, South Africa. To do so, the phase-averaging spectral wave numerical model SWAN was used to investigate various wave conditions which are known to enter False Bay. The focusing effect which rocky bank supposedly has on the incoming wave energy was investigated by deepening and shallowing rocky bank's depth. This study showed that rocky bank does cause a varying degree of wave focusing which appears to be most dependent on the wave period, with higher wave periods leading to greater extents of refraction. According to this study, the average conditions which impact the south-western coastline of South Africa are conducive to wave focusing by rocky bank and despite the rarity of rogue wave events, coastal users are still affected by them. Calm seas have the ability to mislead users that make use of these dangerous rocky coasts, when the event of a rogue wave in small seas can still be sufficient to wash a person into the sea. A study by de Vos &amp; Rautenbach (2019) suggested that users are at a higher risk, for a variety of coastal activities, during (seemingly) good conditions due to the increased human exposure. Since this study only simulated monochromatic wave conditions, one would expect the results to be significantly different if multiple swell systems were simulated concurrently, as this introduces the possibility of the dispersive focusing mechanism for swells that travel at different speeds and thus increasing the likelihood of a rogue wave. The knowledge acquired from this study is a great step towards understanding the wave climate of False Bay. This information can be used to implement possible warning systems which would hopefully be respected by the community and ultimately lessen the lives lost to extreme waves along False Bay's 'Death coast'.","language":"en","source":"open.uct.ac.za","title":"Towards Rogue Wave Characterization in False Bay, South Africa","URL":"https://hdl.handle.net/11427/31709","author":[{"family":"Salonen","given":"Nicholas M."}],"accessed":{"date-parts":[["2025",8,4]]},"issued":{"date-parts":[["2019"]]}}}],"schema":"https://github.com/citation-style-language/schema/raw/master/csl-citation.json"} </w:instrText>
      </w:r>
      <w:r w:rsidR="00F55529">
        <w:fldChar w:fldCharType="separate"/>
      </w:r>
      <w:r w:rsidR="00F55529" w:rsidRPr="00F55529">
        <w:rPr>
          <w:rFonts w:ascii="Aptos" w:hAnsi="Aptos"/>
        </w:rPr>
        <w:t>(Coleman, 2019; Daniels et al., 2022; de Vos, 2022; Jury, 1991; Salonen, 2019)</w:t>
      </w:r>
      <w:r w:rsidR="00F55529">
        <w:fldChar w:fldCharType="end"/>
      </w:r>
      <w:r w:rsidR="00E92FCB">
        <w:t xml:space="preserve">. </w:t>
      </w:r>
      <w:r w:rsidR="00325BD0">
        <w:t xml:space="preserve">Daniels et al (2022) </w:t>
      </w:r>
      <w:r w:rsidR="00443599">
        <w:t xml:space="preserve">set up experiments using </w:t>
      </w:r>
      <w:r w:rsidR="00B521DC">
        <w:t xml:space="preserve">the SWAN model </w:t>
      </w:r>
      <w:r w:rsidR="009F790B">
        <w:t>forced by wind products</w:t>
      </w:r>
      <w:r w:rsidR="00F5266A">
        <w:t xml:space="preserve"> of various resolutions (to capture orographic effects)</w:t>
      </w:r>
      <w:r w:rsidR="009F790B">
        <w:t xml:space="preserve"> to investigate the effects of local winds on waves and currents within the bay. </w:t>
      </w:r>
      <w:r w:rsidR="00E0507C">
        <w:t xml:space="preserve">The experiments confirmed that waves on the western periphery are </w:t>
      </w:r>
      <w:r w:rsidR="00433B32">
        <w:t>generated</w:t>
      </w:r>
      <w:r w:rsidR="00E0507C">
        <w:t xml:space="preserve"> by local winds, rather than incoming swell</w:t>
      </w:r>
      <w:r w:rsidR="00856432">
        <w:t xml:space="preserve">. The eastern periphery is more exposed to the predominant swell, as discussed previously, and </w:t>
      </w:r>
      <w:r w:rsidR="00192F72">
        <w:t xml:space="preserve">the wave field is only marginally influenced by local wind forcing. </w:t>
      </w:r>
      <w:r w:rsidR="00640667">
        <w:t>The</w:t>
      </w:r>
      <w:r w:rsidR="00B93126">
        <w:t>se findings are attributed to the</w:t>
      </w:r>
      <w:r w:rsidR="00640667">
        <w:t xml:space="preserve"> h</w:t>
      </w:r>
      <w:r w:rsidR="00E45098">
        <w:t xml:space="preserve">igh resolution </w:t>
      </w:r>
      <w:r w:rsidR="00B93126">
        <w:t xml:space="preserve">wind field provided by the </w:t>
      </w:r>
      <w:r w:rsidR="00640667">
        <w:t>Wind Atlas of South Africa (WASA) product</w:t>
      </w:r>
      <w:r w:rsidR="00B93126">
        <w:t xml:space="preserve">. </w:t>
      </w:r>
    </w:p>
    <w:p w14:paraId="4C6E1C12" w14:textId="117472F7" w:rsidR="002B541F" w:rsidRPr="00134664" w:rsidRDefault="002B541F" w:rsidP="002B541F">
      <w:pPr>
        <w:rPr>
          <w:b/>
          <w:bCs/>
        </w:rPr>
      </w:pPr>
      <w:r w:rsidRPr="001D5FDA">
        <w:rPr>
          <w:b/>
          <w:bCs/>
          <w:highlight w:val="yellow"/>
        </w:rPr>
        <w:t xml:space="preserve">Effects of </w:t>
      </w:r>
      <w:r w:rsidR="00107D47" w:rsidRPr="001D5FDA">
        <w:rPr>
          <w:b/>
          <w:bCs/>
          <w:highlight w:val="yellow"/>
        </w:rPr>
        <w:t>other features? And waves on beaches?</w:t>
      </w:r>
      <w:r w:rsidR="001D5FDA">
        <w:rPr>
          <w:b/>
          <w:bCs/>
        </w:rPr>
        <w:t xml:space="preserve"> – </w:t>
      </w:r>
      <w:r w:rsidR="00433B32">
        <w:rPr>
          <w:b/>
          <w:bCs/>
        </w:rPr>
        <w:t>get</w:t>
      </w:r>
      <w:r w:rsidR="001D5FDA">
        <w:rPr>
          <w:b/>
          <w:bCs/>
        </w:rPr>
        <w:t xml:space="preserve"> to that in circulation </w:t>
      </w:r>
      <w:r w:rsidR="00A11923">
        <w:rPr>
          <w:b/>
          <w:bCs/>
        </w:rPr>
        <w:t xml:space="preserve">section. </w:t>
      </w:r>
    </w:p>
    <w:p w14:paraId="2D44F166" w14:textId="6E3FE262" w:rsidR="00162018" w:rsidRDefault="00083046" w:rsidP="00083046">
      <w:pPr>
        <w:pStyle w:val="Heading2"/>
      </w:pPr>
      <w:bookmarkStart w:id="7" w:name="_Toc206743056"/>
      <w:r>
        <w:t>Tides</w:t>
      </w:r>
      <w:bookmarkEnd w:id="7"/>
      <w:r w:rsidR="00AE6FB3">
        <w:t xml:space="preserve"> and Inertial Motion </w:t>
      </w:r>
    </w:p>
    <w:p w14:paraId="4EB13429" w14:textId="3BB7DD63" w:rsidR="000C2D24" w:rsidRDefault="001A6224" w:rsidP="00083046">
      <w:r>
        <w:t>The tidal range in False Bay is a</w:t>
      </w:r>
      <w:r w:rsidR="003A3511">
        <w:t>pproximately 0.8</w:t>
      </w:r>
      <w:r w:rsidR="000D1F57">
        <w:t xml:space="preserve"> m and 1.6 m during neap and spring cycles respec</w:t>
      </w:r>
      <w:r w:rsidR="005D751D">
        <w:t>tively</w:t>
      </w:r>
      <w:r w:rsidR="007D4F84">
        <w:t xml:space="preserve"> </w:t>
      </w:r>
      <w:r w:rsidR="007D4F84">
        <w:fldChar w:fldCharType="begin"/>
      </w:r>
      <w:r w:rsidR="007D4F84">
        <w:instrText xml:space="preserve"> ADDIN ZOTERO_ITEM CSL_CITATION {"citationID":"U7XsVYuz","properties":{"formattedCitation":"(Gr\\uc0\\u252{}ndlingh et al., 1989)","plainCitation":"(Gründlingh et al., 1989)","noteIndex":0},"citationItems":[{"id":515,"uris":["http://zotero.org/users/14070386/items/JJV4REIQ"],"itemData":{"id":515,"type":"article-journal","abstract":"False Bay, the biggest bay in South Africa, has to accommodate various demands in terms of recreation, naval activities and fisheries while it is lately also exposed to increased pollution. To determine the currents at the entrance to the Bay and thus obtain insight into the dynamics of the region, the flushing rate of the Bay and other aspects of the circulation, a number of current meters were deployed in the lower half of the water column at the entrance during the austral summer of 1986/1987. The results of these measurements, augmented and supported by temperature-salinity sections and meteorologic measurements in the vicinity, are discussed and compared with historical observations of the currents and water properties in the Bay.","container-title":"Continental Shelf Research","DOI":"10.1016/0278-4343(89)90056-3","ISSN":"02784343","issue":"12","journalAbbreviation":"Continental Shelf Research","language":"en","license":"https://www.elsevier.com/tdm/userlicense/1.0/","page":"1029-1048","source":"DOI.org (Crossref)","title":"Bottom currents at the entrance to False Bay, South Africa","volume":"9","author":[{"family":"Gründlingh","given":"M.L."},{"family":"Hunter","given":"I.T."},{"family":"Potgieter","given":"E."}],"issued":{"date-parts":[["1989",12]]}}}],"schema":"https://github.com/citation-style-language/schema/raw/master/csl-citation.json"} </w:instrText>
      </w:r>
      <w:r w:rsidR="007D4F84">
        <w:fldChar w:fldCharType="separate"/>
      </w:r>
      <w:r w:rsidR="007D4F84" w:rsidRPr="007D4F84">
        <w:rPr>
          <w:rFonts w:ascii="Aptos" w:hAnsi="Aptos" w:cs="Times New Roman"/>
        </w:rPr>
        <w:t>(Gründlingh et al., 1989)</w:t>
      </w:r>
      <w:r w:rsidR="007D4F84">
        <w:fldChar w:fldCharType="end"/>
      </w:r>
      <w:r w:rsidR="007D4F84">
        <w:t>.</w:t>
      </w:r>
      <w:r w:rsidR="005D751D">
        <w:t xml:space="preserve"> </w:t>
      </w:r>
      <w:r w:rsidR="001B127A">
        <w:t>The ebb and flood are known</w:t>
      </w:r>
      <w:r w:rsidR="00BB430F">
        <w:t xml:space="preserve"> generate currents </w:t>
      </w:r>
      <w:r w:rsidR="001B127A">
        <w:t xml:space="preserve">when winds and waves are calm, particularly </w:t>
      </w:r>
      <w:r w:rsidR="00BB430F">
        <w:t xml:space="preserve">around the coast </w:t>
      </w:r>
      <w:r w:rsidR="00A06D34">
        <w:t xml:space="preserve">and in shallow areas </w:t>
      </w:r>
      <w:r w:rsidR="001B127A">
        <w:t>to</w:t>
      </w:r>
      <w:r w:rsidR="00A06D34">
        <w:t xml:space="preserve"> the north </w:t>
      </w:r>
      <w:r w:rsidR="00AD3CD6">
        <w:fldChar w:fldCharType="begin"/>
      </w:r>
      <w:r>
        <w:instrText xml:space="preserve"> ADDIN ZOTERO_ITEM CSL_CITATION {"citationID":"0BtOoa9h","properties":{"formattedCitation":"(Atkins, 1970b; Wainman et al., 1987)","plainCitation":"(Atkins, 1970b; Wainman et al., 1987)","noteIndex":0},"citationItems":[{"id":557,"uris":["http://zotero.org/users/14070386/items/GDKQ6KVU"],"itemData":{"id":557,"type":"article-journal","abstract":"Wind records from six reporting stations in the vicinity of False Bay have been analysed, and the mean directional frequency and velocity combined to give relative ‘wind run’ for each station and season are shown in the form of wind roses. Methods of current measurements are briefly discussed, and the ‘dye-bomb’ technique using aircraft chosen to obtain a nearly synoptic pattern over a wide area. The results of thirteen such operations at eleven selected stations have indicated that four main patterns have evolved, the predominant type being a clockwise rotation. Fifteen further operations close to the west, north and north-east shores were later carried out and the results are shown in current roses for each station for winter and summer conditions.","container-title":"Transactions of the Royal Society of South Africa","DOI":"10.1080/00359197009519109","ISSN":"0035-919X","issue":"2","note":"publisher: Taylor &amp; Francis\n_eprint: https://doi.org/10.1080/00359197009519109","page":"139-148","source":"Taylor and Francis+NEJM","title":"Winds and Current Patterns in False Bay","volume":"39","author":[{"family":"Atkins","given":"G. R."}],"issued":{"date-parts":[["1970",1,1]]}}},{"id":516,"uris":["http://zotero.org/users/14070386/items/5M8FDETE"],"itemData":{"id":516,"type":"article-journal","abstract":"Four current-meter moorings placed in False Bay between February and May 1985 revealed a tendency towards cyclonic motion, but with poleward flow along the western boundary. Data from six anemometers situated around the Bay showed periodic acceleration of northward air flow associated with south-easterly wind events during ridging of the South Atlantic high pressure cell round the continent. A clear pattern of cooling and warming of water at the current-meter sites was observed, corresponding to the acceleration and decay phases of south-easterly wind over periods of a few days. There was a suggestion of subsidence of warm water along the western boundary when the wind relaxed.","container-title":"South African Journal of Marine Science","DOI":"10.2989/025776187784522423","ISSN":"0257-7615","issue":"1","note":"publisher: Taylor &amp; Francis\n_eprint: https://doi.org/10.2989/025776187784522423","page":"337-346","source":"Taylor and Francis+NEJM","title":"Winds and subsurface currents in the False Bay region, South Africa","volume":"5","author":[{"family":"Wainman","given":"C. K."},{"family":"Polito","given":"A."},{"family":"Nelson","given":"G."}],"issued":{"date-parts":[["1987",6,1]]}}}],"schema":"https://github.com/citation-style-language/schema/raw/master/csl-citation.json"} </w:instrText>
      </w:r>
      <w:r w:rsidR="00AD3CD6">
        <w:fldChar w:fldCharType="separate"/>
      </w:r>
      <w:r w:rsidRPr="001A6224">
        <w:rPr>
          <w:rFonts w:ascii="Aptos" w:hAnsi="Aptos"/>
        </w:rPr>
        <w:t>(Atkins, 1970b; Wainman et al., 1987)</w:t>
      </w:r>
      <w:r w:rsidR="00AD3CD6">
        <w:fldChar w:fldCharType="end"/>
      </w:r>
      <w:r w:rsidR="00AD3CD6">
        <w:t xml:space="preserve">. </w:t>
      </w:r>
      <w:r w:rsidR="004B1493">
        <w:t>The co-</w:t>
      </w:r>
      <w:r w:rsidR="0086346C">
        <w:t xml:space="preserve">occurrence of high tides and intense storms </w:t>
      </w:r>
      <w:r w:rsidR="0071401D">
        <w:t xml:space="preserve">are the main contributors to coastal erosion and damage to infrastructure such as railways and </w:t>
      </w:r>
      <w:r w:rsidR="00B62F84">
        <w:lastRenderedPageBreak/>
        <w:t xml:space="preserve">beach resorts </w:t>
      </w:r>
      <w:r w:rsidR="00B62F84">
        <w:fldChar w:fldCharType="begin"/>
      </w:r>
      <w:r w:rsidR="00B62F84">
        <w:instrText xml:space="preserve"> ADDIN ZOTERO_ITEM CSL_CITATION {"citationID":"bD5MxGqt","properties":{"formattedCitation":"(Fourie et al., 2015)","plainCitation":"(Fourie et al., 2015)","noteIndex":0},"citationItems":[{"id":555,"uris":["http://zotero.org/users/14070386/items/KZ6ZM2G7"],"itemData":{"id":555,"type":"article-journal","abstract":"The coastline to the east of the Monwabisi Beach tidal pool has been subject to substantial visible coastal erosion. Monwabisi is located near the City of Cape Town and is situated along the northern coastline of False Bay. The erosion that has occurred has raised concern as it is damaging local infrastructure. The coastline retreat to the east of Monwabisi was investigated through analysis of aerial photographs and wave data to establish whether there is a relationship between dynamic wave action that this bay is subjected to, and the observed erosion within the study area. The maximum lateral coastal erosion at the Monwabisi study area from 2003 until 2014 was approximately 30m in a landward direction. Based on the correlation of the results between the rate of coastline retreat and the wave data, the study has concluded that the extreme rates of coastline retreat experienced within the study area at Monwabisi is most likely a direct result of a combination of influences including the number and height of big wave events, waves coming from a more southerly direction, the underlying geological substrate of the study area, and the impact that the local infrastructure has had on the geological substrate. Three time periods of maximum monthly erosion rates occurred from June 2008 to November 2009, March 2010 to March 2011 and April 2011 to June 2012.","container-title":"South African Journal of Geomatics","DOI":"10.4314/sajg.v4i2.3","ISSN":"2225-8531","issue":"2","language":"en","license":"Copyright (c)","note":"number: 2","page":"96-109","source":"www.ajol.info","title":"The influence of wave action on coastal erosion along Monwabisi Beach, Cape Town","volume":"4","author":[{"family":"Fourie","given":"J. P."},{"family":"Ansorge","given":"I."},{"family":"Backeberg","given":"B."},{"family":"Cawthra","given":"H. C."},{"family":"MacHutchon","given":"M. R."},{"family":"Zyl","given":"FW","dropping-particle":"van"}],"issued":{"date-parts":[["2015"]]}}}],"schema":"https://github.com/citation-style-language/schema/raw/master/csl-citation.json"} </w:instrText>
      </w:r>
      <w:r w:rsidR="00B62F84">
        <w:fldChar w:fldCharType="separate"/>
      </w:r>
      <w:r w:rsidR="00B62F84" w:rsidRPr="00B62F84">
        <w:rPr>
          <w:rFonts w:ascii="Aptos" w:hAnsi="Aptos"/>
        </w:rPr>
        <w:t>(Fourie et al., 2015)</w:t>
      </w:r>
      <w:r w:rsidR="00B62F84">
        <w:fldChar w:fldCharType="end"/>
      </w:r>
      <w:r w:rsidR="00B62F84">
        <w:t xml:space="preserve">. </w:t>
      </w:r>
      <w:r w:rsidR="00C846C3">
        <w:t>Historical observations by Atkins</w:t>
      </w:r>
      <w:r w:rsidR="00123B3A">
        <w:t xml:space="preserve"> (1970</w:t>
      </w:r>
      <w:r w:rsidR="00796349">
        <w:t xml:space="preserve">b) </w:t>
      </w:r>
      <w:r w:rsidR="00CA439D">
        <w:t>found that ebb and flood tid</w:t>
      </w:r>
      <w:r w:rsidR="009B66CF">
        <w:t xml:space="preserve">es modulate currents. </w:t>
      </w:r>
      <w:r w:rsidR="00C27708">
        <w:t>Gründlingh et al. (19</w:t>
      </w:r>
      <w:r w:rsidR="00406423">
        <w:t xml:space="preserve">89) investigated this further </w:t>
      </w:r>
      <w:r w:rsidR="00EE1DA4">
        <w:t xml:space="preserve">by deploying an array of current meters </w:t>
      </w:r>
      <w:r w:rsidR="00270C04">
        <w:t xml:space="preserve">in the lower half of the water column near the mouth of the bay during the summer of 1986/87 (DJF). </w:t>
      </w:r>
    </w:p>
    <w:p w14:paraId="0A74939E" w14:textId="7A65706B" w:rsidR="006C45A6" w:rsidRPr="008F3579" w:rsidRDefault="00BC7A1E" w:rsidP="00083046">
      <w:r>
        <w:t>The semi-diurnal tidal constituent was identified as the most significant</w:t>
      </w:r>
      <w:r w:rsidR="002A46B7">
        <w:t>, especially in the meridional componen</w:t>
      </w:r>
      <w:r w:rsidR="00DB6B39">
        <w:t>t (N</w:t>
      </w:r>
      <w:r w:rsidR="00401587">
        <w:t>-</w:t>
      </w:r>
      <w:r w:rsidR="00DB6B39">
        <w:t xml:space="preserve">S), and increased in magnitude from west to east </w:t>
      </w:r>
      <w:r w:rsidR="00DB6B39">
        <w:fldChar w:fldCharType="begin"/>
      </w:r>
      <w:r w:rsidR="00DB6B39">
        <w:instrText xml:space="preserve"> ADDIN ZOTERO_ITEM CSL_CITATION {"citationID":"RlvO5RjE","properties":{"formattedCitation":"(Gr\\uc0\\u252{}ndlingh et al., 1989)","plainCitation":"(Gründlingh et al., 1989)","noteIndex":0},"citationItems":[{"id":515,"uris":["http://zotero.org/users/14070386/items/JJV4REIQ"],"itemData":{"id":515,"type":"article-journal","abstract":"False Bay, the biggest bay in South Africa, has to accommodate various demands in terms of recreation, naval activities and fisheries while it is lately also exposed to increased pollution. To determine the currents at the entrance to the Bay and thus obtain insight into the dynamics of the region, the flushing rate of the Bay and other aspects of the circulation, a number of current meters were deployed in the lower half of the water column at the entrance during the austral summer of 1986/1987. The results of these measurements, augmented and supported by temperature-salinity sections and meteorologic measurements in the vicinity, are discussed and compared with historical observations of the currents and water properties in the Bay.","container-title":"Continental Shelf Research","DOI":"10.1016/0278-4343(89)90056-3","ISSN":"02784343","issue":"12","journalAbbreviation":"Continental Shelf Research","language":"en","license":"https://www.elsevier.com/tdm/userlicense/1.0/","page":"1029-1048","source":"DOI.org (Crossref)","title":"Bottom currents at the entrance to False Bay, South Africa","volume":"9","author":[{"family":"Gründlingh","given":"M.L."},{"family":"Hunter","given":"I.T."},{"family":"Potgieter","given":"E."}],"issued":{"date-parts":[["1989",12]]}}}],"schema":"https://github.com/citation-style-language/schema/raw/master/csl-citation.json"} </w:instrText>
      </w:r>
      <w:r w:rsidR="00DB6B39">
        <w:fldChar w:fldCharType="separate"/>
      </w:r>
      <w:r w:rsidR="00DB6B39" w:rsidRPr="00DB6B39">
        <w:rPr>
          <w:rFonts w:ascii="Aptos" w:hAnsi="Aptos" w:cs="Times New Roman"/>
        </w:rPr>
        <w:t>(Gründlingh et al., 1989)</w:t>
      </w:r>
      <w:r w:rsidR="00DB6B39">
        <w:fldChar w:fldCharType="end"/>
      </w:r>
      <w:r w:rsidR="00DB6B39">
        <w:t xml:space="preserve">. </w:t>
      </w:r>
      <w:r w:rsidR="0019314D">
        <w:t xml:space="preserve">The principal axis was </w:t>
      </w:r>
      <w:r w:rsidR="00E94CFC">
        <w:t>in a north-northeast to south-southwest direction</w:t>
      </w:r>
      <w:r w:rsidR="00E72C17">
        <w:t xml:space="preserve"> (in and out of the bay)</w:t>
      </w:r>
      <w:r w:rsidR="00E94CFC">
        <w:t xml:space="preserve"> with a </w:t>
      </w:r>
      <w:r w:rsidR="00AB54A4">
        <w:t xml:space="preserve">flow rate of </w:t>
      </w:r>
      <m:oMath>
        <m:r>
          <w:rPr>
            <w:rFonts w:ascii="Cambria Math" w:hAnsi="Cambria Math"/>
          </w:rPr>
          <m:t>2.6-3.8 cm∙</m:t>
        </m:r>
        <m:sSup>
          <m:sSupPr>
            <m:ctrlPr>
              <w:rPr>
                <w:rFonts w:ascii="Cambria Math" w:hAnsi="Cambria Math"/>
                <w:i/>
              </w:rPr>
            </m:ctrlPr>
          </m:sSupPr>
          <m:e>
            <m:r>
              <w:rPr>
                <w:rFonts w:ascii="Cambria Math" w:hAnsi="Cambria Math"/>
              </w:rPr>
              <m:t>s</m:t>
            </m:r>
          </m:e>
          <m:sup>
            <m:r>
              <w:rPr>
                <w:rFonts w:ascii="Cambria Math" w:hAnsi="Cambria Math"/>
              </w:rPr>
              <m:t>-1</m:t>
            </m:r>
          </m:sup>
        </m:sSup>
      </m:oMath>
      <w:r w:rsidR="007515A7">
        <w:t xml:space="preserve"> </w:t>
      </w:r>
      <w:r w:rsidR="007515A7">
        <w:fldChar w:fldCharType="begin"/>
      </w:r>
      <w:r w:rsidR="007515A7">
        <w:instrText xml:space="preserve"> ADDIN ZOTERO_ITEM CSL_CITATION {"citationID":"dlFZS8mj","properties":{"formattedCitation":"(Gr\\uc0\\u252{}ndlingh et al., 1989)","plainCitation":"(Gründlingh et al., 1989)","noteIndex":0},"citationItems":[{"id":515,"uris":["http://zotero.org/users/14070386/items/JJV4REIQ"],"itemData":{"id":515,"type":"article-journal","abstract":"False Bay, the biggest bay in South Africa, has to accommodate various demands in terms of recreation, naval activities and fisheries while it is lately also exposed to increased pollution. To determine the currents at the entrance to the Bay and thus obtain insight into the dynamics of the region, the flushing rate of the Bay and other aspects of the circulation, a number of current meters were deployed in the lower half of the water column at the entrance during the austral summer of 1986/1987. The results of these measurements, augmented and supported by temperature-salinity sections and meteorologic measurements in the vicinity, are discussed and compared with historical observations of the currents and water properties in the Bay.","container-title":"Continental Shelf Research","DOI":"10.1016/0278-4343(89)90056-3","ISSN":"02784343","issue":"12","journalAbbreviation":"Continental Shelf Research","language":"en","license":"https://www.elsevier.com/tdm/userlicense/1.0/","page":"1029-1048","source":"DOI.org (Crossref)","title":"Bottom currents at the entrance to False Bay, South Africa","volume":"9","author":[{"family":"Gründlingh","given":"M.L."},{"family":"Hunter","given":"I.T."},{"family":"Potgieter","given":"E."}],"issued":{"date-parts":[["1989",12]]}}}],"schema":"https://github.com/citation-style-language/schema/raw/master/csl-citation.json"} </w:instrText>
      </w:r>
      <w:r w:rsidR="007515A7">
        <w:fldChar w:fldCharType="separate"/>
      </w:r>
      <w:r w:rsidR="007515A7" w:rsidRPr="007515A7">
        <w:rPr>
          <w:rFonts w:ascii="Aptos" w:hAnsi="Aptos" w:cs="Times New Roman"/>
        </w:rPr>
        <w:t>(Gründlingh et al., 1989)</w:t>
      </w:r>
      <w:r w:rsidR="007515A7">
        <w:fldChar w:fldCharType="end"/>
      </w:r>
      <w:r w:rsidR="007515A7">
        <w:t xml:space="preserve">. </w:t>
      </w:r>
      <w:r w:rsidR="00CD7B14">
        <w:t xml:space="preserve">The diurnal tide </w:t>
      </w:r>
      <w:r w:rsidR="0084300F">
        <w:t xml:space="preserve">had a flow rate of comparable magnitude </w:t>
      </w:r>
      <w:r w:rsidR="004564AC" w:rsidRPr="004564AC">
        <w:rPr>
          <w:rFonts w:ascii="Aptos" w:hAnsi="Aptos" w:cs="Times New Roman"/>
        </w:rPr>
        <w:t>(Gründlingh et al., 1989)</w:t>
      </w:r>
      <w:r w:rsidR="0084300F">
        <w:t xml:space="preserve"> </w:t>
      </w:r>
      <m:oMath>
        <m:r>
          <w:rPr>
            <w:rFonts w:ascii="Cambria Math" w:hAnsi="Cambria Math"/>
          </w:rPr>
          <m:t>(2.2-3.3 cm∙</m:t>
        </m:r>
        <m:sSup>
          <m:sSupPr>
            <m:ctrlPr>
              <w:rPr>
                <w:rFonts w:ascii="Cambria Math" w:hAnsi="Cambria Math"/>
                <w:i/>
              </w:rPr>
            </m:ctrlPr>
          </m:sSupPr>
          <m:e>
            <m:r>
              <w:rPr>
                <w:rFonts w:ascii="Cambria Math" w:hAnsi="Cambria Math"/>
              </w:rPr>
              <m:t>s</m:t>
            </m:r>
          </m:e>
          <m:sup>
            <m:r>
              <w:rPr>
                <w:rFonts w:ascii="Cambria Math" w:hAnsi="Cambria Math"/>
              </w:rPr>
              <m:t>-1</m:t>
            </m:r>
          </m:sup>
        </m:sSup>
        <m:r>
          <w:rPr>
            <w:rFonts w:ascii="Cambria Math" w:hAnsi="Cambria Math"/>
          </w:rPr>
          <m:t>)</m:t>
        </m:r>
      </m:oMath>
      <w:r w:rsidR="0097610E">
        <w:t>, but was more evident in the zonal (E-W) current component</w:t>
      </w:r>
      <w:r w:rsidR="004564AC">
        <w:t xml:space="preserve"> </w:t>
      </w:r>
      <w:r w:rsidR="004564AC">
        <w:fldChar w:fldCharType="begin"/>
      </w:r>
      <w:r w:rsidR="004564AC">
        <w:instrText xml:space="preserve"> ADDIN ZOTERO_ITEM CSL_CITATION {"citationID":"zCksTaRm","properties":{"formattedCitation":"(Gr\\uc0\\u252{}ndlingh et al., 1989)","plainCitation":"(Gründlingh et al., 1989)","noteIndex":0},"citationItems":[{"id":515,"uris":["http://zotero.org/users/14070386/items/JJV4REIQ"],"itemData":{"id":515,"type":"article-journal","abstract":"False Bay, the biggest bay in South Africa, has to accommodate various demands in terms of recreation, naval activities and fisheries while it is lately also exposed to increased pollution. To determine the currents at the entrance to the Bay and thus obtain insight into the dynamics of the region, the flushing rate of the Bay and other aspects of the circulation, a number of current meters were deployed in the lower half of the water column at the entrance during the austral summer of 1986/1987. The results of these measurements, augmented and supported by temperature-salinity sections and meteorologic measurements in the vicinity, are discussed and compared with historical observations of the currents and water properties in the Bay.","container-title":"Continental Shelf Research","DOI":"10.1016/0278-4343(89)90056-3","ISSN":"02784343","issue":"12","journalAbbreviation":"Continental Shelf Research","language":"en","license":"https://www.elsevier.com/tdm/userlicense/1.0/","page":"1029-1048","source":"DOI.org (Crossref)","title":"Bottom currents at the entrance to False Bay, South Africa","volume":"9","author":[{"family":"Gründlingh","given":"M.L."},{"family":"Hunter","given":"I.T."},{"family":"Potgieter","given":"E."}],"issued":{"date-parts":[["1989",12]]}}}],"schema":"https://github.com/citation-style-language/schema/raw/master/csl-citation.json"} </w:instrText>
      </w:r>
      <w:r w:rsidR="004564AC">
        <w:fldChar w:fldCharType="separate"/>
      </w:r>
      <w:r w:rsidR="004564AC" w:rsidRPr="004564AC">
        <w:rPr>
          <w:rFonts w:ascii="Aptos" w:hAnsi="Aptos" w:cs="Times New Roman"/>
        </w:rPr>
        <w:t>(Gründlingh et al., 1989)</w:t>
      </w:r>
      <w:r w:rsidR="004564AC">
        <w:fldChar w:fldCharType="end"/>
      </w:r>
      <w:r w:rsidR="004756A2">
        <w:t xml:space="preserve">. </w:t>
      </w:r>
    </w:p>
    <w:p w14:paraId="3399E336" w14:textId="1CB4FB15" w:rsidR="007213EE" w:rsidRDefault="00D76229" w:rsidP="00B24B41">
      <w:r>
        <w:t>A modelling study by Coleman (2019) found a decoupling of surface and bottom flows</w:t>
      </w:r>
      <w:r w:rsidR="00651BF5">
        <w:t xml:space="preserve"> and described b</w:t>
      </w:r>
      <w:r w:rsidR="006F7D40">
        <w:t>ottom f</w:t>
      </w:r>
      <w:r w:rsidR="00163553">
        <w:t xml:space="preserve">lows </w:t>
      </w:r>
      <w:r w:rsidR="00651BF5">
        <w:t>as</w:t>
      </w:r>
      <w:r w:rsidR="00163553">
        <w:t xml:space="preserve"> weak tid</w:t>
      </w:r>
      <w:r w:rsidR="00651BF5">
        <w:t xml:space="preserve">al currents with a magnitude </w:t>
      </w:r>
      <m:oMath>
        <m:r>
          <w:rPr>
            <w:rFonts w:ascii="Cambria Math" w:hAnsi="Cambria Math"/>
          </w:rPr>
          <m:t>≤10 c</m:t>
        </m:r>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1</m:t>
            </m:r>
          </m:sup>
        </m:sSup>
      </m:oMath>
      <w:r w:rsidR="008535BE">
        <w:t>.</w:t>
      </w:r>
      <w:r w:rsidR="00D40C5B">
        <w:t xml:space="preserve"> Neap and spring tidal currents were similar under flood and ebb conditions </w:t>
      </w:r>
      <w:r w:rsidR="00D40C5B">
        <w:fldChar w:fldCharType="begin"/>
      </w:r>
      <w:r w:rsidR="00D40C5B">
        <w:instrText xml:space="preserve"> ADDIN ZOTERO_ITEM CSL_CITATION {"citationID":"Hc95llqF","properties":{"formattedCitation":"(Coleman, 2019)","plainCitation":"(Coleman, 2019)","noteIndex":0},"citationItems":[{"id":530,"uris":["http://zotero.org/users/14070386/items/XANXBICE"],"itemData":{"id":530,"type":"thesis","abstract":"False Bay is located in the Western Cape and is the largest coastal embayment along the South African coastline. The location of the bay is unique in that it is influenced by a complex wind regime and by both the Benguela and Agulhas currents. In recent years, False Bay has become the focus of numerous studies investigating engineering and environmental issues such as water quality issues, storm events, wave focusing and rip currents at certain beaches. In order to understand and assess these issues, physical processes, such as coastal hydrodynamics, within False Bay needs to be well defined.","event-place":"South Africa","genre":"Master of Engineering","language":"en","number-of-pages":"132","publisher":"Stellenbosch University","publisher-place":"South Africa","source":"Zotero","title":"The Development and Validation of a Hydrodynamic Model of False Bay","title-short":"The Development and Validation of a Hydrodynamic  Model of False Bay","URL":"https://core.ac.uk/outputs/196259848/?source=2","author":[{"family":"Coleman","given":"Fawaaz"}],"accessed":{"date-parts":[["2025",7,29]]},"issued":{"date-parts":[["2019",4]]}}}],"schema":"https://github.com/citation-style-language/schema/raw/master/csl-citation.json"} </w:instrText>
      </w:r>
      <w:r w:rsidR="00D40C5B">
        <w:fldChar w:fldCharType="separate"/>
      </w:r>
      <w:r w:rsidR="00D40C5B" w:rsidRPr="00D40C5B">
        <w:rPr>
          <w:rFonts w:ascii="Aptos" w:hAnsi="Aptos"/>
        </w:rPr>
        <w:t>(Coleman, 2019)</w:t>
      </w:r>
      <w:r w:rsidR="00D40C5B">
        <w:fldChar w:fldCharType="end"/>
      </w:r>
      <w:r w:rsidR="00D40C5B">
        <w:t xml:space="preserve">. </w:t>
      </w:r>
      <w:r w:rsidR="00B276DC">
        <w:t xml:space="preserve">Flood tidal currents had a typical range of </w:t>
      </w:r>
      <m:oMath>
        <m:r>
          <w:rPr>
            <w:rFonts w:ascii="Cambria Math" w:hAnsi="Cambria Math"/>
          </w:rPr>
          <m:t>2-10 cm</m:t>
        </m:r>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1</m:t>
            </m:r>
          </m:sup>
        </m:sSup>
      </m:oMath>
      <w:r w:rsidR="00A027DA">
        <w:t xml:space="preserve"> throughout the bay. They</w:t>
      </w:r>
      <w:r w:rsidR="00D753A8">
        <w:t xml:space="preserve"> accelerated around Cape Point, over Rocky Bank and along the steep eastern shoreline </w:t>
      </w:r>
      <w:r w:rsidR="00D753A8">
        <w:fldChar w:fldCharType="begin"/>
      </w:r>
      <w:r w:rsidR="00D753A8">
        <w:instrText xml:space="preserve"> ADDIN ZOTERO_ITEM CSL_CITATION {"citationID":"qq96T3lx","properties":{"formattedCitation":"(Coleman, 2019)","plainCitation":"(Coleman, 2019)","noteIndex":0},"citationItems":[{"id":530,"uris":["http://zotero.org/users/14070386/items/XANXBICE"],"itemData":{"id":530,"type":"thesis","abstract":"False Bay is located in the Western Cape and is the largest coastal embayment along the South African coastline. The location of the bay is unique in that it is influenced by a complex wind regime and by both the Benguela and Agulhas currents. In recent years, False Bay has become the focus of numerous studies investigating engineering and environmental issues such as water quality issues, storm events, wave focusing and rip currents at certain beaches. In order to understand and assess these issues, physical processes, such as coastal hydrodynamics, within False Bay needs to be well defined.","event-place":"South Africa","genre":"Master of Engineering","language":"en","number-of-pages":"132","publisher":"Stellenbosch University","publisher-place":"South Africa","source":"Zotero","title":"The Development and Validation of a Hydrodynamic Model of False Bay","title-short":"The Development and Validation of a Hydrodynamic  Model of False Bay","URL":"https://core.ac.uk/outputs/196259848/?source=2","author":[{"family":"Coleman","given":"Fawaaz"}],"accessed":{"date-parts":[["2025",7,29]]},"issued":{"date-parts":[["2019",4]]}}}],"schema":"https://github.com/citation-style-language/schema/raw/master/csl-citation.json"} </w:instrText>
      </w:r>
      <w:r w:rsidR="00D753A8">
        <w:fldChar w:fldCharType="separate"/>
      </w:r>
      <w:r w:rsidR="00D753A8" w:rsidRPr="00D753A8">
        <w:rPr>
          <w:rFonts w:ascii="Aptos" w:hAnsi="Aptos"/>
        </w:rPr>
        <w:t>(Coleman, 2019)</w:t>
      </w:r>
      <w:r w:rsidR="00D753A8">
        <w:fldChar w:fldCharType="end"/>
      </w:r>
      <w:r w:rsidR="00D753A8">
        <w:t xml:space="preserve">. </w:t>
      </w:r>
      <w:r w:rsidR="00271E83">
        <w:t xml:space="preserve">Ebb tidal currents had a comparable magnitude range of </w:t>
      </w:r>
      <m:oMath>
        <m:r>
          <w:rPr>
            <w:rFonts w:ascii="Cambria Math" w:hAnsi="Cambria Math"/>
          </w:rPr>
          <m:t xml:space="preserve">2-6 </m:t>
        </m:r>
        <m:r>
          <w:rPr>
            <w:rFonts w:ascii="Cambria Math" w:hAnsi="Cambria Math"/>
          </w:rPr>
          <m:t>cm∙</m:t>
        </m:r>
        <m:sSup>
          <m:sSupPr>
            <m:ctrlPr>
              <w:rPr>
                <w:rFonts w:ascii="Cambria Math" w:hAnsi="Cambria Math"/>
                <w:i/>
              </w:rPr>
            </m:ctrlPr>
          </m:sSupPr>
          <m:e>
            <m:r>
              <w:rPr>
                <w:rFonts w:ascii="Cambria Math" w:hAnsi="Cambria Math"/>
              </w:rPr>
              <m:t>s</m:t>
            </m:r>
          </m:e>
          <m:sup>
            <m:r>
              <w:rPr>
                <w:rFonts w:ascii="Cambria Math" w:hAnsi="Cambria Math"/>
              </w:rPr>
              <m:t>-1</m:t>
            </m:r>
          </m:sup>
        </m:sSup>
      </m:oMath>
      <w:r w:rsidR="00271E83">
        <w:t xml:space="preserve">. </w:t>
      </w:r>
      <w:r w:rsidR="00CC66A7">
        <w:t xml:space="preserve">Magnitudes reached </w:t>
      </w:r>
      <m:oMath>
        <m:r>
          <w:rPr>
            <w:rFonts w:ascii="Cambria Math" w:hAnsi="Cambria Math"/>
          </w:rPr>
          <m:t xml:space="preserve">10-25 </m:t>
        </m:r>
        <m:r>
          <w:rPr>
            <w:rFonts w:ascii="Cambria Math" w:hAnsi="Cambria Math"/>
          </w:rPr>
          <m:t>cm∙</m:t>
        </m:r>
        <m:sSup>
          <m:sSupPr>
            <m:ctrlPr>
              <w:rPr>
                <w:rFonts w:ascii="Cambria Math" w:hAnsi="Cambria Math"/>
                <w:i/>
              </w:rPr>
            </m:ctrlPr>
          </m:sSupPr>
          <m:e>
            <m:r>
              <w:rPr>
                <w:rFonts w:ascii="Cambria Math" w:hAnsi="Cambria Math"/>
              </w:rPr>
              <m:t>s</m:t>
            </m:r>
          </m:e>
          <m:sup>
            <m:r>
              <w:rPr>
                <w:rFonts w:ascii="Cambria Math" w:hAnsi="Cambria Math"/>
              </w:rPr>
              <m:t>-1</m:t>
            </m:r>
          </m:sup>
        </m:sSup>
      </m:oMath>
      <w:r w:rsidR="00CC66A7">
        <w:t xml:space="preserve"> </w:t>
      </w:r>
      <w:r w:rsidR="00B16F45">
        <w:t xml:space="preserve">around Cape Point and over Rocky Bank. </w:t>
      </w:r>
    </w:p>
    <w:p w14:paraId="3905E7BC" w14:textId="38386A6F" w:rsidR="00AE6FB3" w:rsidRPr="00B24B41" w:rsidRDefault="002E4018" w:rsidP="00B24B41">
      <w:r w:rsidRPr="001C6894">
        <w:rPr>
          <w:highlight w:val="yellow"/>
        </w:rPr>
        <w:t xml:space="preserve">Inertial </w:t>
      </w:r>
      <w:r w:rsidR="00685DFB" w:rsidRPr="001C6894">
        <w:rPr>
          <w:highlight w:val="yellow"/>
        </w:rPr>
        <w:t>motion is a significant and regular variation in the flow of current</w:t>
      </w:r>
      <w:r w:rsidR="00DD143C" w:rsidRPr="001C6894">
        <w:rPr>
          <w:highlight w:val="yellow"/>
        </w:rPr>
        <w:t xml:space="preserve">s caused by </w:t>
      </w:r>
      <w:r w:rsidR="00B15DDD" w:rsidRPr="001C6894">
        <w:rPr>
          <w:highlight w:val="yellow"/>
        </w:rPr>
        <w:t>the rotation of the Earth. The inertial period</w:t>
      </w:r>
      <w:r w:rsidR="00F37996" w:rsidRPr="001C6894">
        <w:rPr>
          <w:highlight w:val="yellow"/>
        </w:rPr>
        <w:t xml:space="preserve"> is</w:t>
      </w:r>
      <w:r w:rsidR="00F37996" w:rsidRPr="001C6894">
        <w:rPr>
          <w:highlight w:val="yellow"/>
        </w:rPr>
        <w:t xml:space="preserve"> time that it takes a fluid parcel to complete one inertial oscillation.</w:t>
      </w:r>
      <w:r w:rsidR="00F37996" w:rsidRPr="00F37996">
        <w:t xml:space="preserve"> </w:t>
      </w:r>
    </w:p>
    <w:p w14:paraId="5C46891B" w14:textId="5138D611" w:rsidR="0006440D" w:rsidRPr="0005502D" w:rsidRDefault="0006440D" w:rsidP="0006440D">
      <w:pPr>
        <w:pStyle w:val="Heading2"/>
      </w:pPr>
      <w:bookmarkStart w:id="8" w:name="_Toc206743058"/>
      <w:r w:rsidRPr="0005502D">
        <w:t xml:space="preserve">Large scale </w:t>
      </w:r>
      <w:r w:rsidR="009E2919" w:rsidRPr="0005502D">
        <w:t>climate variability</w:t>
      </w:r>
      <w:bookmarkEnd w:id="8"/>
    </w:p>
    <w:p w14:paraId="5A5EA490" w14:textId="1C5AC85E" w:rsidR="006F2AE7" w:rsidRPr="0005502D" w:rsidRDefault="00833687" w:rsidP="009E2919">
      <w:r w:rsidRPr="0005502D">
        <w:t xml:space="preserve">Energy transfers between the ocean and atmosphere are </w:t>
      </w:r>
      <w:r w:rsidR="00CC4A09" w:rsidRPr="0005502D">
        <w:t xml:space="preserve">dynamic and involve complex processes that span all spatio-temporal scales </w:t>
      </w:r>
      <w:r w:rsidR="00CC4A09" w:rsidRPr="0005502D">
        <w:fldChar w:fldCharType="begin"/>
      </w:r>
      <w:r w:rsidR="00CC4A09" w:rsidRPr="0005502D">
        <w:instrText xml:space="preserve"> ADDIN ZOTERO_ITEM CSL_CITATION {"citationID":"g3WcAsHc","properties":{"formattedCitation":"(Ramos et al., 2021)","plainCitation":"(Ramos et al., 2021)","noteIndex":0},"citationItems":[{"id":947,"uris":["http://zotero.org/users/14070386/items/JVUPJ92F"],"itemData":{"id":947,"type":"article-journal","abstract":"Modes of variability in ocean wave conditions are coupled to atmospheric circulation changes due to exchange of energy and momentum at the interface. Here, we explored for the South Atlantic Ocean the relations between three main climate oscillations (El Niño–Southern Oscillation [ENSO], Southern Annular Mode [SAM], and Pacific Decadal Oscillation [PDO]), four wave parameters (significant wave height [Hs], mean wave period [Tm], and zonal [Dm,x] and meridional [Dm,y] wave direction components) and wind parameters (wind speed [WS10], and zonal [u10] and meridional [v10] components). For this purpose, we regressed wind and wave parameters against the oscillation indices to create spatial composites of slope values, quantifying the correlation between wave parameters and indices. An EOF (empirical orthogonal function) analysis was also carried out to identify variability modes of wave parameters and to associate them to each climate index. The combining effects of ENSO and SAM were analysed by calculating Hs, Tm and wind speed anomalies for the periods in which the phases of these oscillations co-occur. We found important correlations not only with the dominant mode of variability, but also with secondary and even quaternary modes. For ENSO, negative correlations between the Oceanic Niño Index (ONI) and Hs, Tm, and Dm,x in the northwest part of the South Atlantic Ocean were highlighted, with a decrease (increase) of up to 8 cm of Hs per ONI unit in El Niño (La Niña) events. We established positive correlations also between ONI and these wave parameters in subtropical regions along the western African coast during austral summer, which were intensified by negative SAM. During autumn, however, we observed La Niña positive Hs anomalies for this region, which were also intensified by negative SAM. Finally, we found new, significant correlations between South Atlantic Ocean wave climate and SAM. We determined that the PDO index has negative correlations with Hs and Tm, while directional components present stronger variability.","container-title":"Progress in Oceanography","DOI":"10.1016/j.pocean.2021.102660","ISSN":"0079-6611","journalAbbreviation":"Progress in Oceanography","page":"102660","source":"ScienceDirect","title":"Relationships between large-scale climate modes and the South Atlantic Ocean wave climate","volume":"197","author":[{"family":"Ramos","given":"Marília S."},{"family":"Farina","given":"Leandro"},{"family":"Faria","given":"Sérgio Henrique"},{"family":"Li","given":"Chen"}],"issued":{"date-parts":[["2021",9,1]]}}}],"schema":"https://github.com/citation-style-language/schema/raw/master/csl-citation.json"} </w:instrText>
      </w:r>
      <w:r w:rsidR="00CC4A09" w:rsidRPr="0005502D">
        <w:fldChar w:fldCharType="separate"/>
      </w:r>
      <w:r w:rsidR="00CC4A09" w:rsidRPr="0005502D">
        <w:rPr>
          <w:rFonts w:ascii="Aptos" w:hAnsi="Aptos"/>
        </w:rPr>
        <w:t>(Ramos et al., 2021)</w:t>
      </w:r>
      <w:r w:rsidR="00CC4A09" w:rsidRPr="0005502D">
        <w:fldChar w:fldCharType="end"/>
      </w:r>
      <w:r w:rsidR="001410EA" w:rsidRPr="0005502D">
        <w:t xml:space="preserve">. </w:t>
      </w:r>
      <w:r w:rsidR="00D16E8C" w:rsidRPr="0005502D">
        <w:t xml:space="preserve">Climate </w:t>
      </w:r>
      <w:r w:rsidR="00651EEC" w:rsidRPr="0005502D">
        <w:t>oscillation</w:t>
      </w:r>
      <w:r w:rsidR="00E2723F" w:rsidRPr="0005502D">
        <w:t xml:space="preserve">s are known to </w:t>
      </w:r>
      <w:r w:rsidR="0024382F" w:rsidRPr="0005502D">
        <w:t xml:space="preserve">influence sea level pressures as well as wind patterns, which in turn affects </w:t>
      </w:r>
      <w:r w:rsidR="00005154" w:rsidRPr="0005502D">
        <w:t xml:space="preserve">surface ocean waves </w:t>
      </w:r>
      <w:r w:rsidR="00005154" w:rsidRPr="0005502D">
        <w:fldChar w:fldCharType="begin"/>
      </w:r>
      <w:r w:rsidR="00005154" w:rsidRPr="0005502D">
        <w:instrText xml:space="preserve"> ADDIN ZOTERO_ITEM CSL_CITATION {"citationID":"Bza3GT3e","properties":{"formattedCitation":"(Hemer et al., 2010; Ramos et al., 2021)","plainCitation":"(Hemer et al., 2010; Ramos et al., 2021)","noteIndex":0},"citationItems":[{"id":946,"uris":["http://zotero.org/users/14070386/items/IZSZHDNT"],"itemData":{"id":946,"type":"article-journal","abstract":"The effect of interannual climate variability and change on the historic, directional wave climate of the Southern Hemisphere is presented. Owing to a lack of in situ wave observations, wave climate in the Southern Hemisphere is determined from satellite altimetry and global ocean wave models. Altimeter data span the period 1985 to present, with the exception of a 2-year gap in 1989–1991. Interannual variability and trends in the significant wave height are determined from the satellite altimeter record (1991 to present), and the dominant modes of variability are identified using an empirical orthogonal function (EOF) analysis. Significant wave heights in the Southern Ocean are observed to show a strong positive correlation with the Southern Annular Mode (SAM), particularly during Austral autumn and winter months. Correlation between altimeter derived significant wave heights and the Southern Oscillation Index is observed in the Pacific basin, which is consistent with several previous studies. Variability and trends of the directional wave climate are determined using the ERA-40 Waves Re-analysis for the period 1980–2001. Significant wave height, mean wave period and mean wave direction data are used to describe the climate of the wave energy flux vector. An EOF analysis of the wave energy flux vector is carried out to determine the dominant modes of variability of the directional seasonal wave energy flux climate. The dominant mode of variability during autumn and winter months is strongly correlated to the SAM. There is an anti-clockwise rotation of wave direction with the southward intensification of the Southern Ocean storm belt associated with the SAM. Clockwise rotation of flux vectors is observed in the Western Pacific Ocean during El-Nino events. Directional variability of the wave energy flux in the Western Pacific Ocean has previously been shown to be of importance to sand transport along the south-eastern Australian margin, and the New Zealand region. The directional variability of the wave energy flux of the Southern Ocean associated with the SAM is expected to be of importance to the wave-driven currents responsible for the transport of sand along coastal margins in the Southern Hemisphere, in particular those on the Southern and Western coastal margins of the Australian continent. Copyright © 2009 Royal Meteorological Society","container-title":"International Journal of Climatology","DOI":"10.1002/joc.1900","ISSN":"1097-0088","issue":"4","language":"en","license":"Copyright © 2009 Royal Meteorological Society","note":"_eprint: https://rmets.onlinelibrary.wiley.com/doi/pdf/10.1002/joc.1900","page":"475-491","source":"Wiley Online Library","title":"Variability and trends in the directional wave climate of the Southern Hemisphere","volume":"30","author":[{"family":"Hemer","given":"Mark A."},{"family":"Church","given":"John A."},{"family":"Hunter","given":"John R."}],"issued":{"date-parts":[["2010"]]}}},{"id":947,"uris":["http://zotero.org/users/14070386/items/JVUPJ92F"],"itemData":{"id":947,"type":"article-journal","abstract":"Modes of variability in ocean wave conditions are coupled to atmospheric circulation changes due to exchange of energy and momentum at the interface. Here, we explored for the South Atlantic Ocean the relations between three main climate oscillations (El Niño–Southern Oscillation [ENSO], Southern Annular Mode [SAM], and Pacific Decadal Oscillation [PDO]), four wave parameters (significant wave height [Hs], mean wave period [Tm], and zonal [Dm,x] and meridional [Dm,y] wave direction components) and wind parameters (wind speed [WS10], and zonal [u10] and meridional [v10] components). For this purpose, we regressed wind and wave parameters against the oscillation indices to create spatial composites of slope values, quantifying the correlation between wave parameters and indices. An EOF (empirical orthogonal function) analysis was also carried out to identify variability modes of wave parameters and to associate them to each climate index. The combining effects of ENSO and SAM were analysed by calculating Hs, Tm and wind speed anomalies for the periods in which the phases of these oscillations co-occur. We found important correlations not only with the dominant mode of variability, but also with secondary and even quaternary modes. For ENSO, negative correlations between the Oceanic Niño Index (ONI) and Hs, Tm, and Dm,x in the northwest part of the South Atlantic Ocean were highlighted, with a decrease (increase) of up to 8 cm of Hs per ONI unit in El Niño (La Niña) events. We established positive correlations also between ONI and these wave parameters in subtropical regions along the western African coast during austral summer, which were intensified by negative SAM. During autumn, however, we observed La Niña positive Hs anomalies for this region, which were also intensified by negative SAM. Finally, we found new, significant correlations between South Atlantic Ocean wave climate and SAM. We determined that the PDO index has negative correlations with Hs and Tm, while directional components present stronger variability.","container-title":"Progress in Oceanography","DOI":"10.1016/j.pocean.2021.102660","ISSN":"0079-6611","journalAbbreviation":"Progress in Oceanography","page":"102660","source":"ScienceDirect","title":"Relationships between large-scale climate modes and the South Atlantic Ocean wave climate","volume":"197","author":[{"family":"Ramos","given":"Marília S."},{"family":"Farina","given":"Leandro"},{"family":"Faria","given":"Sérgio Henrique"},{"family":"Li","given":"Chen"}],"issued":{"date-parts":[["2021",9,1]]}}}],"schema":"https://github.com/citation-style-language/schema/raw/master/csl-citation.json"} </w:instrText>
      </w:r>
      <w:r w:rsidR="00005154" w:rsidRPr="0005502D">
        <w:fldChar w:fldCharType="separate"/>
      </w:r>
      <w:r w:rsidR="00005154" w:rsidRPr="0005502D">
        <w:rPr>
          <w:rFonts w:ascii="Aptos" w:hAnsi="Aptos"/>
        </w:rPr>
        <w:t>(Hemer et al., 2010; Ramos et al., 2021)</w:t>
      </w:r>
      <w:r w:rsidR="00005154" w:rsidRPr="0005502D">
        <w:fldChar w:fldCharType="end"/>
      </w:r>
      <w:r w:rsidR="000273C3" w:rsidRPr="0005502D">
        <w:t xml:space="preserve">. Few studies have </w:t>
      </w:r>
      <w:r w:rsidR="003C1F79" w:rsidRPr="0005502D">
        <w:t xml:space="preserve">looked into the role of </w:t>
      </w:r>
      <w:r w:rsidR="00D51E57" w:rsidRPr="0005502D">
        <w:t xml:space="preserve">these oscillations, and their effect on atmospheric circulation in the region of the South Atlantic. </w:t>
      </w:r>
    </w:p>
    <w:p w14:paraId="42E779A0" w14:textId="383D0FC5" w:rsidR="00E71632" w:rsidRPr="0005502D" w:rsidRDefault="001537FE" w:rsidP="009E2919">
      <w:r w:rsidRPr="0005502D">
        <w:t>Veitch et al. (2019) investigated the effects of El Ni</w:t>
      </w:r>
      <w:r w:rsidR="00805BE5" w:rsidRPr="0005502D">
        <w:t xml:space="preserve">ño Southern Oscillation (ENSO) and </w:t>
      </w:r>
      <w:r w:rsidR="00E930D1" w:rsidRPr="0005502D">
        <w:t xml:space="preserve">the Southern Annular Mode (SAM) on the </w:t>
      </w:r>
      <w:r w:rsidR="00D11225" w:rsidRPr="0005502D">
        <w:t xml:space="preserve">intensity of and </w:t>
      </w:r>
      <w:r w:rsidR="00E930D1" w:rsidRPr="0005502D">
        <w:t>adjustment of mid-latitude cyclone tracks (cold fronts)</w:t>
      </w:r>
      <w:r w:rsidR="006A22F7" w:rsidRPr="0005502D">
        <w:t xml:space="preserve">. This was paired with data from the Cape Point wave record to elucidate the </w:t>
      </w:r>
      <w:r w:rsidR="0073682E" w:rsidRPr="0005502D">
        <w:t>effect on the wave climate.</w:t>
      </w:r>
      <w:r w:rsidR="00AC4406" w:rsidRPr="0005502D">
        <w:t xml:space="preserve"> A posi</w:t>
      </w:r>
      <w:r w:rsidR="00854F87" w:rsidRPr="0005502D">
        <w:t xml:space="preserve">tive (negative) ENSO is associated with a positive </w:t>
      </w:r>
      <w:r w:rsidR="00585D2A" w:rsidRPr="0005502D">
        <w:t>(negative) sea surface temperature anomaly in the central/eastern tropical Pacific. A positive (negative) SAM is associated with pressure gradient changes between the mid and high latitudes in the southern hemisphere. A positive (negative) westerly wind speed anomaly is associated with a poleward (equatorward) shift in storm tracks.</w:t>
      </w:r>
      <w:r w:rsidR="0073682E" w:rsidRPr="0005502D">
        <w:t xml:space="preserve"> </w:t>
      </w:r>
      <w:r w:rsidR="00AA3CC1" w:rsidRPr="0005502D">
        <w:t xml:space="preserve">A </w:t>
      </w:r>
      <w:r w:rsidR="005308DE" w:rsidRPr="0005502D">
        <w:t xml:space="preserve">summary of </w:t>
      </w:r>
      <w:r w:rsidR="00585D2A" w:rsidRPr="0005502D">
        <w:t>Veitch et al. (2019)’s</w:t>
      </w:r>
      <w:r w:rsidR="005308DE" w:rsidRPr="0005502D">
        <w:t xml:space="preserve"> findings </w:t>
      </w:r>
      <w:r w:rsidR="00585D2A" w:rsidRPr="0005502D">
        <w:t>follow</w:t>
      </w:r>
      <w:r w:rsidR="00782065" w:rsidRPr="0005502D">
        <w:t>:</w:t>
      </w:r>
    </w:p>
    <w:p w14:paraId="2B1C33E5" w14:textId="77777777" w:rsidR="00585D2A" w:rsidRPr="0005502D" w:rsidRDefault="00585D2A" w:rsidP="009E2919">
      <w:pPr>
        <w:rPr>
          <w:b/>
          <w:bCs/>
        </w:rPr>
      </w:pPr>
      <w:r w:rsidRPr="0005502D">
        <w:rPr>
          <w:b/>
          <w:bCs/>
        </w:rPr>
        <w:t>Winter (JJA)</w:t>
      </w:r>
    </w:p>
    <w:p w14:paraId="58287132" w14:textId="67A2899B" w:rsidR="00782065" w:rsidRPr="0005502D" w:rsidRDefault="00585D2A" w:rsidP="009E2919">
      <w:r w:rsidRPr="0005502D">
        <w:t xml:space="preserve">The </w:t>
      </w:r>
      <w:r w:rsidR="00F16AC8" w:rsidRPr="0005502D">
        <w:t xml:space="preserve">mean wave height </w:t>
      </w:r>
      <w:r w:rsidR="00231048" w:rsidRPr="0005502D">
        <w:t>was not related to ENSO or SAM.</w:t>
      </w:r>
      <w:r w:rsidR="00E30F4A" w:rsidRPr="0005502D">
        <w:t xml:space="preserve"> Mean wave direction </w:t>
      </w:r>
      <w:r w:rsidR="00B60638" w:rsidRPr="0005502D">
        <w:t>changes to become more southerly</w:t>
      </w:r>
      <w:r w:rsidR="00EC3EAF" w:rsidRPr="0005502D">
        <w:t>, with a</w:t>
      </w:r>
      <w:r w:rsidR="00FF34C4" w:rsidRPr="0005502D">
        <w:t xml:space="preserve"> </w:t>
      </w:r>
      <w:r w:rsidR="00EC3EAF" w:rsidRPr="0005502D">
        <w:t xml:space="preserve">clear shift between 1980-1992 and </w:t>
      </w:r>
      <w:r w:rsidR="00FB3C87" w:rsidRPr="0005502D">
        <w:t>1994 -2006</w:t>
      </w:r>
      <w:r w:rsidR="00B60638" w:rsidRPr="0005502D">
        <w:t>.</w:t>
      </w:r>
      <w:r w:rsidR="00231048" w:rsidRPr="0005502D">
        <w:t xml:space="preserve"> </w:t>
      </w:r>
      <w:r w:rsidR="00F6249F" w:rsidRPr="0005502D">
        <w:t xml:space="preserve">The phase of SAM affected the frequency of extreme wave events, with a </w:t>
      </w:r>
      <w:r w:rsidR="004D3D1C" w:rsidRPr="0005502D">
        <w:t>reduction (increase) during a positive (negative) SAM.</w:t>
      </w:r>
    </w:p>
    <w:p w14:paraId="371ED2BA" w14:textId="658DE993" w:rsidR="008F2048" w:rsidRPr="0005502D" w:rsidRDefault="008F2048" w:rsidP="009E2919">
      <w:pPr>
        <w:rPr>
          <w:b/>
          <w:bCs/>
        </w:rPr>
      </w:pPr>
      <w:r w:rsidRPr="0005502D">
        <w:rPr>
          <w:b/>
          <w:bCs/>
        </w:rPr>
        <w:t>Summer (DJF)</w:t>
      </w:r>
    </w:p>
    <w:p w14:paraId="3D0E7A69" w14:textId="17D76093" w:rsidR="00E97568" w:rsidRDefault="00A801EE" w:rsidP="009E2919">
      <w:r w:rsidRPr="0005502D">
        <w:lastRenderedPageBreak/>
        <w:t xml:space="preserve">Waves are </w:t>
      </w:r>
      <w:r w:rsidR="00433B32" w:rsidRPr="0005502D">
        <w:t>smaller</w:t>
      </w:r>
      <w:r w:rsidRPr="0005502D">
        <w:t xml:space="preserve"> and more southerly. </w:t>
      </w:r>
      <w:r w:rsidR="006122EC" w:rsidRPr="0005502D">
        <w:t>A</w:t>
      </w:r>
      <w:r w:rsidR="00A82A3B" w:rsidRPr="0005502D">
        <w:t xml:space="preserve"> negative</w:t>
      </w:r>
      <w:r w:rsidR="006122EC" w:rsidRPr="0005502D">
        <w:t xml:space="preserve"> (</w:t>
      </w:r>
      <w:r w:rsidR="00A82A3B" w:rsidRPr="0005502D">
        <w:t>positive</w:t>
      </w:r>
      <w:r w:rsidR="006122EC" w:rsidRPr="0005502D">
        <w:t>) SAM is associated with larger (s</w:t>
      </w:r>
      <w:r w:rsidR="00017C69" w:rsidRPr="0005502D">
        <w:t xml:space="preserve">maller) more westerly (southerly) waves. </w:t>
      </w:r>
      <w:r w:rsidR="004B68B7" w:rsidRPr="0005502D">
        <w:t>A negative (positive) ENSO is associated with smaller (larger) more southerly (westerly) waves</w:t>
      </w:r>
      <w:r w:rsidR="00480D88" w:rsidRPr="0005502D">
        <w:t>. The co-occurrence of a positive ENSO and negative S</w:t>
      </w:r>
      <w:r w:rsidR="0041451C" w:rsidRPr="0005502D">
        <w:t xml:space="preserve">AM lead to an increase in </w:t>
      </w:r>
      <w:r w:rsidR="008F5592" w:rsidRPr="0005502D">
        <w:t xml:space="preserve">westerly wave heights. </w:t>
      </w:r>
    </w:p>
    <w:p w14:paraId="2BD60C92" w14:textId="02E21231" w:rsidR="00083046" w:rsidRPr="0005502D" w:rsidRDefault="00B414AF" w:rsidP="00083046">
      <w:pPr>
        <w:pStyle w:val="Heading2"/>
      </w:pPr>
      <w:bookmarkStart w:id="9" w:name="_Toc206743059"/>
      <w:r>
        <w:t>Thermal</w:t>
      </w:r>
      <w:r w:rsidR="00083046" w:rsidRPr="0005502D">
        <w:t xml:space="preserve"> Structure</w:t>
      </w:r>
      <w:bookmarkEnd w:id="9"/>
    </w:p>
    <w:p w14:paraId="55765BA4" w14:textId="11012EF8" w:rsidR="00083046" w:rsidRDefault="00083046" w:rsidP="009E2919">
      <w:r w:rsidRPr="0005502D">
        <w:t xml:space="preserve">Hydrodynamic modelling of False Bay indicates that Rocky Bank segregates warmer western water from colder eastern waters </w:t>
      </w:r>
      <w:r w:rsidRPr="0005502D">
        <w:fldChar w:fldCharType="begin"/>
      </w:r>
      <w:r w:rsidRPr="0005502D">
        <w:instrText xml:space="preserve"> ADDIN ZOTERO_ITEM CSL_CITATION {"citationID":"K7WyIfBI","properties":{"formattedCitation":"(Coleman, 2019)","plainCitation":"(Coleman, 2019)","noteIndex":0},"citationItems":[{"id":530,"uris":["http://zotero.org/users/14070386/items/XANXBICE"],"itemData":{"id":530,"type":"thesis","abstract":"False Bay is located in the Western Cape and is the largest coastal embayment along the South African coastline. The location of the bay is unique in that it is influenced by a complex wind regime and by both the Benguela and Agulhas currents. In recent years, False Bay has become the focus of numerous studies investigating engineering and environmental issues such as water quality issues, storm events, wave focusing and rip currents at certain beaches. In order to understand and assess these issues, physical processes, such as coastal hydrodynamics, within False Bay needs to be well defined.","event-place":"South Africa","genre":"Master of Engineering","language":"en","number-of-pages":"132","publisher":"Stellenbosch University","publisher-place":"South Africa","source":"Zotero","title":"The Development and Validation of a Hydrodynamic Model of False Bay","title-short":"The Development and Validation of a Hydrodynamic  Model of False Bay","URL":"https://core.ac.uk/outputs/196259848/?source=2","author":[{"family":"Coleman","given":"Fawaaz"}],"accessed":{"date-parts":[["2025",7,29]]},"issued":{"date-parts":[["2019",4]]}}}],"schema":"https://github.com/citation-style-language/schema/raw/master/csl-citation.json"} </w:instrText>
      </w:r>
      <w:r w:rsidRPr="0005502D">
        <w:fldChar w:fldCharType="separate"/>
      </w:r>
      <w:r w:rsidRPr="0005502D">
        <w:t>(Coleman, 2019)</w:t>
      </w:r>
      <w:r w:rsidRPr="0005502D">
        <w:fldChar w:fldCharType="end"/>
      </w:r>
      <w:r w:rsidRPr="0005502D">
        <w:t xml:space="preserve">. Bottom waters east of Rocky Bank are consistently (under well-mixed and stratified conditions) approximately 1-2 </w:t>
      </w:r>
      <m:oMath>
        <m:r>
          <w:rPr>
            <w:rFonts w:ascii="Cambria Math" w:hAnsi="Cambria Math"/>
          </w:rPr>
          <m:t>°C</m:t>
        </m:r>
      </m:oMath>
      <w:r w:rsidRPr="0005502D">
        <w:t xml:space="preserve"> colder than to its west </w:t>
      </w:r>
      <w:r w:rsidRPr="0005502D">
        <w:fldChar w:fldCharType="begin"/>
      </w:r>
      <w:r w:rsidRPr="0005502D">
        <w:instrText xml:space="preserve"> ADDIN ZOTERO_ITEM CSL_CITATION {"citationID":"JgyXu0wh","properties":{"formattedCitation":"(Coleman, 2019)","plainCitation":"(Coleman, 2019)","noteIndex":0},"citationItems":[{"id":530,"uris":["http://zotero.org/users/14070386/items/XANXBICE"],"itemData":{"id":530,"type":"thesis","abstract":"False Bay is located in the Western Cape and is the largest coastal embayment along the South African coastline. The location of the bay is unique in that it is influenced by a complex wind regime and by both the Benguela and Agulhas currents. In recent years, False Bay has become the focus of numerous studies investigating engineering and environmental issues such as water quality issues, storm events, wave focusing and rip currents at certain beaches. In order to understand and assess these issues, physical processes, such as coastal hydrodynamics, within False Bay needs to be well defined.","event-place":"South Africa","genre":"Master of Engineering","language":"en","number-of-pages":"132","publisher":"Stellenbosch University","publisher-place":"South Africa","source":"Zotero","title":"The Development and Validation of a Hydrodynamic Model of False Bay","title-short":"The Development and Validation of a Hydrodynamic  Model of False Bay","URL":"https://core.ac.uk/outputs/196259848/?source=2","author":[{"family":"Coleman","given":"Fawaaz"}],"accessed":{"date-parts":[["2025",7,29]]},"issued":{"date-parts":[["2019",4]]}}}],"schema":"https://github.com/citation-style-language/schema/raw/master/csl-citation.json"} </w:instrText>
      </w:r>
      <w:r w:rsidRPr="0005502D">
        <w:fldChar w:fldCharType="separate"/>
      </w:r>
      <w:r w:rsidRPr="0005502D">
        <w:t>(Coleman, 2019)</w:t>
      </w:r>
      <w:r w:rsidRPr="0005502D">
        <w:fldChar w:fldCharType="end"/>
      </w:r>
      <w:r w:rsidRPr="0005502D">
        <w:t xml:space="preserve">. Coleman’s (2019) model showed (given stratified conditions) that the north-westerly winds, usually associated with warmer months, cause cold offshore water to be advected into the centre of the bay. </w:t>
      </w:r>
    </w:p>
    <w:p w14:paraId="7BACD5B8" w14:textId="5C5A756F" w:rsidR="00814B15" w:rsidRDefault="00B01ACB" w:rsidP="009E2919">
      <w:r w:rsidRPr="00B01ACB">
        <w:t>Preferential upwelling on the north-west side of capes is noted by Boyd et al. (1985) at Danger Point (see also Jury op. cit.), Cape Hangklip and Cape Point (Jury 1985).” (Largier et al., 1992, p. 323)</w:t>
      </w:r>
    </w:p>
    <w:p w14:paraId="111FE5D5" w14:textId="4D051193" w:rsidR="00755373" w:rsidRPr="0005502D" w:rsidRDefault="00755373" w:rsidP="009E2919">
      <w:r w:rsidRPr="00755373">
        <w:rPr>
          <w:highlight w:val="yellow"/>
        </w:rPr>
        <w:t>Freshwater input</w:t>
      </w:r>
      <w:r>
        <w:t xml:space="preserve"> </w:t>
      </w:r>
    </w:p>
    <w:p w14:paraId="48EE9B06" w14:textId="43660A77" w:rsidR="00BE6BFA" w:rsidRDefault="009F1CE2" w:rsidP="008A3E3E">
      <w:pPr>
        <w:pStyle w:val="Heading2"/>
      </w:pPr>
      <w:bookmarkStart w:id="10" w:name="_Toc206743060"/>
      <w:r w:rsidRPr="0005502D">
        <w:t>Circulation</w:t>
      </w:r>
      <w:bookmarkEnd w:id="10"/>
      <w:r w:rsidRPr="0005502D">
        <w:t xml:space="preserve"> </w:t>
      </w:r>
      <w:r w:rsidR="00BE6BFA" w:rsidRPr="0005502D">
        <w:t xml:space="preserve"> </w:t>
      </w:r>
    </w:p>
    <w:p w14:paraId="4BA14B4E" w14:textId="0371A919" w:rsidR="003925CF" w:rsidRDefault="003943C1" w:rsidP="003943C1">
      <w:r>
        <w:t>Four main surface circulation patterns have been observed</w:t>
      </w:r>
      <w:r w:rsidR="00254545">
        <w:t xml:space="preserve"> </w:t>
      </w:r>
      <w:r>
        <w:t>in False Bay</w:t>
      </w:r>
      <w:r w:rsidR="00487794">
        <w:t xml:space="preserve"> since the early 1970s</w:t>
      </w:r>
      <w:r w:rsidR="00254545">
        <w:t xml:space="preserve">. The first descriptions by Atkins (1970b) </w:t>
      </w:r>
      <w:r w:rsidR="00C4092B">
        <w:t xml:space="preserve">indicate a dominant bimodal circulation dependent on the prevailing wind regime. </w:t>
      </w:r>
      <w:r w:rsidR="00DE2D2A">
        <w:t>During weak winds tidal and inertial currents become important</w:t>
      </w:r>
      <w:r w:rsidR="003925CF">
        <w:t xml:space="preserve">. The </w:t>
      </w:r>
      <w:r w:rsidR="00BB1754">
        <w:t xml:space="preserve">dominant wind-driven </w:t>
      </w:r>
      <w:r w:rsidR="003925CF">
        <w:t xml:space="preserve">patterns are described below: </w:t>
      </w:r>
    </w:p>
    <w:p w14:paraId="0C51E477" w14:textId="166491B3" w:rsidR="003925CF" w:rsidRDefault="003925CF" w:rsidP="003943C1">
      <w:pPr>
        <w:rPr>
          <w:b/>
          <w:bCs/>
        </w:rPr>
      </w:pPr>
      <w:r w:rsidRPr="003925CF">
        <w:rPr>
          <w:b/>
          <w:bCs/>
        </w:rPr>
        <w:t xml:space="preserve">South-easterly driven </w:t>
      </w:r>
      <w:r w:rsidR="000A709A">
        <w:rPr>
          <w:b/>
          <w:bCs/>
        </w:rPr>
        <w:t>circulation</w:t>
      </w:r>
    </w:p>
    <w:p w14:paraId="1FB1121F" w14:textId="1EE7D015" w:rsidR="003925CF" w:rsidRDefault="000A709A" w:rsidP="003943C1">
      <w:r>
        <w:t>Surface and bottom currents are generated in a cyclonic motion</w:t>
      </w:r>
      <w:r w:rsidR="008469B0">
        <w:t xml:space="preserve">. The wind shadow </w:t>
      </w:r>
      <w:r w:rsidR="00D91776">
        <w:t>in the lee of the Helderberg Mountains</w:t>
      </w:r>
      <w:r w:rsidR="004F1D74">
        <w:t xml:space="preserve"> allows an anticyclonic circulation to develop near Gordon’s Bay </w:t>
      </w:r>
      <w:r w:rsidR="004F1D74">
        <w:fldChar w:fldCharType="begin"/>
      </w:r>
      <w:r w:rsidR="004F1D74">
        <w:instrText xml:space="preserve"> ADDIN ZOTERO_ITEM CSL_CITATION {"citationID":"pNPxyrKH","properties":{"formattedCitation":"(Atkins, 1970b; Coleman, 2019; Taljaard et al., 2000)","plainCitation":"(Atkins, 1970b; Coleman, 2019; Taljaard et al., 2000)","noteIndex":0},"citationItems":[{"id":557,"uris":["http://zotero.org/users/14070386/items/GDKQ6KVU"],"itemData":{"id":557,"type":"article-journal","abstract":"Wind records from six reporting stations in the vicinity of False Bay have been analysed, and the mean directional frequency and velocity combined to give relative ‘wind run’ for each station and season are shown in the form of wind roses. Methods of current measurements are briefly discussed, and the ‘dye-bomb’ technique using aircraft chosen to obtain a nearly synoptic pattern over a wide area. The results of thirteen such operations at eleven selected stations have indicated that four main patterns have evolved, the predominant type being a clockwise rotation. Fifteen further operations close to the west, north and north-east shores were later carried out and the results are shown in current roses for each station for winter and summer conditions.","container-title":"Transactions of the Royal Society of South Africa","DOI":"10.1080/00359197009519109","ISSN":"0035-919X","issue":"2","note":"publisher: Taylor &amp; Francis\n_eprint: https://doi.org/10.1080/00359197009519109","page":"139-148","source":"Taylor and Francis+NEJM","title":"Winds and Current Patterns in False Bay","volume":"39","author":[{"family":"Atkins","given":"G. R."}],"issued":{"date-parts":[["1970",1,1]]}}},{"id":530,"uris":["http://zotero.org/users/14070386/items/XANXBICE"],"itemData":{"id":530,"type":"thesis","abstract":"False Bay is located in the Western Cape and is the largest coastal embayment along the South African coastline. The location of the bay is unique in that it is influenced by a complex wind regime and by both the Benguela and Agulhas currents. In recent years, False Bay has become the focus of numerous studies investigating engineering and environmental issues such as water quality issues, storm events, wave focusing and rip currents at certain beaches. In order to understand and assess these issues, physical processes, such as coastal hydrodynamics, within False Bay needs to be well defined.","event-place":"South Africa","genre":"Master of Engineering","language":"en","number-of-pages":"132","publisher":"Stellenbosch University","publisher-place":"South Africa","source":"Zotero","title":"The Development and Validation of a Hydrodynamic Model of False Bay","title-short":"The Development and Validation of a Hydrodynamic  Model of False Bay","URL":"https://core.ac.uk/outputs/196259848/?source=2","author":[{"family":"Coleman","given":"Fawaaz"}],"accessed":{"date-parts":[["2025",7,29]]},"issued":{"date-parts":[["2019",4]]}}},{"id":964,"uris":["http://zotero.org/users/14070386/items/G4KBK2PB"],"itemData":{"id":964,"type":"report","event-place":"Stellenbosch, South Africa","genre":"CSIR Report","number":"ENV-S-C 2000-086/2","publisher":"Council for Scientific and Industrial Research","publisher-place":"Stellenbosch, South Africa","title":"False Bay Water Quality Review — Volume 2: Specialist Assessments and Inventories of Available Literature and Data","author":[{"family":"Taljaard","given":"S."},{"family":"Ballegooyen","given":"R.","non-dropping-particle":"van"},{"family":"Morant","given":"P."}],"issued":{"date-parts":[["2000"]]}}}],"schema":"https://github.com/citation-style-language/schema/raw/master/csl-citation.json"} </w:instrText>
      </w:r>
      <w:r w:rsidR="004F1D74">
        <w:fldChar w:fldCharType="separate"/>
      </w:r>
      <w:r w:rsidR="004F1D74" w:rsidRPr="004F1D74">
        <w:rPr>
          <w:rFonts w:ascii="Aptos" w:hAnsi="Aptos"/>
        </w:rPr>
        <w:t>(Atkins, 1970b; Coleman, 2019; Taljaard et al., 2000)</w:t>
      </w:r>
      <w:r w:rsidR="004F1D74">
        <w:fldChar w:fldCharType="end"/>
      </w:r>
      <w:r w:rsidR="004F1D74">
        <w:t xml:space="preserve">. </w:t>
      </w:r>
      <w:r w:rsidR="000A67B4">
        <w:t xml:space="preserve">This is mostly observed during summer months due to the prevailing wind regime. </w:t>
      </w:r>
      <w:r w:rsidR="00922F25">
        <w:t xml:space="preserve">This pattern has been observed </w:t>
      </w:r>
      <w:r w:rsidR="00922F25">
        <w:fldChar w:fldCharType="begin"/>
      </w:r>
      <w:r w:rsidR="00922F25">
        <w:instrText xml:space="preserve"> ADDIN ZOTERO_ITEM CSL_CITATION {"citationID":"clnmVWWK","properties":{"formattedCitation":"(Atkins, 1970b; Gr\\uc0\\u252{}ndlingh et al., 1989; Wainman et al., 1987)","plainCitation":"(Atkins, 1970b; Gründlingh et al., 1989; Wainman et al., 1987)","noteIndex":0},"citationItems":[{"id":557,"uris":["http://zotero.org/users/14070386/items/GDKQ6KVU"],"itemData":{"id":557,"type":"article-journal","abstract":"Wind records from six reporting stations in the vicinity of False Bay have been analysed, and the mean directional frequency and velocity combined to give relative ‘wind run’ for each station and season are shown in the form of wind roses. Methods of current measurements are briefly discussed, and the ‘dye-bomb’ technique using aircraft chosen to obtain a nearly synoptic pattern over a wide area. The results of thirteen such operations at eleven selected stations have indicated that four main patterns have evolved, the predominant type being a clockwise rotation. Fifteen further operations close to the west, north and north-east shores were later carried out and the results are shown in current roses for each station for winter and summer conditions.","container-title":"Transactions of the Royal Society of South Africa","DOI":"10.1080/00359197009519109","ISSN":"0035-919X","issue":"2","note":"publisher: Taylor &amp; Francis\n_eprint: https://doi.org/10.1080/00359197009519109","page":"139-148","source":"Taylor and Francis+NEJM","title":"Winds and Current Patterns in False Bay","volume":"39","author":[{"family":"Atkins","given":"G. R."}],"issued":{"date-parts":[["1970",1,1]]}}},{"id":515,"uris":["http://zotero.org/users/14070386/items/JJV4REIQ"],"itemData":{"id":515,"type":"article-journal","abstract":"False Bay, the biggest bay in South Africa, has to accommodate various demands in terms of recreation, naval activities and fisheries while it is lately also exposed to increased pollution. To determine the currents at the entrance to the Bay and thus obtain insight into the dynamics of the region, the flushing rate of the Bay and other aspects of the circulation, a number of current meters were deployed in the lower half of the water column at the entrance during the austral summer of 1986/1987. The results of these measurements, augmented and supported by temperature-salinity sections and meteorologic measurements in the vicinity, are discussed and compared with historical observations of the currents and water properties in the Bay.","container-title":"Continental Shelf Research","DOI":"10.1016/0278-4343(89)90056-3","ISSN":"02784343","issue":"12","journalAbbreviation":"Continental Shelf Research","language":"en","license":"https://www.elsevier.com/tdm/userlicense/1.0/","page":"1029-1048","source":"DOI.org (Crossref)","title":"Bottom currents at the entrance to False Bay, South Africa","volume":"9","author":[{"family":"Gründlingh","given":"M.L."},{"family":"Hunter","given":"I.T."},{"family":"Potgieter","given":"E."}],"issued":{"date-parts":[["1989",12]]}}},{"id":516,"uris":["http://zotero.org/users/14070386/items/5M8FDETE"],"itemData":{"id":516,"type":"article-journal","abstract":"Four current-meter moorings placed in False Bay between February and May 1985 revealed a tendency towards cyclonic motion, but with poleward flow along the western boundary. Data from six anemometers situated around the Bay showed periodic acceleration of northward air flow associated with south-easterly wind events during ridging of the South Atlantic high pressure cell round the continent. A clear pattern of cooling and warming of water at the current-meter sites was observed, corresponding to the acceleration and decay phases of south-easterly wind over periods of a few days. There was a suggestion of subsidence of warm water along the western boundary when the wind relaxed.","container-title":"South African Journal of Marine Science","DOI":"10.2989/025776187784522423","ISSN":"0257-7615","issue":"1","note":"publisher: Taylor &amp; Francis\n_eprint: https://doi.org/10.2989/025776187784522423","page":"337-346","source":"Taylor and Francis+NEJM","title":"Winds and subsurface currents in the False Bay region, South Africa","volume":"5","author":[{"family":"Wainman","given":"C. K."},{"family":"Polito","given":"A."},{"family":"Nelson","given":"G."}],"issued":{"date-parts":[["1987",6,1]]}}}],"schema":"https://github.com/citation-style-language/schema/raw/master/csl-citation.json"} </w:instrText>
      </w:r>
      <w:r w:rsidR="00922F25">
        <w:fldChar w:fldCharType="separate"/>
      </w:r>
      <w:r w:rsidR="00922F25" w:rsidRPr="00922F25">
        <w:rPr>
          <w:rFonts w:ascii="Aptos" w:hAnsi="Aptos" w:cs="Times New Roman"/>
        </w:rPr>
        <w:t>(Atkins, 1970b; Gründlingh et al., 1989; Wainman et al., 1987)</w:t>
      </w:r>
      <w:r w:rsidR="00922F25">
        <w:fldChar w:fldCharType="end"/>
      </w:r>
      <w:r w:rsidR="00922F25">
        <w:t xml:space="preserve"> and modelled </w:t>
      </w:r>
      <w:r w:rsidR="005C718F">
        <w:fldChar w:fldCharType="begin"/>
      </w:r>
      <w:r w:rsidR="005C718F">
        <w:instrText xml:space="preserve"> ADDIN ZOTERO_ITEM CSL_CITATION {"citationID":"wF3Oq0Bk","properties":{"formattedCitation":"(Coleman, 2019; de Vos, 2022; Jacobson, 2014)","plainCitation":"(Coleman, 2019; de Vos, 2022; Jacobson, 2014)","noteIndex":0},"citationItems":[{"id":530,"uris":["http://zotero.org/users/14070386/items/XANXBICE"],"itemData":{"id":530,"type":"thesis","abstract":"False Bay is located in the Western Cape and is the largest coastal embayment along the South African coastline. The location of the bay is unique in that it is influenced by a complex wind regime and by both the Benguela and Agulhas currents. In recent years, False Bay has become the focus of numerous studies investigating engineering and environmental issues such as water quality issues, storm events, wave focusing and rip currents at certain beaches. In order to understand and assess these issues, physical processes, such as coastal hydrodynamics, within False Bay needs to be well defined.","event-place":"South Africa","genre":"Master of Engineering","language":"en","number-of-pages":"132","publisher":"Stellenbosch University","publisher-place":"South Africa","source":"Zotero","title":"The Development and Validation of a Hydrodynamic Model of False Bay","title-short":"The Development and Validation of a Hydrodynamic  Model of False Bay","URL":"https://core.ac.uk/outputs/196259848/?source=2","author":[{"family":"Coleman","given":"Fawaaz"}],"accessed":{"date-parts":[["2025",7,29]]},"issued":{"date-parts":[["2019",4]]}}},{"id":525,"uris":["http://zotero.org/users/14070386/items/D4D374UB"],"itemData":{"id":525,"type":"thesis","abstract":"South Africa's coastal oceans support a multitude of human and ecological interests. My work at the confluence of academia, industry and government highlighted a gap in knowledge and capacity in the marine environmental information space. Broad research questions were developed and addressed through a combination of statistical review, data mining and numerical modelling: how do marine weather and oceanography impinge on South African coastal activities, what are the main circulation characteristics in a critical coastal region, and which environmental data are needed for predictions? Hazard modelling of environmental conditions and coastal user safety in South Africa revealed a wide sensitivity to weather-ocean hazards among different users and places. The Cape Peninsula sub-region exhibited the highest incident frequency related to increasing hazard severity. I implemented a coupled numerical ocean model (Delft3D FLOW and SWAN), with 700 m horizontal resolution to simulate waves and currents in this area. The model is driven by realistic forcing, striking a previously lacking balance between geographical coverage, spatial granularity, and process complexity. It has the potential to be deployed in forecast mode in future. Modelling confirmed the importance of wind in establishing broad circulation patterns and inducing nearshore upwelling. However, bay-scale cyclonic and anticyclonic flow in False Bay has low-medium predictability. These patterns developed as expected at times but failed to do so at others. The model's inclusion of two-way wave-current interactions enabled the identification of a novel cyclonic gyre in Table Bay during large wave events. Investigation revealed the gyre to be driven by wave induced radiation stress gradients. Model experiments with and without wave-coupling demonstrated that the gyre causes material differences in virtual drift trajectories and affects the monthly mean general circulation. This highlights its potential impact on coastal users and its implications for understanding Table Bay's circulation, where the importance of waves beyond the nearshore may be crucial for predictability. Enhanced velocity measurements, sufficient to resolve the alternating rotational circulation in False Bay and wave-driven gyre in Table Bay, are recommended. It is further suggested that appropriate wave forcing be included in any further circulation modelling in the study area.","event-place":"South Africa","genre":"Doctor of Philosophy","language":"en","number-of-pages":"147","publisher":"University of Cape Town","publisher-place":"South Africa","source":"open.uct.ac.za","title":"Modelling waves and near-shore circulation around the Cape Peninsula: towards enhanced predictions for South African coastal activities","title-short":"Modelling waves and near-shore circulation around the Cape Peninsula","URL":"http://hdl.handle.net/11427/37123","author":[{"family":"Vos","given":"Marc","non-dropping-particle":"de"}],"accessed":{"date-parts":[["2025",7,29]]},"issued":{"date-parts":[["2022"]]}}},{"id":841,"uris":["http://zotero.org/users/14070386/items/JQZY3KGH"],"itemData":{"id":841,"type":"thesis","abstract":"False Bay is South Africa’s largest bay and is situated adjacent to a major urban centre. The study of its physical processes is relevant to the monitoring and management of pollution, as well as to its utility for recreation, tourism, fishing and naval operations. Yet very few modelling studies have been conducted to date, and the exact nature of the bay’s dynamics has yet to be fully elucidated.","event-place":"South Africa","genre":"Honours Thesis","language":"en","number-of-pages":"65","publisher":"University of Cape Town","publisher-place":"South Africa","source":"Zotero","title":"The influence of a spatially varying wind field on the circulation and thermal structure of False Bay during summer: a numerical modelling study","author":[{"family":"Jacobson","given":"Mark"}],"issued":{"date-parts":[["2014"]]}}}],"schema":"https://github.com/citation-style-language/schema/raw/master/csl-citation.json"} </w:instrText>
      </w:r>
      <w:r w:rsidR="005C718F">
        <w:fldChar w:fldCharType="separate"/>
      </w:r>
      <w:r w:rsidR="005C718F" w:rsidRPr="005C718F">
        <w:rPr>
          <w:rFonts w:ascii="Aptos" w:hAnsi="Aptos"/>
        </w:rPr>
        <w:t>(Coleman, 2019; de Vos, 2022; Jacobson, 2014)</w:t>
      </w:r>
      <w:r w:rsidR="005C718F">
        <w:fldChar w:fldCharType="end"/>
      </w:r>
      <w:r w:rsidR="005C718F">
        <w:t xml:space="preserve"> </w:t>
      </w:r>
      <w:r w:rsidR="00922F25">
        <w:t>multiple times</w:t>
      </w:r>
      <w:r w:rsidR="005C718F">
        <w:t xml:space="preserve">. </w:t>
      </w:r>
      <w:r w:rsidR="00B257CE">
        <w:t xml:space="preserve">It is consistent with </w:t>
      </w:r>
      <w:r w:rsidR="00DC5D7F">
        <w:t>general north-westward motion with a frequency similar to the south-easterly winds</w:t>
      </w:r>
      <w:r w:rsidR="001D118F">
        <w:t xml:space="preserve"> </w:t>
      </w:r>
      <w:r w:rsidR="001D118F">
        <w:fldChar w:fldCharType="begin"/>
      </w:r>
      <w:r w:rsidR="001D118F">
        <w:instrText xml:space="preserve"> ADDIN ZOTERO_ITEM CSL_CITATION {"citationID":"3nyrOXqI","properties":{"formattedCitation":"(Wainman et al., 1987)","plainCitation":"(Wainman et al., 1987)","noteIndex":0},"citationItems":[{"id":516,"uris":["http://zotero.org/users/14070386/items/5M8FDETE"],"itemData":{"id":516,"type":"article-journal","abstract":"Four current-meter moorings placed in False Bay between February and May 1985 revealed a tendency towards cyclonic motion, but with poleward flow along the western boundary. Data from six anemometers situated around the Bay showed periodic acceleration of northward air flow associated with south-easterly wind events during ridging of the South Atlantic high pressure cell round the continent. A clear pattern of cooling and warming of water at the current-meter sites was observed, corresponding to the acceleration and decay phases of south-easterly wind over periods of a few days. There was a suggestion of subsidence of warm water along the western boundary when the wind relaxed.","container-title":"South African Journal of Marine Science","DOI":"10.2989/025776187784522423","ISSN":"0257-7615","issue":"1","note":"publisher: Taylor &amp; Francis\n_eprint: https://doi.org/10.2989/025776187784522423","page":"337-346","source":"Taylor and Francis+NEJM","title":"Winds and subsurface currents in the False Bay region, South Africa","volume":"5","author":[{"family":"Wainman","given":"C. K."},{"family":"Polito","given":"A."},{"family":"Nelson","given":"G."}],"issued":{"date-parts":[["1987",6,1]]}}}],"schema":"https://github.com/citation-style-language/schema/raw/master/csl-citation.json"} </w:instrText>
      </w:r>
      <w:r w:rsidR="001D118F">
        <w:fldChar w:fldCharType="separate"/>
      </w:r>
      <w:r w:rsidR="001D118F" w:rsidRPr="001D118F">
        <w:rPr>
          <w:rFonts w:ascii="Aptos" w:hAnsi="Aptos"/>
        </w:rPr>
        <w:t>(Wainman et al., 1987)</w:t>
      </w:r>
      <w:r w:rsidR="001D118F">
        <w:fldChar w:fldCharType="end"/>
      </w:r>
      <w:r w:rsidR="001D118F">
        <w:t xml:space="preserve">. </w:t>
      </w:r>
      <w:r w:rsidR="00216C27">
        <w:t>The clockwise motion is partially set up by the bifurcation of a strong west-north</w:t>
      </w:r>
      <w:r w:rsidR="001D0118">
        <w:t xml:space="preserve">-westward flow at the mouth of the bay near Cape Point </w:t>
      </w:r>
      <w:r w:rsidR="001D0118">
        <w:fldChar w:fldCharType="begin"/>
      </w:r>
      <w:r w:rsidR="00216A10">
        <w:instrText xml:space="preserve"> ADDIN ZOTERO_ITEM CSL_CITATION {"citationID":"T6T0iduo","properties":{"formattedCitation":"(Atkins, 1970b; Boyd et al., 2014; Gr\\uc0\\u252{}ndlingh et al., 1989; Isaac, 1937; Largier et al., 1992)","plainCitation":"(Atkins, 1970b; Boyd et al., 2014; Gründlingh et al., 1989; Isaac, 1937; Largier et al., 1992)","noteIndex":0},"citationItems":[{"id":557,"uris":["http://zotero.org/users/14070386/items/GDKQ6KVU"],"itemData":{"id":557,"type":"article-journal","abstract":"Wind records from six reporting stations in the vicinity of False Bay have been analysed, and the mean directional frequency and velocity combined to give relative ‘wind run’ for each station and season are shown in the form of wind roses. Methods of current measurements are briefly discussed, and the ‘dye-bomb’ technique using aircraft chosen to obtain a nearly synoptic pattern over a wide area. The results of thirteen such operations at eleven selected stations have indicated that four main patterns have evolved, the predominant type being a clockwise rotation. Fifteen further operations close to the west, north and north-east shores were later carried out and the results are shown in current roses for each station for winter and summer conditions.","container-title":"Transactions of the Royal Society of South Africa","DOI":"10.1080/00359197009519109","ISSN":"0035-919X","issue":"2","note":"publisher: Taylor &amp; Francis\n_eprint: https://doi.org/10.1080/00359197009519109","page":"139-148","source":"Taylor and Francis+NEJM","title":"Winds and Current Patterns in False Bay","volume":"39","author":[{"family":"Atkins","given":"G. R."}],"issued":{"date-parts":[["1970",1,1]]}}},{"id":955,"uris":["http://zotero.org/users/14070386/items/UZCQ2ZWW"],"itemData":{"id":955,"type":"article-journal","abstract":"As part of its strategic planning for integrated coastal management and the research \nneeds of the country, the Department of Environmental Affairs (DEA) through its Oceans and Coastal Branch (O&amp;C) intends to pursue a study of the aspects of coastal vulnerability on a national scale but also in order to provide decision support on a local scale. Both the DEA and the Council for Scientific and Industrial Research\n(CSIR) recognise the key importance of expanding the knowledge base of coastal\nhazards, the vulnerability that these create and the risks that require mitigation. In this context, a solicited proposal was prepared by the CSIR at the request of Dr Alan\nBoyd from the DEA (O&amp;C). The proposal was developed under the auspices of the\nMemorandum of Understanding (MoU) between the CSIR and the South African\nGovernment through the DEA that was signed by the Chief Executive Director of the CSIR, Dr Sibusiso Sibisi, and Ms Nosipho Ngcaba in her capacity as Director General of the DEA on the 21st of September 2012. The MoU established cooperation between the parties on matters of common interest, particularly with respect to national priorities, research and development, and capability development in the environmental sector. The particular proposal for Phase 1 of the study (which is the subject of this report) was in response to the areas of cooperating particularly dealing with a) adapting to and mitigating climate change and b) sustainable environmental management but not excluding c) ecosystems service delivery for a safe and secure South Africa (SA).","title":"Determination of the Inshore wave climate along the South African coast - Phase 1 for Coastal Hazard and Vulnerability Assessment","author":[{"family":"Boyd","given":"Alan"},{"family":"Theron","given":"Andre"},{"family":"Rossouw","given":"Marius"},{"family":"Rautenbach","given":"Christo"},{"family":"Saint","given":"Ursula"},{"family":"Maherry","given":"Ashton"},{"family":"August","given":"Mario"}],"issued":{"date-parts":[["2014",6,9]]}}},{"id":515,"uris":["http://zotero.org/users/14070386/items/JJV4REIQ"],"itemData":{"id":515,"type":"article-journal","abstract":"False Bay, the biggest bay in South Africa, has to accommodate various demands in terms of recreation, naval activities and fisheries while it is lately also exposed to increased pollution. To determine the currents at the entrance to the Bay and thus obtain insight into the dynamics of the region, the flushing rate of the Bay and other aspects of the circulation, a number of current meters were deployed in the lower half of the water column at the entrance during the austral summer of 1986/1987. The results of these measurements, augmented and supported by temperature-salinity sections and meteorologic measurements in the vicinity, are discussed and compared with historical observations of the currents and water properties in the Bay.","container-title":"Continental Shelf Research","DOI":"10.1016/0278-4343(89)90056-3","ISSN":"02784343","issue":"12","journalAbbreviation":"Continental Shelf Research","language":"en","license":"https://www.elsevier.com/tdm/userlicense/1.0/","page":"1029-1048","source":"DOI.org (Crossref)","title":"Bottom currents at the entrance to False Bay, South Africa","volume":"9","author":[{"family":"Gründlingh","given":"M.L."},{"family":"Hunter","given":"I.T."},{"family":"Potgieter","given":"E."}],"issued":{"date-parts":[["1989",12]]}}},{"id":541,"uris":["http://zotero.org/users/14070386/items/ISAZIIXI"],"itemData":{"id":541,"type":"article-journal","container-title":"Geographical Review","DOI":"10.2307/209863","ISSN":"0016-7428","issue":"4","note":"publisher: [American Geographical Society, Wiley]","page":"651-664","source":"JSTOR","title":"South African Coastal Waters in Relation to Ocean Currents","volume":"27","author":[{"family":"Isaac","given":"William Edwyn"}],"issued":{"date-parts":[["1937"]]}}},{"id":569,"uris":["http://zotero.org/users/14070386/items/W6L6HPAF"],"itemData":{"id":569,"type":"article-journal","abstract":"Studies of the physical oceanography of the western Agulhas Bank are reviewed, pointing out the unique position of this shelf region between the eastern boundary Benguela system and the western boundary Agulhas system. New observations from moorings off Quoin Point during summer 1986/87 permit a fuller description of the dynamics of circulation and stratification and the identification of three subregions. The inner shelf is dominated by wind-forcing, as in eastern boundary upwelling systems, whereas the outer shelf is dominated by oceanic forcing, as over western boundary shelves. The mid-shelf is characterized by strong stratification separating near-surface oceanic water from near-bottom upwelling Central Water. A lack of correlation between currents and temperatures in these three subregions of the western Agulhas Bank suggests that they function independently. This synthesis of the physical oceanography, which includes discussion of the hydrodynamic coupling of the western Agulhas Bank with shelf regions to the east and west, leads to a discussion of the importance of circulation and stratification to the anchovy-related ecology of the region. This centres on the availability of food and transport for spawning anchovy Engraulis capensis on the western Agulhas Bank.","container-title":"South African Journal of Marine Science","DOI":"10.2989/02577619209504709","ISSN":"0257-7615","issue":"1","note":"publisher: Taylor &amp; Francis\n_eprint: https://doi.org/10.2989/02577619209504709","page":"319-339","source":"Taylor and Francis+NEJM","title":"The western Agulhas Bank: circulation, stratification and ecology","title-short":"The western Agulhas Bank","volume":"12","author":[{"family":"Largier","given":"J. L."},{"family":"Chapman","given":"P."},{"family":"Peterson","given":"W. T."},{"family":"Swart","given":"V. P."}],"issued":{"date-parts":[["1992",6,1]]}}}],"schema":"https://github.com/citation-style-language/schema/raw/master/csl-citation.json"} </w:instrText>
      </w:r>
      <w:r w:rsidR="001D0118">
        <w:fldChar w:fldCharType="separate"/>
      </w:r>
      <w:r w:rsidR="00216A10" w:rsidRPr="00216A10">
        <w:rPr>
          <w:rFonts w:ascii="Aptos" w:hAnsi="Aptos" w:cs="Times New Roman"/>
        </w:rPr>
        <w:t>(Atkins, 1970b; Boyd et al., 2014; Gründlingh et al., 1989; Isaac, 1937; Largier et al., 1992)</w:t>
      </w:r>
      <w:r w:rsidR="001D0118">
        <w:fldChar w:fldCharType="end"/>
      </w:r>
      <w:r w:rsidR="001D0118">
        <w:t xml:space="preserve">. </w:t>
      </w:r>
      <w:r w:rsidR="00216A10">
        <w:t>An</w:t>
      </w:r>
      <w:r w:rsidR="00D02D9A">
        <w:t xml:space="preserve"> equatorward flow is </w:t>
      </w:r>
      <w:r w:rsidR="00347F3D">
        <w:t xml:space="preserve">then </w:t>
      </w:r>
      <w:r w:rsidR="00D02D9A">
        <w:t xml:space="preserve">established along the </w:t>
      </w:r>
      <w:r w:rsidR="00216A10">
        <w:t>western shorelines</w:t>
      </w:r>
      <w:r w:rsidR="00DD4F99">
        <w:t>. This cyclonic circulation persists under calm and weaker north-westerly wind conditions</w:t>
      </w:r>
      <w:r w:rsidR="000B0ADA">
        <w:t xml:space="preserve">. This is likely due to the contribution of wave-driven currents along the northern shoreline, as well as </w:t>
      </w:r>
      <w:r w:rsidR="000B0ADA">
        <w:lastRenderedPageBreak/>
        <w:t xml:space="preserve">persistent density structures set up by strong southeasterly winds </w:t>
      </w:r>
      <w:r w:rsidR="000B0ADA">
        <w:fldChar w:fldCharType="begin"/>
      </w:r>
      <w:r w:rsidR="00BB1754">
        <w:instrText xml:space="preserve"> ADDIN ZOTERO_ITEM CSL_CITATION {"citationID":"GKAE6uKK","properties":{"formattedCitation":"(Atkins, 1970a; CSIR, 1982; Jacobson, 2014)","plainCitation":"(Atkins, 1970a; CSIR, 1982; Jacobson, 2014)","noteIndex":0},"citationItems":[{"id":734,"uris":["http://zotero.org/users/14070386/items/SRUKBV83"],"itemData":{"id":734,"type":"article-journal","abstract":"Data on temperature and salinity obtained during twenty-six cruises from 1963 to 1966, each covering twenty-eight hydrographic stations are presented. The data are grouped into four zones—the three coastal zones, and one central zone, and the mean temperature and salinity of each zone are tabulated for each season. Surface isotherms and isohalines and four vertical temperature sections for each season are shown. The results are discussed and possible explanations for variations are suggested.","container-title":"Transactions of the Royal Society of South Africa","DOI":"10.1080/00359197009519107","ISSN":"0035-919X","issue":"2","note":"publisher: Taylor &amp; Francis\n_eprint: https://doi.org/10.1080/00359197009519107","page":"117-128","source":"Taylor and Francis+NEJM","title":"Thermal Structure and Salinity of False Bay","volume":"39","author":[{"family":"Atkins","given":"G. R."}],"issued":{"date-parts":[["1970",1,1]]}}},{"id":973,"uris":["http://zotero.org/users/14070386/items/G2BXKY68"],"itemData":{"id":973,"type":"report","event-place":"Stellenbosch, South Africa","genre":"CSIR Report","number":"C/SEA 8241","publisher":"CSIR","publisher-place":"Stellenbosch, South Africa","title":"Status Report on Pollution in False Bay","author":[{"literal":"CSIR"}],"issued":{"date-parts":[["1982"]]}}},{"id":841,"uris":["http://zotero.org/users/14070386/items/JQZY3KGH"],"itemData":{"id":841,"type":"thesis","abstract":"False Bay is South Africa’s largest bay and is situated adjacent to a major urban centre. The study of its physical processes is relevant to the monitoring and management of pollution, as well as to its utility for recreation, tourism, fishing and naval operations. Yet very few modelling studies have been conducted to date, and the exact nature of the bay’s dynamics has yet to be fully elucidated.","event-place":"South Africa","genre":"Honours Thesis","language":"en","number-of-pages":"65","publisher":"University of Cape Town","publisher-place":"South Africa","source":"Zotero","title":"The influence of a spatially varying wind field on the circulation and thermal structure of False Bay during summer: a numerical modelling study","author":[{"family":"Jacobson","given":"Mark"}],"issued":{"date-parts":[["2014"]]}}}],"schema":"https://github.com/citation-style-language/schema/raw/master/csl-citation.json"} </w:instrText>
      </w:r>
      <w:r w:rsidR="000B0ADA">
        <w:fldChar w:fldCharType="separate"/>
      </w:r>
      <w:r w:rsidR="00BB1754" w:rsidRPr="00BB1754">
        <w:rPr>
          <w:rFonts w:ascii="Aptos" w:hAnsi="Aptos"/>
        </w:rPr>
        <w:t xml:space="preserve">(Atkins, 1970a; CSIR, 1982; </w:t>
      </w:r>
      <w:r w:rsidR="00194F13">
        <w:rPr>
          <w:noProof/>
        </w:rPr>
        <mc:AlternateContent>
          <mc:Choice Requires="wpg">
            <w:drawing>
              <wp:anchor distT="0" distB="0" distL="114300" distR="114300" simplePos="0" relativeHeight="251667456" behindDoc="1" locked="0" layoutInCell="1" allowOverlap="1" wp14:anchorId="0A1F6C88" wp14:editId="6AE26FA6">
                <wp:simplePos x="0" y="0"/>
                <wp:positionH relativeFrom="column">
                  <wp:posOffset>0</wp:posOffset>
                </wp:positionH>
                <wp:positionV relativeFrom="paragraph">
                  <wp:posOffset>538917</wp:posOffset>
                </wp:positionV>
                <wp:extent cx="5731510" cy="4646930"/>
                <wp:effectExtent l="0" t="0" r="2540" b="1270"/>
                <wp:wrapTight wrapText="bothSides">
                  <wp:wrapPolygon edited="0">
                    <wp:start x="0" y="0"/>
                    <wp:lineTo x="0" y="21517"/>
                    <wp:lineTo x="21538" y="21517"/>
                    <wp:lineTo x="21538" y="0"/>
                    <wp:lineTo x="0" y="0"/>
                  </wp:wrapPolygon>
                </wp:wrapTight>
                <wp:docPr id="302849241" name="Group 13"/>
                <wp:cNvGraphicFramePr/>
                <a:graphic xmlns:a="http://schemas.openxmlformats.org/drawingml/2006/main">
                  <a:graphicData uri="http://schemas.microsoft.com/office/word/2010/wordprocessingGroup">
                    <wpg:wgp>
                      <wpg:cNvGrpSpPr/>
                      <wpg:grpSpPr>
                        <a:xfrm>
                          <a:off x="0" y="0"/>
                          <a:ext cx="5731510" cy="4646930"/>
                          <a:chOff x="0" y="0"/>
                          <a:chExt cx="5731510" cy="4646930"/>
                        </a:xfrm>
                      </wpg:grpSpPr>
                      <pic:pic xmlns:pic="http://schemas.openxmlformats.org/drawingml/2006/picture">
                        <pic:nvPicPr>
                          <pic:cNvPr id="1266634176" name="Picture 12" descr="A map of the south east coast&#10;&#10;AI-generated content may be incorrect."/>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731510" cy="4042410"/>
                          </a:xfrm>
                          <a:prstGeom prst="rect">
                            <a:avLst/>
                          </a:prstGeom>
                        </pic:spPr>
                      </pic:pic>
                      <wps:wsp>
                        <wps:cNvPr id="1863915073" name="Text Box 1"/>
                        <wps:cNvSpPr txBox="1"/>
                        <wps:spPr>
                          <a:xfrm>
                            <a:off x="0" y="4101465"/>
                            <a:ext cx="5731510" cy="545465"/>
                          </a:xfrm>
                          <a:prstGeom prst="rect">
                            <a:avLst/>
                          </a:prstGeom>
                          <a:solidFill>
                            <a:prstClr val="white"/>
                          </a:solidFill>
                          <a:ln>
                            <a:noFill/>
                          </a:ln>
                        </wps:spPr>
                        <wps:txbx>
                          <w:txbxContent>
                            <w:p w14:paraId="4C6AEC1E" w14:textId="6BFC76C9" w:rsidR="00194F13" w:rsidRPr="005D56F4" w:rsidRDefault="00194F13" w:rsidP="00194F13">
                              <w:pPr>
                                <w:pStyle w:val="Caption"/>
                                <w:rPr>
                                  <w:noProof/>
                                  <w:sz w:val="22"/>
                                  <w:szCs w:val="22"/>
                                </w:rPr>
                              </w:pPr>
                              <w:r>
                                <w:t xml:space="preserve">Figure </w:t>
                              </w:r>
                              <w:r>
                                <w:fldChar w:fldCharType="begin"/>
                              </w:r>
                              <w:r>
                                <w:instrText xml:space="preserve"> SEQ Figure \* ARABIC </w:instrText>
                              </w:r>
                              <w:r>
                                <w:fldChar w:fldCharType="separate"/>
                              </w:r>
                              <w:r w:rsidR="0057057D">
                                <w:rPr>
                                  <w:noProof/>
                                </w:rPr>
                                <w:t>9</w:t>
                              </w:r>
                              <w:r>
                                <w:fldChar w:fldCharType="end"/>
                              </w:r>
                              <w:r>
                                <w:t>a) S</w:t>
                              </w:r>
                              <w:r w:rsidRPr="00194F13">
                                <w:t xml:space="preserve">chematic of the surface flow and deep-water flow in False Bay under southeasterly </w:t>
                              </w:r>
                              <w:r>
                                <w:t xml:space="preserve">wind </w:t>
                              </w:r>
                              <w:r w:rsidRPr="00194F13">
                                <w:t>conditions, inferred from previous observational studies form Taljaard et al. (2000) The dotted arrows indicate weak bottom currents</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A1F6C88" id="Group 13" o:spid="_x0000_s1058" style="position:absolute;margin-left:0;margin-top:42.45pt;width:451.3pt;height:365.9pt;z-index:-251649024;mso-position-horizontal-relative:text;mso-position-vertical-relative:text" coordsize="57315,46469"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">
                <v:shape id="Picture 12" o:spid="_x0000_s1059" type="#_x0000_t75" alt="A map of the south east coast&#10;&#10;AI-generated content may be incorrect." style="position:absolute;width:57315;height:404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">
                  <v:imagedata r:id="rId32" o:title="A map of the south east coast&#10;&#10;AI-generated content may be incorrect"/>
                </v:shape>
                <v:shape id="Text Box 1" o:spid="_x0000_s1060" type="#_x0000_t202" style="position:absolute;top:41014;width:57315;height:54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" stroked="f">
                  <v:textbox style="mso-fit-shape-to-text:t" inset="0,0,0,0">
                    <w:txbxContent>
                      <w:p w14:paraId="4C6AEC1E" w14:textId="6BFC76C9" w:rsidR="00194F13" w:rsidRPr="005D56F4" w:rsidRDefault="00194F13" w:rsidP="00194F13">
                        <w:pPr>
                          <w:pStyle w:val="Caption"/>
                          <w:rPr>
                            <w:noProof/>
                            <w:sz w:val="22"/>
                            <w:szCs w:val="22"/>
                          </w:rPr>
                        </w:pPr>
                        <w:r>
                          <w:t xml:space="preserve">Figure </w:t>
                        </w:r>
                        <w:r>
                          <w:fldChar w:fldCharType="begin"/>
                        </w:r>
                        <w:r>
                          <w:instrText xml:space="preserve"> SEQ Figure \* ARABIC </w:instrText>
                        </w:r>
                        <w:r>
                          <w:fldChar w:fldCharType="separate"/>
                        </w:r>
                        <w:r w:rsidR="0057057D">
                          <w:rPr>
                            <w:noProof/>
                          </w:rPr>
                          <w:t>9</w:t>
                        </w:r>
                        <w:r>
                          <w:fldChar w:fldCharType="end"/>
                        </w:r>
                        <w:r>
                          <w:t>a) S</w:t>
                        </w:r>
                        <w:r w:rsidRPr="00194F13">
                          <w:t xml:space="preserve">chematic of the surface flow and deep-water flow in False Bay under southeasterly </w:t>
                        </w:r>
                        <w:r>
                          <w:t xml:space="preserve">wind </w:t>
                        </w:r>
                        <w:r w:rsidRPr="00194F13">
                          <w:t>conditions, inferred from previous observational studies form Taljaard et al. (2000) The dotted arrows indicate weak bottom currents</w:t>
                        </w:r>
                        <w:r>
                          <w:t>.</w:t>
                        </w:r>
                      </w:p>
                    </w:txbxContent>
                  </v:textbox>
                </v:shape>
                <w10:wrap type="tight"/>
              </v:group>
            </w:pict>
          </mc:Fallback>
        </mc:AlternateContent>
      </w:r>
      <w:r w:rsidR="00BB1754" w:rsidRPr="00BB1754">
        <w:rPr>
          <w:rFonts w:ascii="Aptos" w:hAnsi="Aptos"/>
        </w:rPr>
        <w:t>Jacobson, 2014)</w:t>
      </w:r>
      <w:r w:rsidR="000B0ADA">
        <w:fldChar w:fldCharType="end"/>
      </w:r>
      <w:r w:rsidR="00194F13" w:rsidRPr="00194F13">
        <w:rPr>
          <w:noProof/>
        </w:rPr>
        <w:t xml:space="preserve"> </w:t>
      </w:r>
    </w:p>
    <w:p w14:paraId="03EA17DE" w14:textId="7E2A96C8" w:rsidR="00BB1754" w:rsidRDefault="00BB1754" w:rsidP="00BB1754">
      <w:pPr>
        <w:keepNext/>
      </w:pPr>
    </w:p>
    <w:p w14:paraId="526B2B2E" w14:textId="77777777" w:rsidR="0057057D" w:rsidRDefault="00BB1754" w:rsidP="00194F13">
      <w:pPr>
        <w:keepNext/>
        <w:rPr>
          <w:b/>
          <w:bCs/>
        </w:rPr>
      </w:pPr>
      <w:r>
        <w:rPr>
          <w:b/>
          <w:bCs/>
        </w:rPr>
        <w:t>North-westerly driven circulation</w:t>
      </w:r>
    </w:p>
    <w:p w14:paraId="4D622DFC" w14:textId="6DCA8409" w:rsidR="0057057D" w:rsidRPr="0057057D" w:rsidRDefault="00A6123A" w:rsidP="00194F13">
      <w:pPr>
        <w:keepNext/>
      </w:pPr>
      <w:r w:rsidRPr="00A71812">
        <w:rPr>
          <w:highlight w:val="yellow"/>
        </w:rPr>
        <w:t xml:space="preserve">Surface and bottom currents are generated in an anticyclonic motion, with a small cyclonic gyre forming near Gordons Bay. It should be noted that the correlation between the wind and </w:t>
      </w:r>
      <w:r w:rsidRPr="00A71812">
        <w:rPr>
          <w:highlight w:val="yellow"/>
        </w:rPr>
        <w:lastRenderedPageBreak/>
        <w:t xml:space="preserve">currents during </w:t>
      </w:r>
      <w:proofErr w:type="spellStart"/>
      <w:r w:rsidRPr="00A71812">
        <w:rPr>
          <w:highlight w:val="yellow"/>
        </w:rPr>
        <w:t>northwesterly</w:t>
      </w:r>
      <w:proofErr w:type="spellEnd"/>
      <w:r w:rsidRPr="00A71812">
        <w:rPr>
          <w:highlight w:val="yellow"/>
        </w:rPr>
        <w:t xml:space="preserve"> wind conditions is weaker than the correlation between wind and currents during southeasterly wind conditions (Taljaard et al. 2000).</w:t>
      </w:r>
    </w:p>
    <w:p w14:paraId="52883D01" w14:textId="74647826" w:rsidR="00194F13" w:rsidRDefault="0057057D" w:rsidP="00194F13">
      <w:pPr>
        <w:keepNext/>
        <w:rPr>
          <w:b/>
          <w:bCs/>
        </w:rPr>
      </w:pPr>
      <w:r>
        <w:rPr>
          <w:noProof/>
        </w:rPr>
        <mc:AlternateContent>
          <mc:Choice Requires="wpg">
            <w:drawing>
              <wp:inline distT="0" distB="0" distL="0" distR="0" wp14:anchorId="2DBE0315" wp14:editId="09608C6B">
                <wp:extent cx="5731510" cy="4662805"/>
                <wp:effectExtent l="0" t="0" r="2540" b="4445"/>
                <wp:docPr id="598672177" name="Group 15"/>
                <wp:cNvGraphicFramePr/>
                <a:graphic xmlns:a="http://schemas.openxmlformats.org/drawingml/2006/main">
                  <a:graphicData uri="http://schemas.microsoft.com/office/word/2010/wordprocessingGroup">
                    <wpg:wgp>
                      <wpg:cNvGrpSpPr/>
                      <wpg:grpSpPr>
                        <a:xfrm>
                          <a:off x="0" y="0"/>
                          <a:ext cx="5731510" cy="4662805"/>
                          <a:chOff x="0" y="0"/>
                          <a:chExt cx="5731510" cy="4662805"/>
                        </a:xfrm>
                      </wpg:grpSpPr>
                      <pic:pic xmlns:pic="http://schemas.openxmlformats.org/drawingml/2006/picture">
                        <pic:nvPicPr>
                          <pic:cNvPr id="238665052" name="Picture 14" descr="A map of north west winds&#10;&#10;AI-generated content may be incorrect."/>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5731510" cy="4059555"/>
                          </a:xfrm>
                          <a:prstGeom prst="rect">
                            <a:avLst/>
                          </a:prstGeom>
                        </pic:spPr>
                      </pic:pic>
                      <wps:wsp>
                        <wps:cNvPr id="1972116086" name="Text Box 1"/>
                        <wps:cNvSpPr txBox="1"/>
                        <wps:spPr>
                          <a:xfrm>
                            <a:off x="0" y="4117340"/>
                            <a:ext cx="5731510" cy="545465"/>
                          </a:xfrm>
                          <a:prstGeom prst="rect">
                            <a:avLst/>
                          </a:prstGeom>
                          <a:solidFill>
                            <a:prstClr val="white"/>
                          </a:solidFill>
                          <a:ln>
                            <a:noFill/>
                          </a:ln>
                        </wps:spPr>
                        <wps:txbx>
                          <w:txbxContent>
                            <w:p w14:paraId="36ECE48F" w14:textId="77777777" w:rsidR="0057057D" w:rsidRPr="000A426E" w:rsidRDefault="0057057D" w:rsidP="0057057D">
                              <w:pPr>
                                <w:pStyle w:val="Caption"/>
                                <w:rPr>
                                  <w:b/>
                                  <w:bCs/>
                                  <w:noProof/>
                                  <w:sz w:val="22"/>
                                  <w:szCs w:val="22"/>
                                </w:rPr>
                              </w:pPr>
                              <w:r>
                                <w:t xml:space="preserve">Figure </w:t>
                              </w:r>
                              <w:r>
                                <w:fldChar w:fldCharType="begin"/>
                              </w:r>
                              <w:r>
                                <w:instrText xml:space="preserve"> SEQ Figure \* ARABIC </w:instrText>
                              </w:r>
                              <w:r>
                                <w:fldChar w:fldCharType="separate"/>
                              </w:r>
                              <w:r>
                                <w:rPr>
                                  <w:noProof/>
                                </w:rPr>
                                <w:t>10</w:t>
                              </w:r>
                              <w:r>
                                <w:fldChar w:fldCharType="end"/>
                              </w:r>
                              <w:r>
                                <w:t xml:space="preserve">) </w:t>
                              </w:r>
                              <w:r w:rsidRPr="009546A9">
                                <w:t xml:space="preserve">Schematic of the surface flow and deep-water flow in False Bay under </w:t>
                              </w:r>
                              <w:proofErr w:type="spellStart"/>
                              <w:r w:rsidRPr="009546A9">
                                <w:t>northwesterly</w:t>
                              </w:r>
                              <w:proofErr w:type="spellEnd"/>
                              <w:r w:rsidRPr="009546A9">
                                <w:t xml:space="preserve"> wind conditions, inferred from previous observational studies form Taljaard et al. (2000). The dotted arrows indicate weak bottom curre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2DBE0315" id="Group 15" o:spid="_x0000_s1061" style="width:451.3pt;height:367.15pt;mso-position-horizontal-relative:char;mso-position-vertical-relative:line" coordsize="57315,46628"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">
                <v:shape id="Picture 14" o:spid="_x0000_s1062" type="#_x0000_t75" alt="A map of north west winds&#10;&#10;AI-generated content may be incorrect." style="position:absolute;width:57315;height:405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">
                  <v:imagedata r:id="rId34" o:title="A map of north west winds&#10;&#10;AI-generated content may be incorrect"/>
                </v:shape>
                <v:shape id="Text Box 1" o:spid="_x0000_s1063" type="#_x0000_t202" style="position:absolute;top:41173;width:57315;height:54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" stroked="f">
                  <v:textbox style="mso-fit-shape-to-text:t" inset="0,0,0,0">
                    <w:txbxContent>
                      <w:p w14:paraId="36ECE48F" w14:textId="77777777" w:rsidR="0057057D" w:rsidRPr="000A426E" w:rsidRDefault="0057057D" w:rsidP="0057057D">
                        <w:pPr>
                          <w:pStyle w:val="Caption"/>
                          <w:rPr>
                            <w:b/>
                            <w:bCs/>
                            <w:noProof/>
                            <w:sz w:val="22"/>
                            <w:szCs w:val="22"/>
                          </w:rPr>
                        </w:pPr>
                        <w:r>
                          <w:t xml:space="preserve">Figure </w:t>
                        </w:r>
                        <w:r>
                          <w:fldChar w:fldCharType="begin"/>
                        </w:r>
                        <w:r>
                          <w:instrText xml:space="preserve"> SEQ Figure \* ARABIC </w:instrText>
                        </w:r>
                        <w:r>
                          <w:fldChar w:fldCharType="separate"/>
                        </w:r>
                        <w:r>
                          <w:rPr>
                            <w:noProof/>
                          </w:rPr>
                          <w:t>10</w:t>
                        </w:r>
                        <w:r>
                          <w:fldChar w:fldCharType="end"/>
                        </w:r>
                        <w:r>
                          <w:t xml:space="preserve">) </w:t>
                        </w:r>
                        <w:r w:rsidRPr="009546A9">
                          <w:t xml:space="preserve">Schematic of the surface flow and deep-water flow in False Bay under </w:t>
                        </w:r>
                        <w:proofErr w:type="spellStart"/>
                        <w:r w:rsidRPr="009546A9">
                          <w:t>northwesterly</w:t>
                        </w:r>
                        <w:proofErr w:type="spellEnd"/>
                        <w:r w:rsidRPr="009546A9">
                          <w:t xml:space="preserve"> wind conditions, inferred from previous observational studies form Taljaard et al. (2000). The dotted arrows indicate weak bottom currents.</w:t>
                        </w:r>
                      </w:p>
                    </w:txbxContent>
                  </v:textbox>
                </v:shape>
                <w10:anchorlock/>
              </v:group>
            </w:pict>
          </mc:Fallback>
        </mc:AlternateContent>
      </w:r>
    </w:p>
    <w:p w14:paraId="40FD7EE1" w14:textId="379903B3" w:rsidR="00194F13" w:rsidRDefault="00194F13" w:rsidP="00194F13">
      <w:pPr>
        <w:keepNext/>
      </w:pPr>
    </w:p>
    <w:p w14:paraId="7CAF84F6" w14:textId="72B8D336" w:rsidR="00BB1754" w:rsidRPr="00BB1754" w:rsidRDefault="00BB1754" w:rsidP="003943C1">
      <w:pPr>
        <w:rPr>
          <w:b/>
          <w:bCs/>
        </w:rPr>
      </w:pPr>
    </w:p>
    <w:p w14:paraId="18656256" w14:textId="7948874E" w:rsidR="003925CF" w:rsidRPr="003925CF" w:rsidRDefault="003925CF" w:rsidP="003943C1">
      <w:pPr>
        <w:rPr>
          <w:b/>
          <w:bCs/>
        </w:rPr>
      </w:pPr>
    </w:p>
    <w:p w14:paraId="6EC58E37" w14:textId="46F79350" w:rsidR="00F24508" w:rsidRPr="0005502D" w:rsidRDefault="00D34E46" w:rsidP="00F24508">
      <w:r w:rsidRPr="0005502D">
        <w:t>The</w:t>
      </w:r>
      <w:r w:rsidR="00CB5D07" w:rsidRPr="0005502D">
        <w:t xml:space="preserve"> circulation in False Bay is </w:t>
      </w:r>
      <w:r w:rsidR="0078123A" w:rsidRPr="0005502D">
        <w:t xml:space="preserve">highly dynamic at sub-seasonal to decadal time scales and </w:t>
      </w:r>
      <w:r w:rsidR="003777F5" w:rsidRPr="0005502D">
        <w:t xml:space="preserve">alternate in nature </w:t>
      </w:r>
      <w:r w:rsidR="003777F5" w:rsidRPr="0005502D">
        <w:fldChar w:fldCharType="begin"/>
      </w:r>
      <w:r w:rsidR="003777F5" w:rsidRPr="0005502D">
        <w:instrText xml:space="preserve"> ADDIN ZOTERO_ITEM CSL_CITATION {"citationID":"kkIyjuFv","properties":{"formattedCitation":"(Dufois and Rouault, 2012)","plainCitation":"(Dufois and Rouault, 2012)","noteIndex":0},"citationItems":[{"id":900,"uris":["http://zotero.org/users/14070386/items/TKUPSVKJ"],"itemData":{"id":900,"type":"article-journal","container-title":"Continental Shelf Research","DOI":"10.1016/j.csr.2012.04.009","ISSN":"02784343","journalAbbreviation":"Continental Shelf Research","language":"en","license":"https://www.elsevier.com/tdm/userlicense/1.0/","page":"24-35","source":"DOI.org (Crossref)","title":"Sea surface temperature in False Bay (South Africa): Towards a better understanding of its seasonal and inter-annual variability","title-short":"Sea surface temperature in False Bay (South Africa)","volume":"43","author":[{"family":"Dufois","given":"François"},{"family":"Rouault","given":"Mathieu"}],"issued":{"date-parts":[["2012",7]]}}}],"schema":"https://github.com/citation-style-language/schema/raw/master/csl-citation.json"} </w:instrText>
      </w:r>
      <w:r w:rsidR="003777F5" w:rsidRPr="0005502D">
        <w:fldChar w:fldCharType="separate"/>
      </w:r>
      <w:r w:rsidR="003777F5" w:rsidRPr="0005502D">
        <w:t>(Dufois and Rouault, 2012)</w:t>
      </w:r>
      <w:r w:rsidR="003777F5" w:rsidRPr="0005502D">
        <w:fldChar w:fldCharType="end"/>
      </w:r>
      <w:r w:rsidR="00836D1C" w:rsidRPr="0005502D">
        <w:t xml:space="preserve">. </w:t>
      </w:r>
    </w:p>
    <w:p w14:paraId="358E0379" w14:textId="718C9D70" w:rsidR="007844CC" w:rsidRPr="0005502D" w:rsidRDefault="001A3A6E" w:rsidP="00F24508">
      <w:r w:rsidRPr="00DF7677">
        <w:rPr>
          <w:highlight w:val="yellow"/>
        </w:rPr>
        <w:t xml:space="preserve">Good </w:t>
      </w:r>
      <w:r w:rsidR="00A42124" w:rsidRPr="00DF7677">
        <w:rPr>
          <w:highlight w:val="yellow"/>
        </w:rPr>
        <w:t>summary in Daniels et al 2022</w:t>
      </w:r>
    </w:p>
    <w:p w14:paraId="2F51FA33" w14:textId="36CA6DD9" w:rsidR="007844CC" w:rsidRPr="0005502D" w:rsidRDefault="007844CC" w:rsidP="00F24508">
      <w:r w:rsidRPr="0005502D">
        <w:t xml:space="preserve">Wind dynamics are the primary driver of the mean circulation in False Bay, and are therefore seen as the main driver of the vertical temperature structure and stratification of the bay </w:t>
      </w:r>
      <w:r w:rsidRPr="0005502D">
        <w:fldChar w:fldCharType="begin"/>
      </w:r>
      <w:r w:rsidRPr="0005502D">
        <w:instrText xml:space="preserve"> ADDIN ZOTERO_ITEM CSL_CITATION {"citationID":"SWJyN0qw","properties":{"formattedCitation":"(Atkins, 1970a, 1970b; Dufois and Rouault, 2012; Gr\\uc0\\u252{}ndlingh and Largier, 1988; Jury, 1991; Wainman et al., 1987)","plainCitation":"(Atkins, 1970a, 1970b; Dufois and Rouault, 2012; Gründlingh and Largier, 1988; Jury, 1991; Wainman et al., 1987)","noteIndex":0},"citationItems":[{"id":734,"uris":["http://zotero.org/users/14070386/items/SRUKBV83"],"itemData":{"id":734,"type":"article-journal","abstract":"Data on temperature and salinity obtained during twenty-six cruises from 1963 to 1966, each covering twenty-eight hydrographic stations are presented. The data are grouped into four zones—the three coastal zones, and one central zone, and the mean temperature and salinity of each zone are tabulated for each season. Surface isotherms and isohalines and four vertical temperature sections for each season are shown. The results are discussed and possible explanations for variations are suggested.","container-title":"Transactions of the Royal Society of South Africa","DOI":"10.1080/00359197009519107","ISSN":"0035-919X","issue":"2","note":"publisher: Taylor &amp; Francis\n_eprint: https://doi.org/10.1080/00359197009519107","page":"117-128","source":"Taylor and Francis+NEJM","title":"Thermal Structure and Salinity of False Bay","volume":"39","author":[{"family":"Atkins","given":"G. R."}],"issued":{"date-parts":[["1970",1,1]]}}},{"id":557,"uris":["http://zotero.org/users/14070386/items/GDKQ6KVU"],"itemData":{"id":557,"type":"article-journal","abstract":"Wind records from six reporting stations in the vicinity of False Bay have been analysed, and the mean directional frequency and velocity combined to give relative ‘wind run’ for each station and season are shown in the form of wind roses. Methods of current measurements are briefly discussed, and the ‘dye-bomb’ technique using aircraft chosen to obtain a nearly synoptic pattern over a wide area. The results of thirteen such operations at eleven selected stations have indicated that four main patterns have evolved, the predominant type being a clockwise rotation. Fifteen further operations close to the west, north and north-east shores were later carried out and the results are shown in current roses for each station for winter and summer conditions.","container-title":"Transactions of the Royal Society of South Africa","DOI":"10.1080/00359197009519109","ISSN":"0035-919X","issue":"2","note":"publisher: Taylor &amp; Francis\n_eprint: https://doi.org/10.1080/00359197009519109","page":"139-148","source":"Taylor and Francis+NEJM","title":"Winds and Current Patterns in False Bay","volume":"39","author":[{"family":"Atkins","given":"G. R."}],"issued":{"date-parts":[["1970",1,1]]}}},{"id":900,"uris":["http://zotero.org/users/14070386/items/TKUPSVKJ"],"itemData":{"id":900,"type":"article-journal","container-title":"Continental Shelf Research","DOI":"10.1016/j.csr.2012.04.009","ISSN":"02784343","journalAbbreviation":"Continental Shelf Research","language":"en","license":"https://www.elsevier.com/tdm/userlicense/1.0/","page":"24-35","source":"DOI.org (Crossref)","title":"Sea surface temperature in False Bay (South Africa): Towards a better understanding of its seasonal and inter-annual variability","title-short":"Sea surface temperature in False Bay (South Africa)","volume":"43","author":[{"family":"Dufois","given":"François"},{"family":"Rouault","given":"Mathieu"}],"issued":{"date-parts":[["2012",7]]}}},{"id":741,"uris":["http://zotero.org/users/14070386/items/7X992TYK"],"itemData":{"id":741,"type":"article-journal","abstract":"Valsbaai is die grootste baai in Suidelike Afrika en grens aan ’n belangrike metropolitaanse gebied. Die baai moet daarom in ’n verskeidenheid ontspannings-, nywerheids-, vissery- en ander behoeftes voorsien. Die oorsig skets kortliks die aanvanklike verkenning van die baai en is verder toegespits op meer resente fisies-oseanografiese navorsing in die baai. ’n Konseptuele meetprogram word voorgestel am sommige leemtes in die huidige kennis aan te vul.","container-title":"Suid-Afrikaanse Tydskrif vir Natuurwetenskap en Tegnologie","DOI":"10.4102/satnt.v7i3.914","ISSN":"2222-4173","issue":"3","language":"af","license":"Copyright (c) 1988 M. L. Gründlingh, J. L. Largier","note":"number: 3","page":"133-143","source":"journals.satnt.aosis.co.za","title":"Physical oceanography in False Bay: A review","title-short":"Physical oceanography in False Bay","volume":"7","author":[{"family":"Gründlingh","given":"M. L."},{"family":"Largier","given":"J. L."}],"issued":{"date-parts":[["1988",3,17]]}}},{"id":897,"uris":["http://zotero.org/users/14070386/items/FYUZL7N7"],"itemData":{"id":897,"type":"article-journal","container-title":"Transactions of the Royal Society of South Africa","page":"401-418","title":"The weather of False Bay","volume":"47","author":[{"family":"Jury","given":"Mark R."}],"issued":{"date-parts":[["1991"]]}}},{"id":516,"uris":["http://zotero.org/users/14070386/items/5M8FDETE"],"itemData":{"id":516,"type":"article-journal","abstract":"Four current-meter moorings placed in False Bay between February and May 1985 revealed a tendency towards cyclonic motion, but with poleward flow along the western boundary. Data from six anemometers situated around the Bay showed periodic acceleration of northward air flow associated with south-easterly wind events during ridging of the South Atlantic high pressure cell round the continent. A clear pattern of cooling and warming of water at the current-meter sites was observed, corresponding to the acceleration and decay phases of south-easterly wind over periods of a few days. There was a suggestion of subsidence of warm water along the western boundary when the wind relaxed.","container-title":"South African Journal of Marine Science","DOI":"10.2989/025776187784522423","ISSN":"0257-7615","issue":"1","note":"publisher: Taylor &amp; Francis\n_eprint: https://doi.org/10.2989/025776187784522423","page":"337-346","source":"Taylor and Francis+NEJM","title":"Winds and subsurface currents in the False Bay region, South Africa","volume":"5","author":[{"family":"Wainman","given":"C. K."},{"family":"Polito","given":"A."},{"family":"Nelson","given":"G."}],"issued":{"date-parts":[["1987",6,1]]}}}],"schema":"https://github.com/citation-style-language/schema/raw/master/csl-citation.json"} </w:instrText>
      </w:r>
      <w:r w:rsidRPr="0005502D">
        <w:fldChar w:fldCharType="separate"/>
      </w:r>
      <w:r w:rsidRPr="0005502D">
        <w:t>(Atkins, 1970a, 1970b; Dufois and Rouault, 2012; Gründlingh and Largier, 1988; Jury, 1991; Wainman et al., 1987)</w:t>
      </w:r>
      <w:r w:rsidRPr="0005502D">
        <w:fldChar w:fldCharType="end"/>
      </w:r>
    </w:p>
    <w:p w14:paraId="7751EFEC" w14:textId="78B3575E" w:rsidR="00652456" w:rsidRPr="0005502D" w:rsidRDefault="00652456" w:rsidP="00652456">
      <w:r w:rsidRPr="0005502D">
        <w:t xml:space="preserve">Wind driven </w:t>
      </w:r>
      <w:r w:rsidR="00433B32" w:rsidRPr="0005502D">
        <w:t>currents.</w:t>
      </w:r>
    </w:p>
    <w:p w14:paraId="2B63812C" w14:textId="7EA57316" w:rsidR="00652456" w:rsidRPr="0005502D" w:rsidRDefault="00652456" w:rsidP="00652456">
      <w:r w:rsidRPr="0005502D">
        <w:t xml:space="preserve">Wave driven </w:t>
      </w:r>
      <w:r w:rsidR="00433B32" w:rsidRPr="0005502D">
        <w:t>currents.</w:t>
      </w:r>
      <w:r w:rsidRPr="0005502D">
        <w:t xml:space="preserve"> </w:t>
      </w:r>
    </w:p>
    <w:p w14:paraId="5D32C52E" w14:textId="5BC772C6" w:rsidR="00652456" w:rsidRDefault="00652456" w:rsidP="00652456">
      <w:r w:rsidRPr="0005502D">
        <w:t xml:space="preserve">Tidal currents </w:t>
      </w:r>
      <w:r w:rsidR="004157BC">
        <w:t>– good information in Coleman and Rautenbach 2021 (from Coleman 2019)</w:t>
      </w:r>
    </w:p>
    <w:p w14:paraId="7F71CFF2" w14:textId="2A92B52A" w:rsidR="00316D88" w:rsidRPr="0005502D" w:rsidRDefault="00316D88" w:rsidP="00652456">
      <w:r>
        <w:lastRenderedPageBreak/>
        <w:t>“</w:t>
      </w:r>
      <w:r w:rsidRPr="00316D88">
        <w:t>Tidal circulation is more significant during periods of calmer wave and wind conditions (Atkins,  1970a). In addition, tidally-driven current magnitudes are believed to be stronger at the  entrance of the bay, at complex bathymetric features and at shallower regions within the bay</w:t>
      </w:r>
      <w:r>
        <w:t>” Coleman 2019</w:t>
      </w:r>
    </w:p>
    <w:p w14:paraId="3116A170" w14:textId="35DD02E1" w:rsidR="00652456" w:rsidRPr="0005502D" w:rsidRDefault="00652456" w:rsidP="00652456">
      <w:r w:rsidRPr="0005502D">
        <w:t xml:space="preserve">Subtidal currents </w:t>
      </w:r>
    </w:p>
    <w:p w14:paraId="3B930C21" w14:textId="77777777" w:rsidR="00134664" w:rsidRDefault="00134664">
      <w:pPr>
        <w:rPr>
          <w:rFonts w:asciiTheme="majorHAnsi" w:eastAsiaTheme="majorEastAsia" w:hAnsiTheme="majorHAnsi" w:cstheme="majorBidi"/>
          <w:b/>
          <w:bCs/>
          <w:smallCaps/>
          <w:color w:val="000000" w:themeColor="text1"/>
          <w:sz w:val="36"/>
          <w:szCs w:val="36"/>
        </w:rPr>
      </w:pPr>
      <w:r>
        <w:br w:type="page"/>
      </w:r>
    </w:p>
    <w:p w14:paraId="30D0DF7B" w14:textId="2D98020A" w:rsidR="00E528A7" w:rsidRPr="0005502D" w:rsidRDefault="00C34403" w:rsidP="00665876">
      <w:pPr>
        <w:pStyle w:val="Heading1"/>
      </w:pPr>
      <w:bookmarkStart w:id="11" w:name="_Toc206743061"/>
      <w:r w:rsidRPr="0005502D">
        <w:lastRenderedPageBreak/>
        <w:t>Bibliography</w:t>
      </w:r>
      <w:bookmarkEnd w:id="11"/>
      <w:r w:rsidRPr="0005502D">
        <w:t xml:space="preserve"> </w:t>
      </w:r>
    </w:p>
    <w:p w14:paraId="03952E98" w14:textId="77777777" w:rsidR="00BB1754" w:rsidRPr="00BB1754" w:rsidRDefault="00C34403" w:rsidP="00BB1754">
      <w:pPr>
        <w:pStyle w:val="Bibliography"/>
      </w:pPr>
      <w:r w:rsidRPr="0005502D">
        <w:fldChar w:fldCharType="begin"/>
      </w:r>
      <w:r w:rsidR="00975BB9">
        <w:instrText xml:space="preserve"> ADDIN ZOTERO_BIBL {"uncited":[],"omitted":[],"custom":[]} CSL_BIBLIOGRAPHY </w:instrText>
      </w:r>
      <w:r w:rsidRPr="0005502D">
        <w:fldChar w:fldCharType="separate"/>
      </w:r>
      <w:r w:rsidR="00BB1754" w:rsidRPr="00BB1754">
        <w:t>Atkins, G.R., 1970a. Thermal Structure and Salinity of False Bay. Trans. R. Soc. South Afr. 39, 117–128. https://doi.org/10.1080/00359197009519107</w:t>
      </w:r>
    </w:p>
    <w:p w14:paraId="0D292DED" w14:textId="77777777" w:rsidR="00BB1754" w:rsidRPr="00BB1754" w:rsidRDefault="00BB1754" w:rsidP="00BB1754">
      <w:pPr>
        <w:pStyle w:val="Bibliography"/>
      </w:pPr>
      <w:r w:rsidRPr="00BB1754">
        <w:t>Atkins, G.R., 1970b. Winds and Current Patterns in False Bay. Trans. R. Soc. South Afr. 39, 139–148. https://doi.org/10.1080/00359197009519109</w:t>
      </w:r>
    </w:p>
    <w:p w14:paraId="7FD3931E" w14:textId="77777777" w:rsidR="00BB1754" w:rsidRPr="00BB1754" w:rsidRDefault="00BB1754" w:rsidP="00BB1754">
      <w:pPr>
        <w:pStyle w:val="Bibliography"/>
      </w:pPr>
      <w:r w:rsidRPr="00BB1754">
        <w:t>Bang, N., Andrews, W., 1974. Direct current measurements of a shelf-edge frontal jet in the southern Benguela system. J. Mar. Res. 32.</w:t>
      </w:r>
    </w:p>
    <w:p w14:paraId="72BFE4AD" w14:textId="77777777" w:rsidR="00BB1754" w:rsidRPr="00BB1754" w:rsidRDefault="00BB1754" w:rsidP="00BB1754">
      <w:pPr>
        <w:pStyle w:val="Bibliography"/>
      </w:pPr>
      <w:r w:rsidRPr="00BB1754">
        <w:t>Bonnardot, V., Planchon, O., Cautenet, S., 2005. Sea breeze development under an offshore synoptic wind in the South-Western Cape and implications for the Stellenbosch wine-producing area. Theor. Appl. Climatol. 81, 203–218. https://doi.org/10.1007/s00704-004-0087-y</w:t>
      </w:r>
    </w:p>
    <w:p w14:paraId="46B4A793" w14:textId="77777777" w:rsidR="00BB1754" w:rsidRPr="00BB1754" w:rsidRDefault="00BB1754" w:rsidP="00BB1754">
      <w:pPr>
        <w:pStyle w:val="Bibliography"/>
      </w:pPr>
      <w:r w:rsidRPr="00BB1754">
        <w:t>Boyd, A., Theron, A., Rossouw, M., Rautenbach, C., Saint, U., Maherry, A., August, M., 2014. Determination of the Inshore wave climate along the South African coast - Phase 1 for Coastal Hazard and Vulnerability Assessment.</w:t>
      </w:r>
    </w:p>
    <w:p w14:paraId="1B8D8D71" w14:textId="77777777" w:rsidR="00BB1754" w:rsidRPr="00BB1754" w:rsidRDefault="00BB1754" w:rsidP="00BB1754">
      <w:pPr>
        <w:pStyle w:val="Bibliography"/>
      </w:pPr>
      <w:r w:rsidRPr="00BB1754">
        <w:t>Brown, A., Milton, S., Cullen, M., Golding, B., Mitchell, J., Shelly, A., 2012. Unified Modeling and Prediction of Weather and Climate: A 25-Year Journey. https://doi.org/10.1175/BAMS-D-12-00018.1</w:t>
      </w:r>
    </w:p>
    <w:p w14:paraId="2077F621" w14:textId="77777777" w:rsidR="00BB1754" w:rsidRPr="00BB1754" w:rsidRDefault="00BB1754" w:rsidP="00BB1754">
      <w:pPr>
        <w:pStyle w:val="Bibliography"/>
      </w:pPr>
      <w:r w:rsidRPr="00BB1754">
        <w:t>Burman, J., 1977. The false bay story. Human &amp; Rousseau Publ, Cape Town, Pretoria.</w:t>
      </w:r>
    </w:p>
    <w:p w14:paraId="352A0DCE" w14:textId="77777777" w:rsidR="00BB1754" w:rsidRPr="00BB1754" w:rsidRDefault="00BB1754" w:rsidP="00BB1754">
      <w:pPr>
        <w:pStyle w:val="Bibliography"/>
      </w:pPr>
      <w:r w:rsidRPr="00BB1754">
        <w:t>Coleman, F., 2019. The Development and Validation of a Hydrodynamic Model of False Bay (Master of Engineering). Stellenbosch University, South Africa.</w:t>
      </w:r>
    </w:p>
    <w:p w14:paraId="29606C0F" w14:textId="77777777" w:rsidR="00BB1754" w:rsidRPr="00BB1754" w:rsidRDefault="00BB1754" w:rsidP="00BB1754">
      <w:pPr>
        <w:pStyle w:val="Bibliography"/>
      </w:pPr>
      <w:r w:rsidRPr="00BB1754">
        <w:t>CSIR, 1982. Status Report on Pollution in False Bay (CSIR Report No. C/SEA 8241). CSIR, Stellenbosch, South Africa.</w:t>
      </w:r>
    </w:p>
    <w:p w14:paraId="731E3537" w14:textId="77777777" w:rsidR="00BB1754" w:rsidRPr="00BB1754" w:rsidRDefault="00BB1754" w:rsidP="00BB1754">
      <w:pPr>
        <w:pStyle w:val="Bibliography"/>
      </w:pPr>
      <w:r w:rsidRPr="00BB1754">
        <w:t>Cullen, M.J.P., 1993. The unified forecast/climate model. Meteorological Office, Bracknell.</w:t>
      </w:r>
    </w:p>
    <w:p w14:paraId="68EC80E7" w14:textId="77777777" w:rsidR="00BB1754" w:rsidRPr="00BB1754" w:rsidRDefault="00BB1754" w:rsidP="00BB1754">
      <w:pPr>
        <w:pStyle w:val="Bibliography"/>
      </w:pPr>
      <w:r w:rsidRPr="00BB1754">
        <w:t>Daniels, T., Fearon, G., Vilaplana, A., Hewitson, B., Rautenbach, C., 2022. On the importance of wind generated waves in embayments with complex orographic features – A South African case study. Appl. Ocean Res. 128, 103355. https://doi.org/10.1016/j.apor.2022.103355</w:t>
      </w:r>
    </w:p>
    <w:p w14:paraId="541A1CEC" w14:textId="77777777" w:rsidR="00BB1754" w:rsidRPr="00BB1754" w:rsidRDefault="00BB1754" w:rsidP="00BB1754">
      <w:pPr>
        <w:pStyle w:val="Bibliography"/>
      </w:pPr>
      <w:r w:rsidRPr="00BB1754">
        <w:t>de Vos, M., 2022. Modelling waves and near-shore circulation around the Cape Peninsula: towards enhanced predictions for South African coastal activities (Doctor of Philosophy). University of Cape Town, South Africa.</w:t>
      </w:r>
    </w:p>
    <w:p w14:paraId="08D45F02" w14:textId="77777777" w:rsidR="00BB1754" w:rsidRPr="00BB1754" w:rsidRDefault="00BB1754" w:rsidP="00BB1754">
      <w:pPr>
        <w:pStyle w:val="Bibliography"/>
      </w:pPr>
      <w:r w:rsidRPr="00BB1754">
        <w:t>Dufois, F., Rouault, M., 2012. Sea surface temperature in False Bay (South Africa): Towards a better understanding of its seasonal and inter-annual variability. Cont. Shelf Res. 43, 24–35. https://doi.org/10.1016/j.csr.2012.04.009</w:t>
      </w:r>
    </w:p>
    <w:p w14:paraId="564D77F6" w14:textId="77777777" w:rsidR="00BB1754" w:rsidRPr="00BB1754" w:rsidRDefault="00BB1754" w:rsidP="00BB1754">
      <w:pPr>
        <w:pStyle w:val="Bibliography"/>
      </w:pPr>
      <w:r w:rsidRPr="00BB1754">
        <w:t>Flemming, B.W., 2024. Sedimentology of False Bay (Western Cape, South Africa): geological background information for the integrated environmental management of a physically confined coastal compartment. J. Coast. Conserv. 28, 1–23. https://doi.org/10.1007/s11852-024-01080-z</w:t>
      </w:r>
    </w:p>
    <w:p w14:paraId="750006F5" w14:textId="77777777" w:rsidR="00BB1754" w:rsidRPr="00BB1754" w:rsidRDefault="00BB1754" w:rsidP="00BB1754">
      <w:pPr>
        <w:pStyle w:val="Bibliography"/>
      </w:pPr>
      <w:r w:rsidRPr="00BB1754">
        <w:t xml:space="preserve">Fourie, J.P., Ansorge, I., </w:t>
      </w:r>
      <w:proofErr w:type="spellStart"/>
      <w:r w:rsidRPr="00BB1754">
        <w:t>Backeberg</w:t>
      </w:r>
      <w:proofErr w:type="spellEnd"/>
      <w:r w:rsidRPr="00BB1754">
        <w:t xml:space="preserve">, B., Cawthra, H.C., MacHutchon, M.R., Zyl, F. van, 2015. The influence of wave action on coastal erosion along </w:t>
      </w:r>
      <w:proofErr w:type="spellStart"/>
      <w:r w:rsidRPr="00BB1754">
        <w:t>Monwabisi</w:t>
      </w:r>
      <w:proofErr w:type="spellEnd"/>
      <w:r w:rsidRPr="00BB1754">
        <w:t xml:space="preserve"> Beach, Cape Town. South Afr. J. </w:t>
      </w:r>
      <w:proofErr w:type="spellStart"/>
      <w:r w:rsidRPr="00BB1754">
        <w:t>Geomat</w:t>
      </w:r>
      <w:proofErr w:type="spellEnd"/>
      <w:r w:rsidRPr="00BB1754">
        <w:t>. 4, 96–109. https://doi.org/10.4314/sajg.v4i2.3</w:t>
      </w:r>
    </w:p>
    <w:p w14:paraId="1D17E91B" w14:textId="77777777" w:rsidR="00BB1754" w:rsidRPr="00BB1754" w:rsidRDefault="00BB1754" w:rsidP="00BB1754">
      <w:pPr>
        <w:pStyle w:val="Bibliography"/>
      </w:pPr>
      <w:r w:rsidRPr="00BB1754">
        <w:lastRenderedPageBreak/>
        <w:t>Gill, A.E., 1977. Coastally trapped waves in the atmosphere. Q. J. R. Meteorol. Soc. 103, 431–440.</w:t>
      </w:r>
    </w:p>
    <w:p w14:paraId="39566D47" w14:textId="77777777" w:rsidR="00BB1754" w:rsidRPr="00BB1754" w:rsidRDefault="00BB1754" w:rsidP="00BB1754">
      <w:pPr>
        <w:pStyle w:val="Bibliography"/>
      </w:pPr>
      <w:r w:rsidRPr="00BB1754">
        <w:t>Goodwin, A.J.H., Peers, B., 1953. Two Caves at Kalk Bay, Cape Peninsula. South Afr. Archaeol. Bull. 8, 59. https://doi.org/10.2307/3887014</w:t>
      </w:r>
    </w:p>
    <w:p w14:paraId="43AB06AC" w14:textId="77777777" w:rsidR="00BB1754" w:rsidRPr="00BB1754" w:rsidRDefault="00BB1754" w:rsidP="00BB1754">
      <w:pPr>
        <w:pStyle w:val="Bibliography"/>
      </w:pPr>
      <w:r w:rsidRPr="00BB1754">
        <w:t>Gründlingh, M.L., Hunter, I.T., Potgieter, E., 1989. Bottom currents at the entrance to False Bay, South Africa. Cont. Shelf Res. 9, 1029–1048. https://doi.org/10.1016/0278-4343(89)90056-3</w:t>
      </w:r>
    </w:p>
    <w:p w14:paraId="132BD213" w14:textId="77777777" w:rsidR="00BB1754" w:rsidRPr="00BB1754" w:rsidRDefault="00BB1754" w:rsidP="00BB1754">
      <w:pPr>
        <w:pStyle w:val="Bibliography"/>
      </w:pPr>
      <w:r w:rsidRPr="00BB1754">
        <w:t>Gründlingh, M.L., Largier, J.L., 1988. Physical oceanography in False Bay: A review. Suid-Afr. Tydskr. Vir Natuurwetenskap En Tegnol. 7, 133–143. https://doi.org/10.4102/satnt.v7i3.914</w:t>
      </w:r>
    </w:p>
    <w:p w14:paraId="1326D15C" w14:textId="77777777" w:rsidR="00BB1754" w:rsidRPr="00BB1754" w:rsidRDefault="00BB1754" w:rsidP="00BB1754">
      <w:pPr>
        <w:pStyle w:val="Bibliography"/>
      </w:pPr>
      <w:r w:rsidRPr="00BB1754">
        <w:t>Hemer, M.A., Church, J.A., Hunter, J.R., 2010. Variability and trends in the directional wave climate of the Southern Hemisphere. Int. J. Climatol. 30, 475–491. https://doi.org/10.1002/joc.1900</w:t>
      </w:r>
    </w:p>
    <w:p w14:paraId="533A8193" w14:textId="77777777" w:rsidR="00BB1754" w:rsidRPr="00BB1754" w:rsidRDefault="00BB1754" w:rsidP="00BB1754">
      <w:pPr>
        <w:pStyle w:val="Bibliography"/>
      </w:pPr>
      <w:r w:rsidRPr="00BB1754">
        <w:t>Isaac, W.E., 1937. South African Coastal Waters in Relation to Ocean Currents. Geogr. Rev. 27, 651–664. https://doi.org/10.2307/209863</w:t>
      </w:r>
    </w:p>
    <w:p w14:paraId="0689C55D" w14:textId="77777777" w:rsidR="00BB1754" w:rsidRPr="00BB1754" w:rsidRDefault="00BB1754" w:rsidP="00BB1754">
      <w:pPr>
        <w:pStyle w:val="Bibliography"/>
      </w:pPr>
      <w:r w:rsidRPr="00BB1754">
        <w:t>Jacobson, M., 2014. The influence of a spatially varying wind field on the circulation and thermal structure of False Bay during summer: a numerical modelling study (Honours Thesis). University of Cape Town, South Africa.</w:t>
      </w:r>
    </w:p>
    <w:p w14:paraId="6E6535E8" w14:textId="77777777" w:rsidR="00BB1754" w:rsidRPr="00BB1754" w:rsidRDefault="00BB1754" w:rsidP="00BB1754">
      <w:pPr>
        <w:pStyle w:val="Bibliography"/>
      </w:pPr>
      <w:r w:rsidRPr="00BB1754">
        <w:t xml:space="preserve">Joubert, J.R., 2008. An investigation of the wave energy resource on the South African coast, focusing on the spatial distribution of the </w:t>
      </w:r>
      <w:proofErr w:type="gramStart"/>
      <w:r w:rsidRPr="00BB1754">
        <w:t>south west</w:t>
      </w:r>
      <w:proofErr w:type="gramEnd"/>
      <w:r w:rsidRPr="00BB1754">
        <w:t xml:space="preserve"> coast. Stellenbosch: University of Stellenbosch.</w:t>
      </w:r>
    </w:p>
    <w:p w14:paraId="3BD1FD2B" w14:textId="77777777" w:rsidR="00BB1754" w:rsidRPr="00BB1754" w:rsidRDefault="00BB1754" w:rsidP="00BB1754">
      <w:pPr>
        <w:pStyle w:val="Bibliography"/>
      </w:pPr>
      <w:r w:rsidRPr="00BB1754">
        <w:t>Jury, M.R., 1991. The weather of False Bay. Trans. R. Soc. South Afr. 47, 401–418.</w:t>
      </w:r>
    </w:p>
    <w:p w14:paraId="01EA2614" w14:textId="77777777" w:rsidR="00BB1754" w:rsidRPr="00BB1754" w:rsidRDefault="00BB1754" w:rsidP="00BB1754">
      <w:pPr>
        <w:pStyle w:val="Bibliography"/>
      </w:pPr>
      <w:r w:rsidRPr="00BB1754">
        <w:t>Jury, M.R., 1984. Wind shear and differential upwelling along the SW tip of Africa. (Ph.D. thesis). University of Cape Town, South Africa.</w:t>
      </w:r>
    </w:p>
    <w:p w14:paraId="0EC37D5F" w14:textId="77777777" w:rsidR="00BB1754" w:rsidRPr="00BB1754" w:rsidRDefault="00BB1754" w:rsidP="00BB1754">
      <w:pPr>
        <w:pStyle w:val="Bibliography"/>
      </w:pPr>
      <w:r w:rsidRPr="00BB1754">
        <w:t>Jury, M.R., Kamstra, F., Taunton-Clark, J., 1985. Diurnal wind cycles and upwelling off the northern portion of the Cape Peninsula in summer. South Afr. J. Mar. Sci. 3, 1–10. https://doi.org/10.2989/025776185784461216</w:t>
      </w:r>
    </w:p>
    <w:p w14:paraId="7CAD7084" w14:textId="77777777" w:rsidR="00BB1754" w:rsidRPr="00BB1754" w:rsidRDefault="00BB1754" w:rsidP="00BB1754">
      <w:pPr>
        <w:pStyle w:val="Bibliography"/>
      </w:pPr>
      <w:r w:rsidRPr="00BB1754">
        <w:t>Largier, J.L., Chapman, P., Peterson, W.T., Swart, V.P., 1992. The western Agulhas Bank: circulation, stratification and ecology. South Afr. J. Mar. Sci. 12, 319–339. https://doi.org/10.2989/02577619209504709</w:t>
      </w:r>
    </w:p>
    <w:p w14:paraId="24C261FB" w14:textId="77777777" w:rsidR="00BB1754" w:rsidRPr="00BB1754" w:rsidRDefault="00BB1754" w:rsidP="00BB1754">
      <w:pPr>
        <w:pStyle w:val="Bibliography"/>
      </w:pPr>
      <w:r w:rsidRPr="00BB1754">
        <w:t>Le Roux, J.J., 1975. Climate of South Africa, Part 1: Surface winds. (Report WB No. 38). South African Weather Bureau, Dept. Transport, South Africa.</w:t>
      </w:r>
    </w:p>
    <w:p w14:paraId="50358E8F" w14:textId="77777777" w:rsidR="00BB1754" w:rsidRPr="00BB1754" w:rsidRDefault="00BB1754" w:rsidP="00BB1754">
      <w:pPr>
        <w:pStyle w:val="Bibliography"/>
      </w:pPr>
      <w:r w:rsidRPr="00BB1754">
        <w:t>MacHutchon, K.R., 2006. The Characterisation of South African Sea Storms (Ph.D. thesis). Stellenbosch University, Stellenbosch: South Africa.</w:t>
      </w:r>
    </w:p>
    <w:p w14:paraId="31AADC84" w14:textId="77777777" w:rsidR="00BB1754" w:rsidRPr="00BB1754" w:rsidRDefault="00BB1754" w:rsidP="00BB1754">
      <w:pPr>
        <w:pStyle w:val="Bibliography"/>
      </w:pPr>
      <w:r w:rsidRPr="00BB1754">
        <w:t>Mallory, J.K., 1970. The Bathymetry and Microrelief of False Bay. Trans. R. Soc. South Afr. 39, 109–112. https://doi.org/10.1080/00359197009519105</w:t>
      </w:r>
    </w:p>
    <w:p w14:paraId="02DA8242" w14:textId="77777777" w:rsidR="00BB1754" w:rsidRPr="00BB1754" w:rsidRDefault="00BB1754" w:rsidP="00BB1754">
      <w:pPr>
        <w:pStyle w:val="Bibliography"/>
      </w:pPr>
      <w:r w:rsidRPr="00BB1754">
        <w:t>Massel, S.R., 2017. Ocean surface waves: their physics and prediction, 3rd ed. World scientific.</w:t>
      </w:r>
    </w:p>
    <w:p w14:paraId="13C3CA56" w14:textId="77777777" w:rsidR="00BB1754" w:rsidRPr="00BB1754" w:rsidRDefault="00BB1754" w:rsidP="00BB1754">
      <w:pPr>
        <w:pStyle w:val="Bibliography"/>
      </w:pPr>
      <w:r w:rsidRPr="00BB1754">
        <w:t xml:space="preserve">Pfaff, M.C., Logston, R.C., Raemaekers, S.J.P.N., Hermes, J.C., Blamey, L.K., Cawthra, H.C., Colenbrander, D.R., Crawford, R.J.M., Day, E., du Plessis, N., Elwen, S.H., Fawcett, S.E., Jury, M.R., Karenyi, N., Kerwath, S.E., Kock, A.A., Krug, M., Lamberth, S.J., Omardien, A., Pitcher, G.C., Rautenbach, C., Robinson, T.B., Rouault, M., Ryan, P.G., Shillington, F.A., Sowman, M., </w:t>
      </w:r>
      <w:r w:rsidRPr="00BB1754">
        <w:lastRenderedPageBreak/>
        <w:t>Sparks, C.C., Turpie, J.K., van Niekerk, L., Waldron, H.N., Yeld, E.M., Kirkman, S.P., 2019. A synthesis of three decades of socio-ecological change in False Bay, South Africa: setting the scene for multidisciplinary research and management. Elem. Sci. Anthr. 7, 32. https://doi.org/10.1525/elementa.367</w:t>
      </w:r>
    </w:p>
    <w:p w14:paraId="59360D19" w14:textId="77777777" w:rsidR="00BB1754" w:rsidRPr="00BB1754" w:rsidRDefault="00BB1754" w:rsidP="00BB1754">
      <w:pPr>
        <w:pStyle w:val="Bibliography"/>
      </w:pPr>
      <w:r w:rsidRPr="00BB1754">
        <w:t xml:space="preserve">Ramos, M.S., Farina, L., Faria, S.H., Li, C., 2021. Relationships between large-scale climate </w:t>
      </w:r>
      <w:proofErr w:type="spellStart"/>
      <w:r w:rsidRPr="00BB1754">
        <w:t>modes</w:t>
      </w:r>
      <w:proofErr w:type="spellEnd"/>
      <w:r w:rsidRPr="00BB1754">
        <w:t xml:space="preserve"> and the South Atlantic Ocean wave climate. Prog. Oceanogr. 197, 102660. https://doi.org/10.1016/j.pocean.2021.102660</w:t>
      </w:r>
    </w:p>
    <w:p w14:paraId="09A17058" w14:textId="77777777" w:rsidR="00BB1754" w:rsidRPr="00BB1754" w:rsidRDefault="00BB1754" w:rsidP="00BB1754">
      <w:pPr>
        <w:pStyle w:val="Bibliography"/>
      </w:pPr>
      <w:r w:rsidRPr="00BB1754">
        <w:t>Salonen, N.M., 2019. Towards Rogue Wave Characterization in False Bay, South Africa.</w:t>
      </w:r>
    </w:p>
    <w:p w14:paraId="115FA7E7" w14:textId="77777777" w:rsidR="00BB1754" w:rsidRPr="00BB1754" w:rsidRDefault="00BB1754" w:rsidP="00BB1754">
      <w:pPr>
        <w:pStyle w:val="Bibliography"/>
      </w:pPr>
      <w:r w:rsidRPr="00BB1754">
        <w:t>Shillington, F.A., Wyndham Harris, T.F., 1978. Surface waves near Cape Town and their associated atmospheric pressure distributions over the South Atlantic. Dtsch. Hydrogr. Z. 31, 67–82. https://doi.org/10.1007/BF02227005</w:t>
      </w:r>
    </w:p>
    <w:p w14:paraId="1DB90AC8" w14:textId="77777777" w:rsidR="00BB1754" w:rsidRPr="00BB1754" w:rsidRDefault="00BB1754" w:rsidP="00BB1754">
      <w:pPr>
        <w:pStyle w:val="Bibliography"/>
      </w:pPr>
      <w:r w:rsidRPr="00BB1754">
        <w:t>Shipley, A.M., 1964. Some aspects of wave refraction in False Bay. South Afr. J. Sci. 60, 115–120. https://doi.org/10.10520/AJA00382353_1513</w:t>
      </w:r>
    </w:p>
    <w:p w14:paraId="5EDF6788" w14:textId="77777777" w:rsidR="00BB1754" w:rsidRPr="00BB1754" w:rsidRDefault="00BB1754" w:rsidP="00BB1754">
      <w:pPr>
        <w:pStyle w:val="Bibliography"/>
      </w:pPr>
      <w:r w:rsidRPr="00BB1754">
        <w:t>Singleton, A.T., Reason, C.J.C., 2007. Variability in the characteristics of cut</w:t>
      </w:r>
      <w:r w:rsidRPr="00BB1754">
        <w:rPr>
          <w:rFonts w:ascii="Cambria Math" w:hAnsi="Cambria Math" w:cs="Cambria Math"/>
        </w:rPr>
        <w:t>‐</w:t>
      </w:r>
      <w:r w:rsidRPr="00BB1754">
        <w:t>off low pressure systems over subtropical southern Africa. Int. J. Climatol. 27, 295</w:t>
      </w:r>
      <w:r w:rsidRPr="00BB1754">
        <w:rPr>
          <w:rFonts w:ascii="Aptos" w:hAnsi="Aptos" w:cs="Aptos"/>
        </w:rPr>
        <w:t>–</w:t>
      </w:r>
      <w:r w:rsidRPr="00BB1754">
        <w:t>310. https://doi.org/10.1002/joc.1399</w:t>
      </w:r>
    </w:p>
    <w:p w14:paraId="3B93B42F" w14:textId="77777777" w:rsidR="00BB1754" w:rsidRPr="00BB1754" w:rsidRDefault="00BB1754" w:rsidP="00BB1754">
      <w:pPr>
        <w:pStyle w:val="Bibliography"/>
      </w:pPr>
      <w:r w:rsidRPr="00BB1754">
        <w:t>Taljaard, A.J., Crutcher, A.H., Jenne, A.R., Loon, A.H. van, Center, C.N.W.R., Defense, C.U.S.D. of, 1969. Climate of the Upper Air: Southern Hemisphere: Volume 1: Temperatures, Dew Points, and Heights at Selected Pressure Levels. https://n2t.org/ark:/85065/d7h131fh</w:t>
      </w:r>
    </w:p>
    <w:p w14:paraId="2C743881" w14:textId="77777777" w:rsidR="00BB1754" w:rsidRPr="00BB1754" w:rsidRDefault="00BB1754" w:rsidP="00BB1754">
      <w:pPr>
        <w:pStyle w:val="Bibliography"/>
      </w:pPr>
      <w:r w:rsidRPr="00BB1754">
        <w:t>Taljaard, S., van Ballegooyen, R., Morant, P., 2000. False Bay Water Quality Review — Volume 2: Specialist Assessments and Inventories of Available Literature and Data (CSIR Report No. ENV-S-C 2000-086/2). Council for Scientific and Industrial Research, Stellenbosch, South Africa.</w:t>
      </w:r>
    </w:p>
    <w:p w14:paraId="01A88702" w14:textId="77777777" w:rsidR="00BB1754" w:rsidRPr="00BB1754" w:rsidRDefault="00BB1754" w:rsidP="00BB1754">
      <w:pPr>
        <w:pStyle w:val="Bibliography"/>
      </w:pPr>
      <w:r w:rsidRPr="00BB1754">
        <w:t>van Verwolde, E., 2004. Characteristics of extreme wave events and the correlation between atmospheric conditions along the South African coast (</w:t>
      </w:r>
      <w:proofErr w:type="gramStart"/>
      <w:r w:rsidRPr="00BB1754">
        <w:t>Master’s</w:t>
      </w:r>
      <w:proofErr w:type="gramEnd"/>
      <w:r w:rsidRPr="00BB1754">
        <w:t xml:space="preserve"> Thesis). University of Cape Town, South Africa.</w:t>
      </w:r>
    </w:p>
    <w:p w14:paraId="394FF88C" w14:textId="77777777" w:rsidR="00BB1754" w:rsidRPr="00BB1754" w:rsidRDefault="00BB1754" w:rsidP="00BB1754">
      <w:pPr>
        <w:pStyle w:val="Bibliography"/>
      </w:pPr>
      <w:r w:rsidRPr="00BB1754">
        <w:t>Veitch, J., Rautenbach, C., Hermes, J., Reason, C., 2019. The Cape Point wave record, extreme events and the role of large-scale modes of climate variability. J. Mar. Syst. 198, 103185. https://doi.org/10.1016/j.jmarsys.2019.103185</w:t>
      </w:r>
    </w:p>
    <w:p w14:paraId="4BFEDBC4" w14:textId="77777777" w:rsidR="00BB1754" w:rsidRPr="00BB1754" w:rsidRDefault="00BB1754" w:rsidP="00BB1754">
      <w:pPr>
        <w:pStyle w:val="Bibliography"/>
      </w:pPr>
      <w:r w:rsidRPr="00BB1754">
        <w:t>Wainman, C.K., Polito, A., Nelson, G., 1987. Winds and subsurface currents in the False Bay region, South Africa. South Afr. J. Mar. Sci. 5, 337–346. https://doi.org/10.2989/025776187784522423</w:t>
      </w:r>
    </w:p>
    <w:p w14:paraId="6AC04045" w14:textId="75D7DD56" w:rsidR="00C34403" w:rsidRPr="00C90D32" w:rsidRDefault="00C34403" w:rsidP="008911F9">
      <w:pPr>
        <w:rPr>
          <w:lang w:val="en-US"/>
        </w:rPr>
      </w:pPr>
      <w:r w:rsidRPr="0005502D">
        <w:fldChar w:fldCharType="end"/>
      </w:r>
    </w:p>
    <w:sectPr w:rsidR="00C34403" w:rsidRPr="00C90D32">
      <w:footerReference w:type="default" r:id="rId3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F65A35D" w14:textId="77777777" w:rsidR="001C3E87" w:rsidRPr="0005502D" w:rsidRDefault="001C3E87" w:rsidP="00F602EF">
      <w:pPr>
        <w:spacing w:after="0" w:line="240" w:lineRule="auto"/>
      </w:pPr>
      <w:r w:rsidRPr="0005502D">
        <w:separator/>
      </w:r>
    </w:p>
  </w:endnote>
  <w:endnote w:type="continuationSeparator" w:id="0">
    <w:p w14:paraId="47E5CDCF" w14:textId="77777777" w:rsidR="001C3E87" w:rsidRPr="0005502D" w:rsidRDefault="001C3E87" w:rsidP="00F602EF">
      <w:pPr>
        <w:spacing w:after="0" w:line="240" w:lineRule="auto"/>
      </w:pPr>
      <w:r w:rsidRPr="0005502D">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59265034"/>
      <w:docPartObj>
        <w:docPartGallery w:val="Page Numbers (Bottom of Page)"/>
        <w:docPartUnique/>
      </w:docPartObj>
    </w:sdtPr>
    <w:sdtContent>
      <w:p w14:paraId="395A49F9" w14:textId="564606C3" w:rsidR="00F602EF" w:rsidRPr="0005502D" w:rsidRDefault="00F602EF">
        <w:pPr>
          <w:pStyle w:val="Footer"/>
          <w:jc w:val="center"/>
        </w:pPr>
        <w:r w:rsidRPr="0005502D">
          <w:fldChar w:fldCharType="begin"/>
        </w:r>
        <w:r w:rsidRPr="0005502D">
          <w:instrText xml:space="preserve"> PAGE   \* MERGEFORMAT </w:instrText>
        </w:r>
        <w:r w:rsidRPr="0005502D">
          <w:fldChar w:fldCharType="separate"/>
        </w:r>
        <w:r w:rsidRPr="0005502D">
          <w:t>2</w:t>
        </w:r>
        <w:r w:rsidRPr="0005502D">
          <w:fldChar w:fldCharType="end"/>
        </w:r>
      </w:p>
    </w:sdtContent>
  </w:sdt>
  <w:p w14:paraId="59952765" w14:textId="77777777" w:rsidR="00F602EF" w:rsidRPr="0005502D" w:rsidRDefault="00F602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F17D2B" w14:textId="77777777" w:rsidR="001C3E87" w:rsidRPr="0005502D" w:rsidRDefault="001C3E87" w:rsidP="00F602EF">
      <w:pPr>
        <w:spacing w:after="0" w:line="240" w:lineRule="auto"/>
      </w:pPr>
      <w:r w:rsidRPr="0005502D">
        <w:separator/>
      </w:r>
    </w:p>
  </w:footnote>
  <w:footnote w:type="continuationSeparator" w:id="0">
    <w:p w14:paraId="40012F33" w14:textId="77777777" w:rsidR="001C3E87" w:rsidRPr="0005502D" w:rsidRDefault="001C3E87" w:rsidP="00F602EF">
      <w:pPr>
        <w:spacing w:after="0" w:line="240" w:lineRule="auto"/>
      </w:pPr>
      <w:r w:rsidRPr="0005502D">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2D972AFD"/>
    <w:multiLevelType w:val="hybridMultilevel"/>
    <w:tmpl w:val="1FE61B3E"/>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367B40AC"/>
    <w:multiLevelType w:val="hybridMultilevel"/>
    <w:tmpl w:val="158AB10A"/>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16cid:durableId="1717004655">
    <w:abstractNumId w:val="1"/>
  </w:num>
  <w:num w:numId="2" w16cid:durableId="1361274166">
    <w:abstractNumId w:val="2"/>
  </w:num>
  <w:num w:numId="3" w16cid:durableId="1136684979">
    <w:abstractNumId w:val="0"/>
  </w:num>
  <w:num w:numId="4" w16cid:durableId="1854487126">
    <w:abstractNumId w:val="0"/>
  </w:num>
  <w:num w:numId="5" w16cid:durableId="619386711">
    <w:abstractNumId w:val="0"/>
  </w:num>
  <w:num w:numId="6" w16cid:durableId="2120172491">
    <w:abstractNumId w:val="0"/>
  </w:num>
  <w:num w:numId="7" w16cid:durableId="1118793715">
    <w:abstractNumId w:val="0"/>
  </w:num>
  <w:num w:numId="8" w16cid:durableId="1370498189">
    <w:abstractNumId w:val="0"/>
  </w:num>
  <w:num w:numId="9" w16cid:durableId="418215680">
    <w:abstractNumId w:val="0"/>
  </w:num>
  <w:num w:numId="10" w16cid:durableId="201401296">
    <w:abstractNumId w:val="0"/>
  </w:num>
  <w:num w:numId="11" w16cid:durableId="1031102295">
    <w:abstractNumId w:val="0"/>
  </w:num>
  <w:num w:numId="12" w16cid:durableId="13573885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71C0"/>
    <w:rsid w:val="00000328"/>
    <w:rsid w:val="000005AD"/>
    <w:rsid w:val="00001CC7"/>
    <w:rsid w:val="000032F7"/>
    <w:rsid w:val="00004886"/>
    <w:rsid w:val="00005154"/>
    <w:rsid w:val="00010951"/>
    <w:rsid w:val="00010D98"/>
    <w:rsid w:val="00017C69"/>
    <w:rsid w:val="00022B4E"/>
    <w:rsid w:val="000273C3"/>
    <w:rsid w:val="0003083A"/>
    <w:rsid w:val="00032C76"/>
    <w:rsid w:val="00040675"/>
    <w:rsid w:val="000422DC"/>
    <w:rsid w:val="00044D97"/>
    <w:rsid w:val="00045476"/>
    <w:rsid w:val="0005502D"/>
    <w:rsid w:val="00056AA0"/>
    <w:rsid w:val="00057B3A"/>
    <w:rsid w:val="000614B5"/>
    <w:rsid w:val="00061CE7"/>
    <w:rsid w:val="00064195"/>
    <w:rsid w:val="0006440D"/>
    <w:rsid w:val="00064D3C"/>
    <w:rsid w:val="00065B77"/>
    <w:rsid w:val="000675B7"/>
    <w:rsid w:val="000722F8"/>
    <w:rsid w:val="00074101"/>
    <w:rsid w:val="00082C5B"/>
    <w:rsid w:val="00083046"/>
    <w:rsid w:val="000875E3"/>
    <w:rsid w:val="000918E2"/>
    <w:rsid w:val="000921EE"/>
    <w:rsid w:val="00093404"/>
    <w:rsid w:val="00093C5C"/>
    <w:rsid w:val="00095E10"/>
    <w:rsid w:val="00097573"/>
    <w:rsid w:val="000A0B04"/>
    <w:rsid w:val="000A3178"/>
    <w:rsid w:val="000A3340"/>
    <w:rsid w:val="000A371F"/>
    <w:rsid w:val="000A3E81"/>
    <w:rsid w:val="000A4FA4"/>
    <w:rsid w:val="000A67B4"/>
    <w:rsid w:val="000A709A"/>
    <w:rsid w:val="000B0ADA"/>
    <w:rsid w:val="000B1A2C"/>
    <w:rsid w:val="000B5D3E"/>
    <w:rsid w:val="000B62A0"/>
    <w:rsid w:val="000C1F2F"/>
    <w:rsid w:val="000C2D24"/>
    <w:rsid w:val="000C4559"/>
    <w:rsid w:val="000C77B0"/>
    <w:rsid w:val="000C7E05"/>
    <w:rsid w:val="000D1796"/>
    <w:rsid w:val="000D1F57"/>
    <w:rsid w:val="000D65F6"/>
    <w:rsid w:val="000E0E6E"/>
    <w:rsid w:val="000E3706"/>
    <w:rsid w:val="000E41CB"/>
    <w:rsid w:val="000E45AC"/>
    <w:rsid w:val="000F0302"/>
    <w:rsid w:val="000F04CC"/>
    <w:rsid w:val="000F1614"/>
    <w:rsid w:val="000F1FF7"/>
    <w:rsid w:val="000F26B3"/>
    <w:rsid w:val="000F4669"/>
    <w:rsid w:val="000F7469"/>
    <w:rsid w:val="00100186"/>
    <w:rsid w:val="001009EF"/>
    <w:rsid w:val="00100BE5"/>
    <w:rsid w:val="00107D47"/>
    <w:rsid w:val="00111047"/>
    <w:rsid w:val="001155C9"/>
    <w:rsid w:val="0011653B"/>
    <w:rsid w:val="00117CCD"/>
    <w:rsid w:val="00123B3A"/>
    <w:rsid w:val="001341B8"/>
    <w:rsid w:val="00134664"/>
    <w:rsid w:val="00135A3C"/>
    <w:rsid w:val="00135A9F"/>
    <w:rsid w:val="00136CDD"/>
    <w:rsid w:val="00136ED2"/>
    <w:rsid w:val="001410EA"/>
    <w:rsid w:val="001434F1"/>
    <w:rsid w:val="00146C9B"/>
    <w:rsid w:val="0014767D"/>
    <w:rsid w:val="00150290"/>
    <w:rsid w:val="00151CFF"/>
    <w:rsid w:val="00152B7F"/>
    <w:rsid w:val="001537FE"/>
    <w:rsid w:val="00160B18"/>
    <w:rsid w:val="00162018"/>
    <w:rsid w:val="00163553"/>
    <w:rsid w:val="001700CC"/>
    <w:rsid w:val="001700F0"/>
    <w:rsid w:val="00170481"/>
    <w:rsid w:val="00170B7E"/>
    <w:rsid w:val="00172587"/>
    <w:rsid w:val="001729E3"/>
    <w:rsid w:val="00174920"/>
    <w:rsid w:val="00181DBF"/>
    <w:rsid w:val="00182E60"/>
    <w:rsid w:val="0018560A"/>
    <w:rsid w:val="00192F72"/>
    <w:rsid w:val="0019314D"/>
    <w:rsid w:val="00193DB9"/>
    <w:rsid w:val="0019423F"/>
    <w:rsid w:val="00194F13"/>
    <w:rsid w:val="00196A44"/>
    <w:rsid w:val="001A3A6E"/>
    <w:rsid w:val="001A6224"/>
    <w:rsid w:val="001A68A0"/>
    <w:rsid w:val="001B0708"/>
    <w:rsid w:val="001B076C"/>
    <w:rsid w:val="001B127A"/>
    <w:rsid w:val="001B2AF8"/>
    <w:rsid w:val="001B49E1"/>
    <w:rsid w:val="001B4AC5"/>
    <w:rsid w:val="001B5D06"/>
    <w:rsid w:val="001C3E87"/>
    <w:rsid w:val="001C5FF0"/>
    <w:rsid w:val="001C6894"/>
    <w:rsid w:val="001D0118"/>
    <w:rsid w:val="001D118F"/>
    <w:rsid w:val="001D1B37"/>
    <w:rsid w:val="001D5FDA"/>
    <w:rsid w:val="001D6D72"/>
    <w:rsid w:val="001E20BF"/>
    <w:rsid w:val="001E3465"/>
    <w:rsid w:val="001E3643"/>
    <w:rsid w:val="001E456B"/>
    <w:rsid w:val="001E63CD"/>
    <w:rsid w:val="001E6E38"/>
    <w:rsid w:val="001E70AB"/>
    <w:rsid w:val="001F5F67"/>
    <w:rsid w:val="001F6200"/>
    <w:rsid w:val="001F67FC"/>
    <w:rsid w:val="001F6D9F"/>
    <w:rsid w:val="001F7471"/>
    <w:rsid w:val="00206F33"/>
    <w:rsid w:val="00216A10"/>
    <w:rsid w:val="00216C27"/>
    <w:rsid w:val="00220584"/>
    <w:rsid w:val="00226A3A"/>
    <w:rsid w:val="00230F43"/>
    <w:rsid w:val="00231048"/>
    <w:rsid w:val="00233BD8"/>
    <w:rsid w:val="00240896"/>
    <w:rsid w:val="0024382F"/>
    <w:rsid w:val="00243EC8"/>
    <w:rsid w:val="00244532"/>
    <w:rsid w:val="00246DD6"/>
    <w:rsid w:val="002472D0"/>
    <w:rsid w:val="002476EA"/>
    <w:rsid w:val="00251357"/>
    <w:rsid w:val="00252C84"/>
    <w:rsid w:val="00252CAA"/>
    <w:rsid w:val="00252F23"/>
    <w:rsid w:val="0025369A"/>
    <w:rsid w:val="00254545"/>
    <w:rsid w:val="00255205"/>
    <w:rsid w:val="00256107"/>
    <w:rsid w:val="0026415C"/>
    <w:rsid w:val="002655CD"/>
    <w:rsid w:val="00265B9A"/>
    <w:rsid w:val="00270C04"/>
    <w:rsid w:val="00271E83"/>
    <w:rsid w:val="00280EBA"/>
    <w:rsid w:val="002855E8"/>
    <w:rsid w:val="0028590C"/>
    <w:rsid w:val="002903AF"/>
    <w:rsid w:val="00293656"/>
    <w:rsid w:val="00293DB0"/>
    <w:rsid w:val="002A0FEB"/>
    <w:rsid w:val="002A46B7"/>
    <w:rsid w:val="002B0B78"/>
    <w:rsid w:val="002B1D4D"/>
    <w:rsid w:val="002B541F"/>
    <w:rsid w:val="002C0F40"/>
    <w:rsid w:val="002C0F97"/>
    <w:rsid w:val="002C1731"/>
    <w:rsid w:val="002C287E"/>
    <w:rsid w:val="002C28CD"/>
    <w:rsid w:val="002C2C54"/>
    <w:rsid w:val="002C4604"/>
    <w:rsid w:val="002D1CE3"/>
    <w:rsid w:val="002D1D44"/>
    <w:rsid w:val="002D2BC6"/>
    <w:rsid w:val="002D3FE6"/>
    <w:rsid w:val="002D5828"/>
    <w:rsid w:val="002D7CEC"/>
    <w:rsid w:val="002E0B12"/>
    <w:rsid w:val="002E4018"/>
    <w:rsid w:val="002F1F2D"/>
    <w:rsid w:val="002F297F"/>
    <w:rsid w:val="002F2C95"/>
    <w:rsid w:val="002F2F53"/>
    <w:rsid w:val="00302ABD"/>
    <w:rsid w:val="00305CFC"/>
    <w:rsid w:val="00312375"/>
    <w:rsid w:val="003125DC"/>
    <w:rsid w:val="003125F8"/>
    <w:rsid w:val="00316D88"/>
    <w:rsid w:val="00320105"/>
    <w:rsid w:val="00323786"/>
    <w:rsid w:val="00324C87"/>
    <w:rsid w:val="00325BD0"/>
    <w:rsid w:val="0032605B"/>
    <w:rsid w:val="003277E7"/>
    <w:rsid w:val="003329D8"/>
    <w:rsid w:val="00335AEB"/>
    <w:rsid w:val="00336108"/>
    <w:rsid w:val="003369A9"/>
    <w:rsid w:val="00340174"/>
    <w:rsid w:val="00340A79"/>
    <w:rsid w:val="00344485"/>
    <w:rsid w:val="00345060"/>
    <w:rsid w:val="00346E47"/>
    <w:rsid w:val="00347F3D"/>
    <w:rsid w:val="00355E6F"/>
    <w:rsid w:val="003609B6"/>
    <w:rsid w:val="00361CC6"/>
    <w:rsid w:val="0036282A"/>
    <w:rsid w:val="003702FB"/>
    <w:rsid w:val="00371106"/>
    <w:rsid w:val="00372C21"/>
    <w:rsid w:val="003761A4"/>
    <w:rsid w:val="003762CD"/>
    <w:rsid w:val="003777F5"/>
    <w:rsid w:val="003826AD"/>
    <w:rsid w:val="00387DD8"/>
    <w:rsid w:val="00391E51"/>
    <w:rsid w:val="003925CF"/>
    <w:rsid w:val="003930D4"/>
    <w:rsid w:val="003943C1"/>
    <w:rsid w:val="00396182"/>
    <w:rsid w:val="003A04AB"/>
    <w:rsid w:val="003A3511"/>
    <w:rsid w:val="003A5311"/>
    <w:rsid w:val="003A6A67"/>
    <w:rsid w:val="003A77EC"/>
    <w:rsid w:val="003B1AA6"/>
    <w:rsid w:val="003B40BA"/>
    <w:rsid w:val="003B4957"/>
    <w:rsid w:val="003B4CCA"/>
    <w:rsid w:val="003C0943"/>
    <w:rsid w:val="003C1F79"/>
    <w:rsid w:val="003C4567"/>
    <w:rsid w:val="003C4B36"/>
    <w:rsid w:val="003D02F4"/>
    <w:rsid w:val="003D1714"/>
    <w:rsid w:val="003D1D06"/>
    <w:rsid w:val="003D28DB"/>
    <w:rsid w:val="003D2E0B"/>
    <w:rsid w:val="003D5EC2"/>
    <w:rsid w:val="003D72DD"/>
    <w:rsid w:val="003E1ED0"/>
    <w:rsid w:val="003E63AA"/>
    <w:rsid w:val="003F3A84"/>
    <w:rsid w:val="003F5289"/>
    <w:rsid w:val="003F6BF9"/>
    <w:rsid w:val="004002C2"/>
    <w:rsid w:val="00400365"/>
    <w:rsid w:val="00401587"/>
    <w:rsid w:val="00401965"/>
    <w:rsid w:val="00401B04"/>
    <w:rsid w:val="00406423"/>
    <w:rsid w:val="00407C65"/>
    <w:rsid w:val="004122BA"/>
    <w:rsid w:val="00413394"/>
    <w:rsid w:val="0041451C"/>
    <w:rsid w:val="004157BC"/>
    <w:rsid w:val="00416A74"/>
    <w:rsid w:val="00421494"/>
    <w:rsid w:val="0042304F"/>
    <w:rsid w:val="004236D8"/>
    <w:rsid w:val="00423A68"/>
    <w:rsid w:val="00427C43"/>
    <w:rsid w:val="00427C94"/>
    <w:rsid w:val="00433B32"/>
    <w:rsid w:val="00434401"/>
    <w:rsid w:val="00436248"/>
    <w:rsid w:val="004434E3"/>
    <w:rsid w:val="00443599"/>
    <w:rsid w:val="004479B0"/>
    <w:rsid w:val="00450F5E"/>
    <w:rsid w:val="0045211A"/>
    <w:rsid w:val="00455E62"/>
    <w:rsid w:val="004564AC"/>
    <w:rsid w:val="004604E4"/>
    <w:rsid w:val="00461CCE"/>
    <w:rsid w:val="00462529"/>
    <w:rsid w:val="00464B63"/>
    <w:rsid w:val="00470F30"/>
    <w:rsid w:val="004756A2"/>
    <w:rsid w:val="00480D88"/>
    <w:rsid w:val="0048128B"/>
    <w:rsid w:val="00482999"/>
    <w:rsid w:val="0048665B"/>
    <w:rsid w:val="00487794"/>
    <w:rsid w:val="00490112"/>
    <w:rsid w:val="004908FF"/>
    <w:rsid w:val="00492246"/>
    <w:rsid w:val="0049311C"/>
    <w:rsid w:val="004A4D7F"/>
    <w:rsid w:val="004B1493"/>
    <w:rsid w:val="004B20C9"/>
    <w:rsid w:val="004B3B84"/>
    <w:rsid w:val="004B68B7"/>
    <w:rsid w:val="004C10F0"/>
    <w:rsid w:val="004C51FD"/>
    <w:rsid w:val="004D0649"/>
    <w:rsid w:val="004D0F8D"/>
    <w:rsid w:val="004D35BD"/>
    <w:rsid w:val="004D3BBE"/>
    <w:rsid w:val="004D3D1C"/>
    <w:rsid w:val="004D5CBC"/>
    <w:rsid w:val="004D78F7"/>
    <w:rsid w:val="004E178A"/>
    <w:rsid w:val="004E219B"/>
    <w:rsid w:val="004E35F3"/>
    <w:rsid w:val="004E3863"/>
    <w:rsid w:val="004E4AF2"/>
    <w:rsid w:val="004F1D74"/>
    <w:rsid w:val="004F246E"/>
    <w:rsid w:val="004F35DE"/>
    <w:rsid w:val="004F462C"/>
    <w:rsid w:val="004F4693"/>
    <w:rsid w:val="004F5853"/>
    <w:rsid w:val="004F68B4"/>
    <w:rsid w:val="004F7E20"/>
    <w:rsid w:val="005019BE"/>
    <w:rsid w:val="00505FED"/>
    <w:rsid w:val="00512F2C"/>
    <w:rsid w:val="005141BE"/>
    <w:rsid w:val="00517351"/>
    <w:rsid w:val="00520024"/>
    <w:rsid w:val="00523C16"/>
    <w:rsid w:val="00523D5C"/>
    <w:rsid w:val="005308DE"/>
    <w:rsid w:val="00531BE4"/>
    <w:rsid w:val="00532D28"/>
    <w:rsid w:val="00535958"/>
    <w:rsid w:val="00536058"/>
    <w:rsid w:val="00540623"/>
    <w:rsid w:val="00541FE1"/>
    <w:rsid w:val="00544726"/>
    <w:rsid w:val="005467D2"/>
    <w:rsid w:val="005468C2"/>
    <w:rsid w:val="0054758F"/>
    <w:rsid w:val="00551C80"/>
    <w:rsid w:val="00551F48"/>
    <w:rsid w:val="00553BBA"/>
    <w:rsid w:val="00554E61"/>
    <w:rsid w:val="00555030"/>
    <w:rsid w:val="00560E07"/>
    <w:rsid w:val="00561972"/>
    <w:rsid w:val="00564816"/>
    <w:rsid w:val="0057057D"/>
    <w:rsid w:val="00571E93"/>
    <w:rsid w:val="00580261"/>
    <w:rsid w:val="005810F3"/>
    <w:rsid w:val="005814A5"/>
    <w:rsid w:val="00585D2A"/>
    <w:rsid w:val="00587408"/>
    <w:rsid w:val="0059245A"/>
    <w:rsid w:val="0059246D"/>
    <w:rsid w:val="00595109"/>
    <w:rsid w:val="005964E2"/>
    <w:rsid w:val="005A18EE"/>
    <w:rsid w:val="005A1E8B"/>
    <w:rsid w:val="005A6509"/>
    <w:rsid w:val="005A7DD9"/>
    <w:rsid w:val="005B09A7"/>
    <w:rsid w:val="005B0CAC"/>
    <w:rsid w:val="005B7236"/>
    <w:rsid w:val="005C1683"/>
    <w:rsid w:val="005C5DE1"/>
    <w:rsid w:val="005C5EC4"/>
    <w:rsid w:val="005C718F"/>
    <w:rsid w:val="005D014B"/>
    <w:rsid w:val="005D1C52"/>
    <w:rsid w:val="005D1E59"/>
    <w:rsid w:val="005D2914"/>
    <w:rsid w:val="005D3EC8"/>
    <w:rsid w:val="005D62B5"/>
    <w:rsid w:val="005D751D"/>
    <w:rsid w:val="005E430E"/>
    <w:rsid w:val="005E63FC"/>
    <w:rsid w:val="005E68BF"/>
    <w:rsid w:val="005E69E8"/>
    <w:rsid w:val="005F2D8F"/>
    <w:rsid w:val="005F4C57"/>
    <w:rsid w:val="006043BF"/>
    <w:rsid w:val="0060628C"/>
    <w:rsid w:val="00606495"/>
    <w:rsid w:val="00606D56"/>
    <w:rsid w:val="00606EE6"/>
    <w:rsid w:val="0060759F"/>
    <w:rsid w:val="006122EC"/>
    <w:rsid w:val="00612418"/>
    <w:rsid w:val="00612A8A"/>
    <w:rsid w:val="00612D8B"/>
    <w:rsid w:val="0062030A"/>
    <w:rsid w:val="00622295"/>
    <w:rsid w:val="006222DE"/>
    <w:rsid w:val="00623C12"/>
    <w:rsid w:val="006274ED"/>
    <w:rsid w:val="006315EF"/>
    <w:rsid w:val="00632776"/>
    <w:rsid w:val="00636D91"/>
    <w:rsid w:val="00640667"/>
    <w:rsid w:val="0064561F"/>
    <w:rsid w:val="00645670"/>
    <w:rsid w:val="006507A0"/>
    <w:rsid w:val="006519E8"/>
    <w:rsid w:val="00651BF5"/>
    <w:rsid w:val="00651EEC"/>
    <w:rsid w:val="00652456"/>
    <w:rsid w:val="00652569"/>
    <w:rsid w:val="0065287D"/>
    <w:rsid w:val="0065417B"/>
    <w:rsid w:val="00656FCB"/>
    <w:rsid w:val="0066141E"/>
    <w:rsid w:val="00665631"/>
    <w:rsid w:val="00665876"/>
    <w:rsid w:val="00666944"/>
    <w:rsid w:val="00667434"/>
    <w:rsid w:val="0067015C"/>
    <w:rsid w:val="006738F4"/>
    <w:rsid w:val="0068176B"/>
    <w:rsid w:val="00682C9D"/>
    <w:rsid w:val="00685DFB"/>
    <w:rsid w:val="00691E4A"/>
    <w:rsid w:val="006A0BA8"/>
    <w:rsid w:val="006A22F7"/>
    <w:rsid w:val="006A3509"/>
    <w:rsid w:val="006A3A37"/>
    <w:rsid w:val="006A41BC"/>
    <w:rsid w:val="006A676B"/>
    <w:rsid w:val="006A70F3"/>
    <w:rsid w:val="006B28DC"/>
    <w:rsid w:val="006B38F7"/>
    <w:rsid w:val="006B7870"/>
    <w:rsid w:val="006C45A6"/>
    <w:rsid w:val="006C69EE"/>
    <w:rsid w:val="006D1399"/>
    <w:rsid w:val="006D22EA"/>
    <w:rsid w:val="006D2EE0"/>
    <w:rsid w:val="006D698A"/>
    <w:rsid w:val="006E2EA1"/>
    <w:rsid w:val="006E60D0"/>
    <w:rsid w:val="006E7593"/>
    <w:rsid w:val="006E7DE3"/>
    <w:rsid w:val="006E7E55"/>
    <w:rsid w:val="006F1F21"/>
    <w:rsid w:val="006F2AE7"/>
    <w:rsid w:val="006F61A9"/>
    <w:rsid w:val="006F7D40"/>
    <w:rsid w:val="00700CE9"/>
    <w:rsid w:val="00705C72"/>
    <w:rsid w:val="00712C22"/>
    <w:rsid w:val="0071401D"/>
    <w:rsid w:val="007159BA"/>
    <w:rsid w:val="0071600F"/>
    <w:rsid w:val="007213EE"/>
    <w:rsid w:val="0072499C"/>
    <w:rsid w:val="007254D1"/>
    <w:rsid w:val="007262E0"/>
    <w:rsid w:val="007263D8"/>
    <w:rsid w:val="0073544D"/>
    <w:rsid w:val="0073682E"/>
    <w:rsid w:val="00740D51"/>
    <w:rsid w:val="007414E0"/>
    <w:rsid w:val="00741D4D"/>
    <w:rsid w:val="00743133"/>
    <w:rsid w:val="007440A4"/>
    <w:rsid w:val="00747B4F"/>
    <w:rsid w:val="00747BC4"/>
    <w:rsid w:val="007515A7"/>
    <w:rsid w:val="0075190F"/>
    <w:rsid w:val="0075273E"/>
    <w:rsid w:val="00755373"/>
    <w:rsid w:val="0075658D"/>
    <w:rsid w:val="007609A5"/>
    <w:rsid w:val="007660DF"/>
    <w:rsid w:val="00767BAC"/>
    <w:rsid w:val="007713D3"/>
    <w:rsid w:val="00772DA3"/>
    <w:rsid w:val="0077416A"/>
    <w:rsid w:val="007744ED"/>
    <w:rsid w:val="007749DE"/>
    <w:rsid w:val="007777F1"/>
    <w:rsid w:val="0078123A"/>
    <w:rsid w:val="00782065"/>
    <w:rsid w:val="00782758"/>
    <w:rsid w:val="007844CC"/>
    <w:rsid w:val="00785BEA"/>
    <w:rsid w:val="00787E0F"/>
    <w:rsid w:val="007946DE"/>
    <w:rsid w:val="00794FDE"/>
    <w:rsid w:val="00796349"/>
    <w:rsid w:val="007A01A9"/>
    <w:rsid w:val="007A455F"/>
    <w:rsid w:val="007A6DBC"/>
    <w:rsid w:val="007A7215"/>
    <w:rsid w:val="007B3F88"/>
    <w:rsid w:val="007B64AF"/>
    <w:rsid w:val="007B6743"/>
    <w:rsid w:val="007B7114"/>
    <w:rsid w:val="007B71C0"/>
    <w:rsid w:val="007C55E0"/>
    <w:rsid w:val="007D1777"/>
    <w:rsid w:val="007D2449"/>
    <w:rsid w:val="007D2454"/>
    <w:rsid w:val="007D32B6"/>
    <w:rsid w:val="007D4F84"/>
    <w:rsid w:val="007E13E3"/>
    <w:rsid w:val="007E21DD"/>
    <w:rsid w:val="007E2B46"/>
    <w:rsid w:val="007E39E8"/>
    <w:rsid w:val="007E3AAA"/>
    <w:rsid w:val="007E42F9"/>
    <w:rsid w:val="007E6F5E"/>
    <w:rsid w:val="007E7057"/>
    <w:rsid w:val="007E70A3"/>
    <w:rsid w:val="007F7839"/>
    <w:rsid w:val="008004C9"/>
    <w:rsid w:val="00801821"/>
    <w:rsid w:val="00801C2B"/>
    <w:rsid w:val="00804438"/>
    <w:rsid w:val="00805A90"/>
    <w:rsid w:val="00805BE5"/>
    <w:rsid w:val="00814B15"/>
    <w:rsid w:val="00814D1D"/>
    <w:rsid w:val="00816D76"/>
    <w:rsid w:val="00817774"/>
    <w:rsid w:val="00817EC8"/>
    <w:rsid w:val="008204AF"/>
    <w:rsid w:val="008205F9"/>
    <w:rsid w:val="00820A28"/>
    <w:rsid w:val="0082142A"/>
    <w:rsid w:val="008229CF"/>
    <w:rsid w:val="00827BD9"/>
    <w:rsid w:val="00831F09"/>
    <w:rsid w:val="00832CC3"/>
    <w:rsid w:val="00833687"/>
    <w:rsid w:val="00833A34"/>
    <w:rsid w:val="00835847"/>
    <w:rsid w:val="00836D1C"/>
    <w:rsid w:val="0084300F"/>
    <w:rsid w:val="00843F40"/>
    <w:rsid w:val="008442B1"/>
    <w:rsid w:val="00844DD9"/>
    <w:rsid w:val="008469B0"/>
    <w:rsid w:val="008507FC"/>
    <w:rsid w:val="008535BE"/>
    <w:rsid w:val="00854F87"/>
    <w:rsid w:val="00855BB1"/>
    <w:rsid w:val="00856432"/>
    <w:rsid w:val="00857DC9"/>
    <w:rsid w:val="008610B0"/>
    <w:rsid w:val="00861FA4"/>
    <w:rsid w:val="0086237C"/>
    <w:rsid w:val="0086346C"/>
    <w:rsid w:val="00863F92"/>
    <w:rsid w:val="0087196B"/>
    <w:rsid w:val="008728BC"/>
    <w:rsid w:val="008750C1"/>
    <w:rsid w:val="0087715F"/>
    <w:rsid w:val="00877BC1"/>
    <w:rsid w:val="00877DD9"/>
    <w:rsid w:val="00881EF4"/>
    <w:rsid w:val="00883485"/>
    <w:rsid w:val="00883686"/>
    <w:rsid w:val="00885ED5"/>
    <w:rsid w:val="008911F9"/>
    <w:rsid w:val="008918C2"/>
    <w:rsid w:val="00893F01"/>
    <w:rsid w:val="008A20A3"/>
    <w:rsid w:val="008A35F9"/>
    <w:rsid w:val="008A3C7D"/>
    <w:rsid w:val="008A3E3E"/>
    <w:rsid w:val="008A75BB"/>
    <w:rsid w:val="008A7B69"/>
    <w:rsid w:val="008A7BB8"/>
    <w:rsid w:val="008B5225"/>
    <w:rsid w:val="008C0C48"/>
    <w:rsid w:val="008C2040"/>
    <w:rsid w:val="008C3A34"/>
    <w:rsid w:val="008C5AE8"/>
    <w:rsid w:val="008D1B9E"/>
    <w:rsid w:val="008D2C81"/>
    <w:rsid w:val="008D49CB"/>
    <w:rsid w:val="008D6520"/>
    <w:rsid w:val="008E040F"/>
    <w:rsid w:val="008E0525"/>
    <w:rsid w:val="008E2B12"/>
    <w:rsid w:val="008E34CE"/>
    <w:rsid w:val="008E5485"/>
    <w:rsid w:val="008F03E8"/>
    <w:rsid w:val="008F1C0B"/>
    <w:rsid w:val="008F1D1F"/>
    <w:rsid w:val="008F1FCB"/>
    <w:rsid w:val="008F2048"/>
    <w:rsid w:val="008F3579"/>
    <w:rsid w:val="008F3C92"/>
    <w:rsid w:val="008F48F6"/>
    <w:rsid w:val="008F5592"/>
    <w:rsid w:val="008F700D"/>
    <w:rsid w:val="00901061"/>
    <w:rsid w:val="00901E01"/>
    <w:rsid w:val="00916B91"/>
    <w:rsid w:val="00922D4A"/>
    <w:rsid w:val="00922F25"/>
    <w:rsid w:val="009255D0"/>
    <w:rsid w:val="00931067"/>
    <w:rsid w:val="009328FC"/>
    <w:rsid w:val="00944739"/>
    <w:rsid w:val="009451F5"/>
    <w:rsid w:val="00950908"/>
    <w:rsid w:val="0095201F"/>
    <w:rsid w:val="0096048E"/>
    <w:rsid w:val="00961AA4"/>
    <w:rsid w:val="00961E2C"/>
    <w:rsid w:val="0096319F"/>
    <w:rsid w:val="00965623"/>
    <w:rsid w:val="00970185"/>
    <w:rsid w:val="0097049A"/>
    <w:rsid w:val="00971A6C"/>
    <w:rsid w:val="009720AD"/>
    <w:rsid w:val="00975BB9"/>
    <w:rsid w:val="0097610E"/>
    <w:rsid w:val="00976EF9"/>
    <w:rsid w:val="0097762D"/>
    <w:rsid w:val="0098076F"/>
    <w:rsid w:val="00981030"/>
    <w:rsid w:val="00981409"/>
    <w:rsid w:val="0098311B"/>
    <w:rsid w:val="009A2CEB"/>
    <w:rsid w:val="009A300A"/>
    <w:rsid w:val="009A5196"/>
    <w:rsid w:val="009A6FC6"/>
    <w:rsid w:val="009B22C3"/>
    <w:rsid w:val="009B5903"/>
    <w:rsid w:val="009B66CF"/>
    <w:rsid w:val="009C0E82"/>
    <w:rsid w:val="009C18C1"/>
    <w:rsid w:val="009C19B7"/>
    <w:rsid w:val="009C7229"/>
    <w:rsid w:val="009D4B2C"/>
    <w:rsid w:val="009D61D0"/>
    <w:rsid w:val="009E0727"/>
    <w:rsid w:val="009E11BF"/>
    <w:rsid w:val="009E2919"/>
    <w:rsid w:val="009F1CE2"/>
    <w:rsid w:val="009F1DE0"/>
    <w:rsid w:val="009F2942"/>
    <w:rsid w:val="009F2BEA"/>
    <w:rsid w:val="009F3CF9"/>
    <w:rsid w:val="009F575A"/>
    <w:rsid w:val="009F63BE"/>
    <w:rsid w:val="009F790B"/>
    <w:rsid w:val="00A017B0"/>
    <w:rsid w:val="00A02761"/>
    <w:rsid w:val="00A027DA"/>
    <w:rsid w:val="00A032FE"/>
    <w:rsid w:val="00A054E3"/>
    <w:rsid w:val="00A067A0"/>
    <w:rsid w:val="00A06D34"/>
    <w:rsid w:val="00A11923"/>
    <w:rsid w:val="00A12653"/>
    <w:rsid w:val="00A17196"/>
    <w:rsid w:val="00A17FB4"/>
    <w:rsid w:val="00A22733"/>
    <w:rsid w:val="00A22843"/>
    <w:rsid w:val="00A252FE"/>
    <w:rsid w:val="00A262CD"/>
    <w:rsid w:val="00A30F21"/>
    <w:rsid w:val="00A317B7"/>
    <w:rsid w:val="00A336BC"/>
    <w:rsid w:val="00A33C09"/>
    <w:rsid w:val="00A42124"/>
    <w:rsid w:val="00A44312"/>
    <w:rsid w:val="00A500DC"/>
    <w:rsid w:val="00A528FD"/>
    <w:rsid w:val="00A5322C"/>
    <w:rsid w:val="00A53438"/>
    <w:rsid w:val="00A605DE"/>
    <w:rsid w:val="00A6123A"/>
    <w:rsid w:val="00A628EA"/>
    <w:rsid w:val="00A63272"/>
    <w:rsid w:val="00A64704"/>
    <w:rsid w:val="00A64CC2"/>
    <w:rsid w:val="00A71812"/>
    <w:rsid w:val="00A801EE"/>
    <w:rsid w:val="00A80CF9"/>
    <w:rsid w:val="00A82A3B"/>
    <w:rsid w:val="00A82DEC"/>
    <w:rsid w:val="00A847B2"/>
    <w:rsid w:val="00A84BA2"/>
    <w:rsid w:val="00A87D94"/>
    <w:rsid w:val="00A90E21"/>
    <w:rsid w:val="00A91796"/>
    <w:rsid w:val="00A92861"/>
    <w:rsid w:val="00A93548"/>
    <w:rsid w:val="00A938D4"/>
    <w:rsid w:val="00AA3CC1"/>
    <w:rsid w:val="00AA4F1B"/>
    <w:rsid w:val="00AA74B5"/>
    <w:rsid w:val="00AB2242"/>
    <w:rsid w:val="00AB3BA8"/>
    <w:rsid w:val="00AB48F2"/>
    <w:rsid w:val="00AB54A4"/>
    <w:rsid w:val="00AB5892"/>
    <w:rsid w:val="00AB6159"/>
    <w:rsid w:val="00AC0B05"/>
    <w:rsid w:val="00AC39F5"/>
    <w:rsid w:val="00AC4406"/>
    <w:rsid w:val="00AD06A6"/>
    <w:rsid w:val="00AD09C7"/>
    <w:rsid w:val="00AD177A"/>
    <w:rsid w:val="00AD230C"/>
    <w:rsid w:val="00AD252D"/>
    <w:rsid w:val="00AD3CD6"/>
    <w:rsid w:val="00AD4D62"/>
    <w:rsid w:val="00AD54D3"/>
    <w:rsid w:val="00AE0454"/>
    <w:rsid w:val="00AE5FE2"/>
    <w:rsid w:val="00AE655B"/>
    <w:rsid w:val="00AE6DB2"/>
    <w:rsid w:val="00AE6FB3"/>
    <w:rsid w:val="00AE79F7"/>
    <w:rsid w:val="00AE7A07"/>
    <w:rsid w:val="00AF0D6D"/>
    <w:rsid w:val="00AF25ED"/>
    <w:rsid w:val="00AF4A58"/>
    <w:rsid w:val="00B01ACB"/>
    <w:rsid w:val="00B11122"/>
    <w:rsid w:val="00B13246"/>
    <w:rsid w:val="00B15DDD"/>
    <w:rsid w:val="00B16F45"/>
    <w:rsid w:val="00B23D16"/>
    <w:rsid w:val="00B24B41"/>
    <w:rsid w:val="00B257CE"/>
    <w:rsid w:val="00B276DC"/>
    <w:rsid w:val="00B36597"/>
    <w:rsid w:val="00B36F69"/>
    <w:rsid w:val="00B37492"/>
    <w:rsid w:val="00B4086E"/>
    <w:rsid w:val="00B414AF"/>
    <w:rsid w:val="00B455B7"/>
    <w:rsid w:val="00B46CD4"/>
    <w:rsid w:val="00B471CF"/>
    <w:rsid w:val="00B50589"/>
    <w:rsid w:val="00B50596"/>
    <w:rsid w:val="00B50D12"/>
    <w:rsid w:val="00B521DC"/>
    <w:rsid w:val="00B526D3"/>
    <w:rsid w:val="00B5385A"/>
    <w:rsid w:val="00B60638"/>
    <w:rsid w:val="00B60F59"/>
    <w:rsid w:val="00B62F84"/>
    <w:rsid w:val="00B713EE"/>
    <w:rsid w:val="00B71CAD"/>
    <w:rsid w:val="00B74E35"/>
    <w:rsid w:val="00B75920"/>
    <w:rsid w:val="00B77EB7"/>
    <w:rsid w:val="00B8372B"/>
    <w:rsid w:val="00B85B73"/>
    <w:rsid w:val="00B876B9"/>
    <w:rsid w:val="00B91829"/>
    <w:rsid w:val="00B93126"/>
    <w:rsid w:val="00B93178"/>
    <w:rsid w:val="00B93EDA"/>
    <w:rsid w:val="00B96BA3"/>
    <w:rsid w:val="00B96F36"/>
    <w:rsid w:val="00B973FE"/>
    <w:rsid w:val="00BA2770"/>
    <w:rsid w:val="00BA4989"/>
    <w:rsid w:val="00BA4ABD"/>
    <w:rsid w:val="00BA6180"/>
    <w:rsid w:val="00BB1754"/>
    <w:rsid w:val="00BB27F8"/>
    <w:rsid w:val="00BB4054"/>
    <w:rsid w:val="00BB430F"/>
    <w:rsid w:val="00BC3E51"/>
    <w:rsid w:val="00BC7A1E"/>
    <w:rsid w:val="00BD0AB0"/>
    <w:rsid w:val="00BD148E"/>
    <w:rsid w:val="00BD24F1"/>
    <w:rsid w:val="00BD29D8"/>
    <w:rsid w:val="00BD2B9D"/>
    <w:rsid w:val="00BD6441"/>
    <w:rsid w:val="00BE1E8A"/>
    <w:rsid w:val="00BE2535"/>
    <w:rsid w:val="00BE2EE2"/>
    <w:rsid w:val="00BE3D42"/>
    <w:rsid w:val="00BE49B8"/>
    <w:rsid w:val="00BE4B47"/>
    <w:rsid w:val="00BE6BFA"/>
    <w:rsid w:val="00BF0DC8"/>
    <w:rsid w:val="00BF1CB6"/>
    <w:rsid w:val="00BF1DD9"/>
    <w:rsid w:val="00BF2D6E"/>
    <w:rsid w:val="00BF3B11"/>
    <w:rsid w:val="00BF3DF7"/>
    <w:rsid w:val="00BF5BEB"/>
    <w:rsid w:val="00C00642"/>
    <w:rsid w:val="00C03C38"/>
    <w:rsid w:val="00C069F9"/>
    <w:rsid w:val="00C15105"/>
    <w:rsid w:val="00C15C15"/>
    <w:rsid w:val="00C15FAB"/>
    <w:rsid w:val="00C167A3"/>
    <w:rsid w:val="00C23C7C"/>
    <w:rsid w:val="00C27708"/>
    <w:rsid w:val="00C2774C"/>
    <w:rsid w:val="00C34403"/>
    <w:rsid w:val="00C4092B"/>
    <w:rsid w:val="00C40B36"/>
    <w:rsid w:val="00C40E11"/>
    <w:rsid w:val="00C46C36"/>
    <w:rsid w:val="00C5081D"/>
    <w:rsid w:val="00C51EAF"/>
    <w:rsid w:val="00C53B2D"/>
    <w:rsid w:val="00C54CA0"/>
    <w:rsid w:val="00C55F51"/>
    <w:rsid w:val="00C62721"/>
    <w:rsid w:val="00C62BCE"/>
    <w:rsid w:val="00C65DD3"/>
    <w:rsid w:val="00C66193"/>
    <w:rsid w:val="00C66292"/>
    <w:rsid w:val="00C67F14"/>
    <w:rsid w:val="00C70EB3"/>
    <w:rsid w:val="00C7152A"/>
    <w:rsid w:val="00C71CAA"/>
    <w:rsid w:val="00C720C1"/>
    <w:rsid w:val="00C75555"/>
    <w:rsid w:val="00C7616D"/>
    <w:rsid w:val="00C81132"/>
    <w:rsid w:val="00C81A4F"/>
    <w:rsid w:val="00C8290A"/>
    <w:rsid w:val="00C83F85"/>
    <w:rsid w:val="00C846C3"/>
    <w:rsid w:val="00C85817"/>
    <w:rsid w:val="00C85B3D"/>
    <w:rsid w:val="00C90D32"/>
    <w:rsid w:val="00C939FC"/>
    <w:rsid w:val="00C9735C"/>
    <w:rsid w:val="00C97862"/>
    <w:rsid w:val="00CA439D"/>
    <w:rsid w:val="00CA51B9"/>
    <w:rsid w:val="00CA553F"/>
    <w:rsid w:val="00CA5FD8"/>
    <w:rsid w:val="00CA6A99"/>
    <w:rsid w:val="00CB4D08"/>
    <w:rsid w:val="00CB5D07"/>
    <w:rsid w:val="00CC1B0E"/>
    <w:rsid w:val="00CC1BA8"/>
    <w:rsid w:val="00CC314B"/>
    <w:rsid w:val="00CC4A09"/>
    <w:rsid w:val="00CC66A7"/>
    <w:rsid w:val="00CD1C89"/>
    <w:rsid w:val="00CD1FFB"/>
    <w:rsid w:val="00CD4E00"/>
    <w:rsid w:val="00CD549E"/>
    <w:rsid w:val="00CD5567"/>
    <w:rsid w:val="00CD6EC2"/>
    <w:rsid w:val="00CD7074"/>
    <w:rsid w:val="00CD7B14"/>
    <w:rsid w:val="00CE2E85"/>
    <w:rsid w:val="00CE4352"/>
    <w:rsid w:val="00CE6471"/>
    <w:rsid w:val="00CE7547"/>
    <w:rsid w:val="00CE7BB4"/>
    <w:rsid w:val="00CF0C69"/>
    <w:rsid w:val="00CF5093"/>
    <w:rsid w:val="00CF5162"/>
    <w:rsid w:val="00D022A4"/>
    <w:rsid w:val="00D02D9A"/>
    <w:rsid w:val="00D02F10"/>
    <w:rsid w:val="00D05FFA"/>
    <w:rsid w:val="00D06C83"/>
    <w:rsid w:val="00D07614"/>
    <w:rsid w:val="00D07804"/>
    <w:rsid w:val="00D07C30"/>
    <w:rsid w:val="00D07C6B"/>
    <w:rsid w:val="00D11225"/>
    <w:rsid w:val="00D16E8C"/>
    <w:rsid w:val="00D31880"/>
    <w:rsid w:val="00D32618"/>
    <w:rsid w:val="00D32A92"/>
    <w:rsid w:val="00D32F4F"/>
    <w:rsid w:val="00D34E46"/>
    <w:rsid w:val="00D36301"/>
    <w:rsid w:val="00D40B23"/>
    <w:rsid w:val="00D40C5B"/>
    <w:rsid w:val="00D4320F"/>
    <w:rsid w:val="00D45E65"/>
    <w:rsid w:val="00D4637C"/>
    <w:rsid w:val="00D51D43"/>
    <w:rsid w:val="00D51E57"/>
    <w:rsid w:val="00D53256"/>
    <w:rsid w:val="00D5672F"/>
    <w:rsid w:val="00D56F32"/>
    <w:rsid w:val="00D57EED"/>
    <w:rsid w:val="00D6079E"/>
    <w:rsid w:val="00D61614"/>
    <w:rsid w:val="00D662EF"/>
    <w:rsid w:val="00D673D5"/>
    <w:rsid w:val="00D67ACF"/>
    <w:rsid w:val="00D72162"/>
    <w:rsid w:val="00D73A32"/>
    <w:rsid w:val="00D753A8"/>
    <w:rsid w:val="00D756FF"/>
    <w:rsid w:val="00D76229"/>
    <w:rsid w:val="00D76ACC"/>
    <w:rsid w:val="00D7773D"/>
    <w:rsid w:val="00D77EB0"/>
    <w:rsid w:val="00D820CE"/>
    <w:rsid w:val="00D82DBA"/>
    <w:rsid w:val="00D83054"/>
    <w:rsid w:val="00D87219"/>
    <w:rsid w:val="00D907E6"/>
    <w:rsid w:val="00D9083E"/>
    <w:rsid w:val="00D91776"/>
    <w:rsid w:val="00D9247D"/>
    <w:rsid w:val="00D92B85"/>
    <w:rsid w:val="00D935C2"/>
    <w:rsid w:val="00DA0840"/>
    <w:rsid w:val="00DA0AAD"/>
    <w:rsid w:val="00DA54A4"/>
    <w:rsid w:val="00DB2364"/>
    <w:rsid w:val="00DB28D3"/>
    <w:rsid w:val="00DB4B25"/>
    <w:rsid w:val="00DB548C"/>
    <w:rsid w:val="00DB6B39"/>
    <w:rsid w:val="00DB6F5D"/>
    <w:rsid w:val="00DC065B"/>
    <w:rsid w:val="00DC3A93"/>
    <w:rsid w:val="00DC5481"/>
    <w:rsid w:val="00DC5D7F"/>
    <w:rsid w:val="00DD143C"/>
    <w:rsid w:val="00DD2F5C"/>
    <w:rsid w:val="00DD3ADE"/>
    <w:rsid w:val="00DD4F99"/>
    <w:rsid w:val="00DD690B"/>
    <w:rsid w:val="00DE2D2A"/>
    <w:rsid w:val="00DE76F4"/>
    <w:rsid w:val="00DF0154"/>
    <w:rsid w:val="00DF2E7F"/>
    <w:rsid w:val="00DF43E1"/>
    <w:rsid w:val="00DF58E4"/>
    <w:rsid w:val="00DF7677"/>
    <w:rsid w:val="00E01210"/>
    <w:rsid w:val="00E03B6A"/>
    <w:rsid w:val="00E0507C"/>
    <w:rsid w:val="00E1210F"/>
    <w:rsid w:val="00E13C51"/>
    <w:rsid w:val="00E14A58"/>
    <w:rsid w:val="00E16FBF"/>
    <w:rsid w:val="00E17B5A"/>
    <w:rsid w:val="00E200B1"/>
    <w:rsid w:val="00E22C6B"/>
    <w:rsid w:val="00E232F9"/>
    <w:rsid w:val="00E23E5B"/>
    <w:rsid w:val="00E243CA"/>
    <w:rsid w:val="00E25AE4"/>
    <w:rsid w:val="00E2723F"/>
    <w:rsid w:val="00E27BDC"/>
    <w:rsid w:val="00E27EE8"/>
    <w:rsid w:val="00E30F4A"/>
    <w:rsid w:val="00E3127E"/>
    <w:rsid w:val="00E32D05"/>
    <w:rsid w:val="00E3310E"/>
    <w:rsid w:val="00E33B73"/>
    <w:rsid w:val="00E42D76"/>
    <w:rsid w:val="00E436F3"/>
    <w:rsid w:val="00E45098"/>
    <w:rsid w:val="00E47944"/>
    <w:rsid w:val="00E50A38"/>
    <w:rsid w:val="00E526A5"/>
    <w:rsid w:val="00E528A7"/>
    <w:rsid w:val="00E54FB1"/>
    <w:rsid w:val="00E57217"/>
    <w:rsid w:val="00E61D63"/>
    <w:rsid w:val="00E6225A"/>
    <w:rsid w:val="00E6319B"/>
    <w:rsid w:val="00E66F5D"/>
    <w:rsid w:val="00E70F59"/>
    <w:rsid w:val="00E71632"/>
    <w:rsid w:val="00E72C17"/>
    <w:rsid w:val="00E81968"/>
    <w:rsid w:val="00E861C1"/>
    <w:rsid w:val="00E90DF3"/>
    <w:rsid w:val="00E92FCB"/>
    <w:rsid w:val="00E930D1"/>
    <w:rsid w:val="00E931BA"/>
    <w:rsid w:val="00E94CFC"/>
    <w:rsid w:val="00E97568"/>
    <w:rsid w:val="00E976C5"/>
    <w:rsid w:val="00EA326A"/>
    <w:rsid w:val="00EA338A"/>
    <w:rsid w:val="00EA538E"/>
    <w:rsid w:val="00EA77CF"/>
    <w:rsid w:val="00EB7D50"/>
    <w:rsid w:val="00EC1E07"/>
    <w:rsid w:val="00EC2704"/>
    <w:rsid w:val="00EC3EAF"/>
    <w:rsid w:val="00EC553C"/>
    <w:rsid w:val="00EC6503"/>
    <w:rsid w:val="00EC68E6"/>
    <w:rsid w:val="00ED1432"/>
    <w:rsid w:val="00ED6351"/>
    <w:rsid w:val="00ED69AB"/>
    <w:rsid w:val="00EE0B0A"/>
    <w:rsid w:val="00EE1DA4"/>
    <w:rsid w:val="00EE278E"/>
    <w:rsid w:val="00EE3B65"/>
    <w:rsid w:val="00EF0FCB"/>
    <w:rsid w:val="00EF12CE"/>
    <w:rsid w:val="00EF1532"/>
    <w:rsid w:val="00EF501C"/>
    <w:rsid w:val="00F01446"/>
    <w:rsid w:val="00F10093"/>
    <w:rsid w:val="00F10FE4"/>
    <w:rsid w:val="00F11557"/>
    <w:rsid w:val="00F11F09"/>
    <w:rsid w:val="00F1272E"/>
    <w:rsid w:val="00F1502A"/>
    <w:rsid w:val="00F1570A"/>
    <w:rsid w:val="00F1648E"/>
    <w:rsid w:val="00F16AC8"/>
    <w:rsid w:val="00F214B8"/>
    <w:rsid w:val="00F23AF2"/>
    <w:rsid w:val="00F24289"/>
    <w:rsid w:val="00F24508"/>
    <w:rsid w:val="00F2603B"/>
    <w:rsid w:val="00F30CCE"/>
    <w:rsid w:val="00F314FC"/>
    <w:rsid w:val="00F31B55"/>
    <w:rsid w:val="00F370F5"/>
    <w:rsid w:val="00F37888"/>
    <w:rsid w:val="00F37996"/>
    <w:rsid w:val="00F379B5"/>
    <w:rsid w:val="00F40577"/>
    <w:rsid w:val="00F415FB"/>
    <w:rsid w:val="00F5266A"/>
    <w:rsid w:val="00F531D5"/>
    <w:rsid w:val="00F54E5C"/>
    <w:rsid w:val="00F54F8B"/>
    <w:rsid w:val="00F55529"/>
    <w:rsid w:val="00F56814"/>
    <w:rsid w:val="00F602EF"/>
    <w:rsid w:val="00F6249F"/>
    <w:rsid w:val="00F627AE"/>
    <w:rsid w:val="00F62E29"/>
    <w:rsid w:val="00F67371"/>
    <w:rsid w:val="00F73CB3"/>
    <w:rsid w:val="00F753CE"/>
    <w:rsid w:val="00F81826"/>
    <w:rsid w:val="00F82D3B"/>
    <w:rsid w:val="00F840CB"/>
    <w:rsid w:val="00F8555C"/>
    <w:rsid w:val="00F861F5"/>
    <w:rsid w:val="00F86BB4"/>
    <w:rsid w:val="00F93430"/>
    <w:rsid w:val="00FA1D68"/>
    <w:rsid w:val="00FB1864"/>
    <w:rsid w:val="00FB1996"/>
    <w:rsid w:val="00FB3C87"/>
    <w:rsid w:val="00FC38B9"/>
    <w:rsid w:val="00FC3E40"/>
    <w:rsid w:val="00FD3155"/>
    <w:rsid w:val="00FD66C2"/>
    <w:rsid w:val="00FD7394"/>
    <w:rsid w:val="00FD7741"/>
    <w:rsid w:val="00FE02F8"/>
    <w:rsid w:val="00FE0409"/>
    <w:rsid w:val="00FE2C50"/>
    <w:rsid w:val="00FE68C8"/>
    <w:rsid w:val="00FF005A"/>
    <w:rsid w:val="00FF0525"/>
    <w:rsid w:val="00FF1B98"/>
    <w:rsid w:val="00FF34C4"/>
    <w:rsid w:val="00FF5012"/>
    <w:rsid w:val="00FF7674"/>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E7BB823"/>
  <w15:chartTrackingRefBased/>
  <w15:docId w15:val="{29AB82D0-F3CC-4313-A3B0-DA72771181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5373"/>
  </w:style>
  <w:style w:type="paragraph" w:styleId="Heading1">
    <w:name w:val="heading 1"/>
    <w:basedOn w:val="Normal"/>
    <w:next w:val="Normal"/>
    <w:link w:val="Heading1Char"/>
    <w:uiPriority w:val="9"/>
    <w:qFormat/>
    <w:rsid w:val="00787E0F"/>
    <w:pPr>
      <w:keepNext/>
      <w:keepLines/>
      <w:numPr>
        <w:numId w:val="12"/>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787E0F"/>
    <w:pPr>
      <w:keepNext/>
      <w:keepLines/>
      <w:numPr>
        <w:ilvl w:val="1"/>
        <w:numId w:val="12"/>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787E0F"/>
    <w:pPr>
      <w:keepNext/>
      <w:keepLines/>
      <w:numPr>
        <w:ilvl w:val="2"/>
        <w:numId w:val="12"/>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787E0F"/>
    <w:pPr>
      <w:keepNext/>
      <w:keepLines/>
      <w:numPr>
        <w:ilvl w:val="3"/>
        <w:numId w:val="12"/>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787E0F"/>
    <w:pPr>
      <w:keepNext/>
      <w:keepLines/>
      <w:numPr>
        <w:ilvl w:val="4"/>
        <w:numId w:val="12"/>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787E0F"/>
    <w:pPr>
      <w:keepNext/>
      <w:keepLines/>
      <w:numPr>
        <w:ilvl w:val="5"/>
        <w:numId w:val="12"/>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787E0F"/>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87E0F"/>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87E0F"/>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7E0F"/>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787E0F"/>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787E0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787E0F"/>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787E0F"/>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787E0F"/>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787E0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87E0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87E0F"/>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787E0F"/>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787E0F"/>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787E0F"/>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787E0F"/>
    <w:rPr>
      <w:color w:val="5A5A5A" w:themeColor="text1" w:themeTint="A5"/>
      <w:spacing w:val="10"/>
    </w:rPr>
  </w:style>
  <w:style w:type="paragraph" w:styleId="Quote">
    <w:name w:val="Quote"/>
    <w:basedOn w:val="Normal"/>
    <w:next w:val="Normal"/>
    <w:link w:val="QuoteChar"/>
    <w:uiPriority w:val="29"/>
    <w:qFormat/>
    <w:rsid w:val="00787E0F"/>
    <w:pPr>
      <w:spacing w:before="160"/>
      <w:ind w:left="720" w:right="720"/>
    </w:pPr>
    <w:rPr>
      <w:i/>
      <w:iCs/>
      <w:color w:val="000000" w:themeColor="text1"/>
    </w:rPr>
  </w:style>
  <w:style w:type="character" w:customStyle="1" w:styleId="QuoteChar">
    <w:name w:val="Quote Char"/>
    <w:basedOn w:val="DefaultParagraphFont"/>
    <w:link w:val="Quote"/>
    <w:uiPriority w:val="29"/>
    <w:rsid w:val="00787E0F"/>
    <w:rPr>
      <w:i/>
      <w:iCs/>
      <w:color w:val="000000" w:themeColor="text1"/>
    </w:rPr>
  </w:style>
  <w:style w:type="paragraph" w:styleId="ListParagraph">
    <w:name w:val="List Paragraph"/>
    <w:basedOn w:val="Normal"/>
    <w:uiPriority w:val="34"/>
    <w:qFormat/>
    <w:rsid w:val="007B71C0"/>
    <w:pPr>
      <w:ind w:left="720"/>
      <w:contextualSpacing/>
    </w:pPr>
  </w:style>
  <w:style w:type="character" w:styleId="IntenseEmphasis">
    <w:name w:val="Intense Emphasis"/>
    <w:basedOn w:val="DefaultParagraphFont"/>
    <w:uiPriority w:val="21"/>
    <w:qFormat/>
    <w:rsid w:val="00787E0F"/>
    <w:rPr>
      <w:b/>
      <w:bCs/>
      <w:i/>
      <w:iCs/>
      <w:caps/>
    </w:rPr>
  </w:style>
  <w:style w:type="paragraph" w:styleId="IntenseQuote">
    <w:name w:val="Intense Quote"/>
    <w:basedOn w:val="Normal"/>
    <w:next w:val="Normal"/>
    <w:link w:val="IntenseQuoteChar"/>
    <w:uiPriority w:val="30"/>
    <w:qFormat/>
    <w:rsid w:val="00787E0F"/>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787E0F"/>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787E0F"/>
    <w:rPr>
      <w:b/>
      <w:bCs/>
      <w:smallCaps/>
      <w:u w:val="single"/>
    </w:rPr>
  </w:style>
  <w:style w:type="character" w:styleId="PlaceholderText">
    <w:name w:val="Placeholder Text"/>
    <w:basedOn w:val="DefaultParagraphFont"/>
    <w:uiPriority w:val="99"/>
    <w:semiHidden/>
    <w:rsid w:val="00AD06A6"/>
    <w:rPr>
      <w:color w:val="666666"/>
    </w:rPr>
  </w:style>
  <w:style w:type="paragraph" w:styleId="Bibliography">
    <w:name w:val="Bibliography"/>
    <w:basedOn w:val="Normal"/>
    <w:next w:val="Normal"/>
    <w:uiPriority w:val="37"/>
    <w:unhideWhenUsed/>
    <w:rsid w:val="003D02F4"/>
  </w:style>
  <w:style w:type="paragraph" w:styleId="Caption">
    <w:name w:val="caption"/>
    <w:basedOn w:val="Normal"/>
    <w:next w:val="Normal"/>
    <w:uiPriority w:val="35"/>
    <w:unhideWhenUsed/>
    <w:qFormat/>
    <w:rsid w:val="00787E0F"/>
    <w:pPr>
      <w:spacing w:after="200" w:line="240" w:lineRule="auto"/>
    </w:pPr>
    <w:rPr>
      <w:i/>
      <w:iCs/>
      <w:color w:val="0E2841" w:themeColor="text2"/>
      <w:sz w:val="18"/>
      <w:szCs w:val="18"/>
    </w:rPr>
  </w:style>
  <w:style w:type="character" w:styleId="Strong">
    <w:name w:val="Strong"/>
    <w:basedOn w:val="DefaultParagraphFont"/>
    <w:uiPriority w:val="22"/>
    <w:qFormat/>
    <w:rsid w:val="00787E0F"/>
    <w:rPr>
      <w:b/>
      <w:bCs/>
      <w:color w:val="000000" w:themeColor="text1"/>
    </w:rPr>
  </w:style>
  <w:style w:type="character" w:styleId="Emphasis">
    <w:name w:val="Emphasis"/>
    <w:basedOn w:val="DefaultParagraphFont"/>
    <w:uiPriority w:val="20"/>
    <w:qFormat/>
    <w:rsid w:val="00787E0F"/>
    <w:rPr>
      <w:i/>
      <w:iCs/>
      <w:color w:val="auto"/>
    </w:rPr>
  </w:style>
  <w:style w:type="paragraph" w:styleId="NoSpacing">
    <w:name w:val="No Spacing"/>
    <w:uiPriority w:val="1"/>
    <w:qFormat/>
    <w:rsid w:val="00787E0F"/>
    <w:pPr>
      <w:spacing w:after="0" w:line="240" w:lineRule="auto"/>
    </w:pPr>
  </w:style>
  <w:style w:type="character" w:styleId="SubtleEmphasis">
    <w:name w:val="Subtle Emphasis"/>
    <w:basedOn w:val="DefaultParagraphFont"/>
    <w:uiPriority w:val="19"/>
    <w:qFormat/>
    <w:rsid w:val="00787E0F"/>
    <w:rPr>
      <w:i/>
      <w:iCs/>
      <w:color w:val="404040" w:themeColor="text1" w:themeTint="BF"/>
    </w:rPr>
  </w:style>
  <w:style w:type="character" w:styleId="SubtleReference">
    <w:name w:val="Subtle Reference"/>
    <w:basedOn w:val="DefaultParagraphFont"/>
    <w:uiPriority w:val="31"/>
    <w:qFormat/>
    <w:rsid w:val="00787E0F"/>
    <w:rPr>
      <w:smallCaps/>
      <w:color w:val="404040" w:themeColor="text1" w:themeTint="BF"/>
      <w:u w:val="single" w:color="7F7F7F" w:themeColor="text1" w:themeTint="80"/>
    </w:rPr>
  </w:style>
  <w:style w:type="character" w:styleId="BookTitle">
    <w:name w:val="Book Title"/>
    <w:basedOn w:val="DefaultParagraphFont"/>
    <w:uiPriority w:val="33"/>
    <w:qFormat/>
    <w:rsid w:val="00787E0F"/>
    <w:rPr>
      <w:b w:val="0"/>
      <w:bCs w:val="0"/>
      <w:smallCaps/>
      <w:spacing w:val="5"/>
    </w:rPr>
  </w:style>
  <w:style w:type="paragraph" w:styleId="TOCHeading">
    <w:name w:val="TOC Heading"/>
    <w:basedOn w:val="Heading1"/>
    <w:next w:val="Normal"/>
    <w:uiPriority w:val="39"/>
    <w:unhideWhenUsed/>
    <w:qFormat/>
    <w:rsid w:val="00787E0F"/>
    <w:pPr>
      <w:outlineLvl w:val="9"/>
    </w:pPr>
  </w:style>
  <w:style w:type="paragraph" w:styleId="Header">
    <w:name w:val="header"/>
    <w:basedOn w:val="Normal"/>
    <w:link w:val="HeaderChar"/>
    <w:uiPriority w:val="99"/>
    <w:unhideWhenUsed/>
    <w:rsid w:val="00F602E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02EF"/>
  </w:style>
  <w:style w:type="paragraph" w:styleId="Footer">
    <w:name w:val="footer"/>
    <w:basedOn w:val="Normal"/>
    <w:link w:val="FooterChar"/>
    <w:uiPriority w:val="99"/>
    <w:unhideWhenUsed/>
    <w:rsid w:val="00F602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02EF"/>
  </w:style>
  <w:style w:type="paragraph" w:styleId="TOC1">
    <w:name w:val="toc 1"/>
    <w:basedOn w:val="Normal"/>
    <w:next w:val="Normal"/>
    <w:autoRedefine/>
    <w:uiPriority w:val="39"/>
    <w:unhideWhenUsed/>
    <w:rsid w:val="005467D2"/>
    <w:pPr>
      <w:spacing w:after="100"/>
    </w:pPr>
  </w:style>
  <w:style w:type="paragraph" w:styleId="TOC2">
    <w:name w:val="toc 2"/>
    <w:basedOn w:val="Normal"/>
    <w:next w:val="Normal"/>
    <w:autoRedefine/>
    <w:uiPriority w:val="39"/>
    <w:unhideWhenUsed/>
    <w:rsid w:val="005467D2"/>
    <w:pPr>
      <w:spacing w:after="100"/>
      <w:ind w:left="220"/>
    </w:pPr>
  </w:style>
  <w:style w:type="character" w:styleId="Hyperlink">
    <w:name w:val="Hyperlink"/>
    <w:basedOn w:val="DefaultParagraphFont"/>
    <w:uiPriority w:val="99"/>
    <w:unhideWhenUsed/>
    <w:rsid w:val="005467D2"/>
    <w:rPr>
      <w:color w:val="467886" w:themeColor="hyperlink"/>
      <w:u w:val="single"/>
    </w:rPr>
  </w:style>
  <w:style w:type="paragraph" w:styleId="Revision">
    <w:name w:val="Revision"/>
    <w:hidden/>
    <w:uiPriority w:val="99"/>
    <w:semiHidden/>
    <w:rsid w:val="00A17196"/>
    <w:pPr>
      <w:spacing w:after="0" w:line="240" w:lineRule="auto"/>
    </w:pPr>
  </w:style>
  <w:style w:type="paragraph" w:styleId="HTMLPreformatted">
    <w:name w:val="HTML Preformatted"/>
    <w:basedOn w:val="Normal"/>
    <w:link w:val="HTMLPreformattedChar"/>
    <w:uiPriority w:val="99"/>
    <w:semiHidden/>
    <w:unhideWhenUsed/>
    <w:rsid w:val="00C67F14"/>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C67F14"/>
    <w:rPr>
      <w:rFonts w:ascii="Consolas" w:hAnsi="Consolas"/>
      <w:sz w:val="20"/>
      <w:szCs w:val="20"/>
    </w:rPr>
  </w:style>
  <w:style w:type="paragraph" w:styleId="NormalWeb">
    <w:name w:val="Normal (Web)"/>
    <w:basedOn w:val="Normal"/>
    <w:uiPriority w:val="99"/>
    <w:semiHidden/>
    <w:unhideWhenUsed/>
    <w:rsid w:val="00F37996"/>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0.png"/><Relationship Id="rId26" Type="http://schemas.openxmlformats.org/officeDocument/2006/relationships/image" Target="media/image18.jpeg"/><Relationship Id="rId21" Type="http://schemas.openxmlformats.org/officeDocument/2006/relationships/image" Target="media/image13.jpg"/><Relationship Id="rId34" Type="http://schemas.openxmlformats.org/officeDocument/2006/relationships/image" Target="media/image26.jpeg"/><Relationship Id="rId7" Type="http://schemas.openxmlformats.org/officeDocument/2006/relationships/endnotes" Target="endnotes.xml"/><Relationship Id="rId12" Type="http://schemas.openxmlformats.org/officeDocument/2006/relationships/image" Target="media/image5.jpg"/><Relationship Id="rId17" Type="http://schemas.microsoft.com/office/2007/relationships/hdphoto" Target="media/hdphoto1.wdp"/><Relationship Id="rId25" Type="http://schemas.openxmlformats.org/officeDocument/2006/relationships/image" Target="media/image17.jpeg"/><Relationship Id="rId33" Type="http://schemas.openxmlformats.org/officeDocument/2006/relationships/image" Target="media/image25.jp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jpeg"/><Relationship Id="rId29" Type="http://schemas.openxmlformats.org/officeDocument/2006/relationships/image" Target="media/image21.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6.jpg"/><Relationship Id="rId32" Type="http://schemas.openxmlformats.org/officeDocument/2006/relationships/image" Target="media/image24.jpe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5.jpg"/><Relationship Id="rId28" Type="http://schemas.openxmlformats.org/officeDocument/2006/relationships/image" Target="media/image20.jpeg"/><Relationship Id="rId36"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1.jpeg"/><Relationship Id="rId31" Type="http://schemas.openxmlformats.org/officeDocument/2006/relationships/image" Target="media/image23.jp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g"/><Relationship Id="rId22" Type="http://schemas.openxmlformats.org/officeDocument/2006/relationships/image" Target="media/image14.jp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footer" Target="footer1.xml"/><Relationship Id="rId8" Type="http://schemas.openxmlformats.org/officeDocument/2006/relationships/image" Target="media/image1.jp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A4D13B9-CF61-46F4-BDBD-D3631F8D6207}">
  <we:reference id="wa200000368" version="1.0.0.0" store="en-US" storeType="OMEX"/>
  <we:alternateReferences>
    <we:reference id="WA200000368" version="1.0.0.0" store="WA200000368" storeType="OMEX"/>
  </we:alternateReferences>
  <we:properties>
    <we:property name="documentId" value="&quot;b323f62cef828677&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B66EA1-72C5-49A8-BFC2-E0F5CE9E7C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6</TotalTime>
  <Pages>19</Pages>
  <Words>37892</Words>
  <Characters>215986</Characters>
  <Application>Microsoft Office Word</Application>
  <DocSecurity>0</DocSecurity>
  <Lines>1799</Lines>
  <Paragraphs>5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Smith</dc:creator>
  <cp:keywords/>
  <dc:description/>
  <cp:lastModifiedBy>Ethan Smith</cp:lastModifiedBy>
  <cp:revision>1067</cp:revision>
  <cp:lastPrinted>2025-08-22T06:42:00Z</cp:lastPrinted>
  <dcterms:created xsi:type="dcterms:W3CDTF">2025-08-18T10:31:00Z</dcterms:created>
  <dcterms:modified xsi:type="dcterms:W3CDTF">2025-08-25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FOtYYBwr"/&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